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CE1B2" w14:textId="7F0F0545" w:rsidR="00961C37" w:rsidRPr="00DD567A" w:rsidRDefault="00961C37">
      <w:pPr>
        <w:rPr>
          <w:rFonts w:ascii="Times New Roman" w:hAnsi="Times New Roman" w:cs="Times New Roman"/>
          <w:b/>
          <w:bCs/>
        </w:rPr>
      </w:pPr>
      <w:r w:rsidRPr="00DD567A">
        <w:rPr>
          <w:rFonts w:ascii="Times New Roman" w:hAnsi="Times New Roman" w:cs="Times New Roman"/>
          <w:b/>
          <w:bCs/>
        </w:rPr>
        <w:t>A</w:t>
      </w:r>
      <w:r w:rsidR="00606C24" w:rsidRPr="00DD567A">
        <w:rPr>
          <w:rFonts w:ascii="Times New Roman" w:hAnsi="Times New Roman" w:cs="Times New Roman"/>
          <w:b/>
          <w:bCs/>
        </w:rPr>
        <w:t>ppendix A – Data References for Birds</w:t>
      </w:r>
    </w:p>
    <w:p w14:paraId="1115A0A9" w14:textId="77777777" w:rsidR="00961C37" w:rsidRPr="00DD567A" w:rsidRDefault="00961C37">
      <w:pPr>
        <w:rPr>
          <w:rFonts w:ascii="Times New Roman" w:hAnsi="Times New Roman" w:cs="Times New Roman"/>
        </w:rPr>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25"/>
        <w:gridCol w:w="4235"/>
      </w:tblGrid>
      <w:tr w:rsidR="00092E92" w:rsidRPr="00DD567A" w14:paraId="38870F46" w14:textId="77777777" w:rsidTr="00961C37">
        <w:trPr>
          <w:trHeight w:val="320"/>
        </w:trPr>
        <w:tc>
          <w:tcPr>
            <w:tcW w:w="5125" w:type="dxa"/>
            <w:shd w:val="clear" w:color="auto" w:fill="auto"/>
            <w:noWrap/>
            <w:vAlign w:val="bottom"/>
            <w:hideMark/>
          </w:tcPr>
          <w:p w14:paraId="5D63745C" w14:textId="6246D8FA" w:rsidR="001B56E1" w:rsidRPr="00DD567A" w:rsidRDefault="001B56E1" w:rsidP="001B56E1">
            <w:pPr>
              <w:rPr>
                <w:rFonts w:ascii="Times New Roman" w:eastAsia="Times New Roman" w:hAnsi="Times New Roman" w:cs="Times New Roman"/>
                <w:b/>
                <w:bCs/>
                <w:color w:val="000000"/>
                <w:kern w:val="0"/>
                <w14:ligatures w14:val="none"/>
              </w:rPr>
            </w:pPr>
            <w:r w:rsidRPr="00DD567A">
              <w:rPr>
                <w:rFonts w:ascii="Times New Roman" w:eastAsia="Times New Roman" w:hAnsi="Times New Roman" w:cs="Times New Roman"/>
                <w:b/>
                <w:bCs/>
                <w:color w:val="000000"/>
                <w:kern w:val="0"/>
                <w14:ligatures w14:val="none"/>
              </w:rPr>
              <w:t>Species</w:t>
            </w:r>
          </w:p>
        </w:tc>
        <w:tc>
          <w:tcPr>
            <w:tcW w:w="4235" w:type="dxa"/>
            <w:shd w:val="clear" w:color="auto" w:fill="auto"/>
            <w:noWrap/>
            <w:vAlign w:val="bottom"/>
            <w:hideMark/>
          </w:tcPr>
          <w:p w14:paraId="4B73E78E" w14:textId="77777777" w:rsidR="001B56E1" w:rsidRPr="00DD567A" w:rsidRDefault="001B56E1" w:rsidP="001B56E1">
            <w:pPr>
              <w:rPr>
                <w:rFonts w:ascii="Times New Roman" w:eastAsia="Times New Roman" w:hAnsi="Times New Roman" w:cs="Times New Roman"/>
                <w:b/>
                <w:bCs/>
                <w:color w:val="000000"/>
                <w:kern w:val="0"/>
                <w14:ligatures w14:val="none"/>
              </w:rPr>
            </w:pPr>
            <w:r w:rsidRPr="00DD567A">
              <w:rPr>
                <w:rFonts w:ascii="Times New Roman" w:eastAsia="Times New Roman" w:hAnsi="Times New Roman" w:cs="Times New Roman"/>
                <w:b/>
                <w:bCs/>
                <w:color w:val="000000"/>
                <w:kern w:val="0"/>
                <w14:ligatures w14:val="none"/>
              </w:rPr>
              <w:t>Reference</w:t>
            </w:r>
          </w:p>
        </w:tc>
      </w:tr>
      <w:tr w:rsidR="00092E92" w:rsidRPr="00DD567A" w14:paraId="49B0896F" w14:textId="77777777" w:rsidTr="00961C37">
        <w:trPr>
          <w:trHeight w:val="320"/>
        </w:trPr>
        <w:tc>
          <w:tcPr>
            <w:tcW w:w="5125" w:type="dxa"/>
            <w:shd w:val="clear" w:color="auto" w:fill="auto"/>
            <w:noWrap/>
            <w:vAlign w:val="bottom"/>
            <w:hideMark/>
          </w:tcPr>
          <w:p w14:paraId="3061BE5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cadian flycatcher, Empidonax virescens</w:t>
            </w:r>
          </w:p>
        </w:tc>
        <w:tc>
          <w:tcPr>
            <w:tcW w:w="4235" w:type="dxa"/>
            <w:shd w:val="clear" w:color="auto" w:fill="auto"/>
            <w:noWrap/>
            <w:vAlign w:val="bottom"/>
            <w:hideMark/>
          </w:tcPr>
          <w:p w14:paraId="30D07F4D" w14:textId="4EAC9A88"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M8TDiHIS","properties":{"formattedCitation":"(Evans et al., 2009; Woolfenden et al., 2005)","plainCitation":"(Evans et al., 2009; Woolfenden et al., 2005)","dontUpdate":true,"noteIndex":0},"citationItems":[{"id":1141,"uris":["http://zotero.org/users/local/E0HRXVeM/items/URKRQJTP","http://zotero.org/users/local/E0HRXVeM/items/JIYSUPM6"],"itemData":{"id":1141,"type":"article-journal","container-title":"Journal of Field Ornithology","DOI":"10.1111/j.1557-9263.2009.00216.x","ISSN":"02738570, 15579263","issue":"2","language":"en","page":"146-153","source":"DOI.org (Crossref)","title":"Variation in the extra-pair mating systems of Acadian Flycatchers and Wood Thrushes in forest fragments in southern Ontario","volume":"80","author":[{"family":"Evans","given":"Melissa L."},{"family":"Woolfenden","given":"Bonnie E."},{"family":"Friesen","given":"Lyle"},{"family":"Stutchbury","given":"Bridget J. M."}],"issued":{"date-parts":[["2009",6]]}}},{"id":587,"uris":["http://zotero.org/users/local/E0HRXVeM/items/U8LYI5XA"],"itemData":{"id":587,"type":"article-journal","container-title":"Animal Behaviour","DOI":"10.1016/j.anbehav.2004.06.030","ISSN":"00033472","issue":"4","journalAbbreviation":"Animal Behaviour","language":"en","page":"921-929","source":"DOI.org (Crossref)","title":"Male Acadian flycatchers, Empidonax virescens, obtain extrapair fertilizations with distant females","volume":"69","author":[{"family":"Woolfenden","given":"Bonnie E."},{"family":"Stutchbury","given":"Bridget J.M."},{"family":"Morton","given":"Eugene S."}],"issued":{"date-parts":[["2005",4]]}},"label":"page"}],"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75248D" w:rsidRPr="00DD567A">
              <w:rPr>
                <w:rFonts w:ascii="Times New Roman" w:eastAsia="Times New Roman" w:hAnsi="Times New Roman" w:cs="Times New Roman"/>
                <w:noProof/>
                <w:color w:val="000000"/>
                <w:kern w:val="0"/>
                <w14:ligatures w14:val="none"/>
              </w:rPr>
              <w:t>Evans et al., 2009; Woolfenden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00D154C3" w14:textId="77777777" w:rsidTr="00961C37">
        <w:trPr>
          <w:trHeight w:val="320"/>
        </w:trPr>
        <w:tc>
          <w:tcPr>
            <w:tcW w:w="5125" w:type="dxa"/>
            <w:shd w:val="clear" w:color="auto" w:fill="auto"/>
            <w:noWrap/>
            <w:vAlign w:val="bottom"/>
            <w:hideMark/>
          </w:tcPr>
          <w:p w14:paraId="149546B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corn woodpecker, Melanerpes formicivorus</w:t>
            </w:r>
          </w:p>
        </w:tc>
        <w:tc>
          <w:tcPr>
            <w:tcW w:w="4235" w:type="dxa"/>
            <w:shd w:val="clear" w:color="auto" w:fill="auto"/>
            <w:noWrap/>
            <w:vAlign w:val="bottom"/>
            <w:hideMark/>
          </w:tcPr>
          <w:p w14:paraId="3DC6705C" w14:textId="5AC998C9" w:rsidR="001B56E1" w:rsidRPr="00DD567A" w:rsidRDefault="00E3314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h7yc1Ovx","properties":{"formattedCitation":"(Dickinson et al. 1995)","plainCitation":"(Dickinson et al. 1995)","dontUpdate":true,"noteIndex":0},"citationItems":[{"id":588,"uris":["http://zotero.org/users/local/E0HRXVeM/items/EPQBBYMU"],"itemData":{"id":588,"type":"article-journal","container-title":"Molecular Ecology","DOI":"10.1111/j.1365-294X.1995.tb00277.x","ISSN":"0962-1083, 1365-294X","issue":"6","journalAbbreviation":"Mol Ecol","language":"en","page":"765-770","source":"DOI.org (Crossref)","title":"Genetic monogamy in single-male groups of acorn woodpeckers, Melanerpes formicivorus","volume":"4","author":[{"family":"Dickinson","given":"J."},{"family":"Haydock","given":"J."},{"family":"Koenig","given":"W."},{"family":"Stanback","given":"M."},{"family":"Pitelka","given":"F."}],"issued":{"date-parts":[["1995",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ickinson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697F8393" w14:textId="77777777" w:rsidTr="00961C37">
        <w:trPr>
          <w:trHeight w:val="320"/>
        </w:trPr>
        <w:tc>
          <w:tcPr>
            <w:tcW w:w="5125" w:type="dxa"/>
            <w:shd w:val="clear" w:color="auto" w:fill="auto"/>
            <w:noWrap/>
            <w:vAlign w:val="bottom"/>
            <w:hideMark/>
          </w:tcPr>
          <w:p w14:paraId="79AD806C" w14:textId="2793D845"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d</w:t>
            </w:r>
            <w:r w:rsidR="00F61DC2" w:rsidRPr="00DD567A">
              <w:rPr>
                <w:rFonts w:ascii="Times New Roman" w:eastAsia="Times New Roman" w:hAnsi="Times New Roman" w:cs="Times New Roman"/>
                <w:color w:val="000000"/>
                <w:kern w:val="0"/>
                <w14:ligatures w14:val="none"/>
              </w:rPr>
              <w:t>e</w:t>
            </w:r>
            <w:r w:rsidRPr="00DD567A">
              <w:rPr>
                <w:rFonts w:ascii="Times New Roman" w:eastAsia="Times New Roman" w:hAnsi="Times New Roman" w:cs="Times New Roman"/>
                <w:color w:val="000000"/>
                <w:kern w:val="0"/>
                <w14:ligatures w14:val="none"/>
              </w:rPr>
              <w:t>lie penguin, Pygoscelis adeliae</w:t>
            </w:r>
          </w:p>
        </w:tc>
        <w:tc>
          <w:tcPr>
            <w:tcW w:w="4235" w:type="dxa"/>
            <w:shd w:val="clear" w:color="auto" w:fill="auto"/>
            <w:noWrap/>
            <w:vAlign w:val="bottom"/>
            <w:hideMark/>
          </w:tcPr>
          <w:p w14:paraId="1024A94C" w14:textId="219F1F76" w:rsidR="001B56E1" w:rsidRPr="00DD567A" w:rsidRDefault="00E3314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65076B" w:rsidRPr="00DD567A">
              <w:rPr>
                <w:rFonts w:ascii="Times New Roman" w:eastAsia="Times New Roman" w:hAnsi="Times New Roman" w:cs="Times New Roman"/>
                <w:color w:val="000000"/>
                <w:kern w:val="0"/>
                <w14:ligatures w14:val="none"/>
              </w:rPr>
              <w:instrText xml:space="preserve"> ADDIN ZOTERO_ITEM CSL_CITATION {"citationID":"9bPXNLY4","properties":{"formattedCitation":"(Pilastro et al. 2001)","plainCitation":"(Pilastro et al. 2001)","dontUpdate":true,"noteIndex":0},"citationItems":[{"id":778,"uris":["http://zotero.org/users/local/E0HRXVeM/items/VTKEJUCR","http://zotero.org/users/local/E0HRXVeM/items/MCF86RDW"],"itemData":{"id":778,"type":"article-journal","container-title":"Ibis","language":"en","page":"681–684","title":"Extrapair paternity in the Adélie Penguin Pygoscelis adeliae","volume":"143","author":[{"family":"Pilastro","given":"A."},{"family":"Pezzo","given":"F."},{"family":"Olmastroni","given":"S."},{"family":"Callegarin","given":"C."},{"family":"Corsolini","given":"S."},{"family":"Focardi","given":"S."}],"issued":{"date-parts":[["20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ilastro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168D2C4F" w14:textId="77777777" w:rsidTr="00961C37">
        <w:trPr>
          <w:trHeight w:val="320"/>
        </w:trPr>
        <w:tc>
          <w:tcPr>
            <w:tcW w:w="5125" w:type="dxa"/>
            <w:shd w:val="clear" w:color="auto" w:fill="auto"/>
            <w:noWrap/>
            <w:vAlign w:val="bottom"/>
            <w:hideMark/>
          </w:tcPr>
          <w:p w14:paraId="5BE79CB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lpine accentor, Prunella collaris</w:t>
            </w:r>
          </w:p>
        </w:tc>
        <w:tc>
          <w:tcPr>
            <w:tcW w:w="4235" w:type="dxa"/>
            <w:shd w:val="clear" w:color="auto" w:fill="auto"/>
            <w:noWrap/>
            <w:vAlign w:val="bottom"/>
            <w:hideMark/>
          </w:tcPr>
          <w:p w14:paraId="5F749536" w14:textId="3301A25E" w:rsidR="001B56E1" w:rsidRPr="00DD567A" w:rsidRDefault="003364E0"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K3osGgqd","properties":{"formattedCitation":"(Hartley et al. 1995; Heer 1996)","plainCitation":"(Hartley et al. 1995; Heer 1996)","dontUpdate":true,"noteIndex":0},"citationItems":[{"id":590,"uris":["http://zotero.org/users/local/E0HRXVeM/items/6NBP8ENK"],"itemData":{"id":590,"type":"article-journal","container-title":"Animal Behaviour","DOI":"10.1016/0003-3472(95)80210-X","ISSN":"00033472","issue":"3","journalAbbreviation":"Animal Behaviour","language":"en","page":"789-803","source":"DOI.org (Crossref)","title":"The polygynandrous mating system of the alpine accentor, Prunella collaris. II. Multiple paternity and parental effort","volume":"49","author":[{"family":"Hartley","given":"I.R."},{"family":"Davies","given":"N.B."},{"family":"Hatchwell","given":"B.J."},{"family":"Desrochers","given":"A."},{"family":"Nebel","given":"D."},{"family":"Burke","given":"T."}],"issued":{"date-parts":[["1995",3]]}}},{"id":591,"uris":["http://zotero.org/users/local/E0HRXVeM/items/CBX69G8W"],"itemData":{"id":591,"type":"article-journal","container-title":"Journal für Ornithologie","DOI":"10.1007/BF01651498","ISSN":"0021-8375, 1439-0361","issue":"1","journalAbbreviation":"J Ornithol","language":"en","page":"35-51","source":"DOI.org (Crossref)","title":"Cooperative breeding by Alpine AccentorsPrunella collaris: Polygynandry, territoriality and multiple paternity","title-short":"Cooperative breeding by Alpine AccentorsPrunella collaris","volume":"137","author":[{"family":"Heer","given":"Lorenz"}],"issued":{"date-parts":[["1996",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rtley et al. 1995; Heer 1996</w:t>
            </w:r>
            <w:r w:rsidRPr="00DD567A">
              <w:rPr>
                <w:rFonts w:ascii="Times New Roman" w:eastAsia="Times New Roman" w:hAnsi="Times New Roman" w:cs="Times New Roman"/>
                <w:color w:val="000000"/>
                <w:kern w:val="0"/>
                <w14:ligatures w14:val="none"/>
              </w:rPr>
              <w:fldChar w:fldCharType="end"/>
            </w:r>
          </w:p>
        </w:tc>
      </w:tr>
      <w:tr w:rsidR="00092E92" w:rsidRPr="00DD567A" w14:paraId="21A115D8" w14:textId="77777777" w:rsidTr="00961C37">
        <w:trPr>
          <w:trHeight w:val="320"/>
        </w:trPr>
        <w:tc>
          <w:tcPr>
            <w:tcW w:w="5125" w:type="dxa"/>
            <w:shd w:val="clear" w:color="auto" w:fill="auto"/>
            <w:noWrap/>
            <w:vAlign w:val="bottom"/>
            <w:hideMark/>
          </w:tcPr>
          <w:p w14:paraId="40E9978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merican golden plover, Pluvialis dominica</w:t>
            </w:r>
          </w:p>
        </w:tc>
        <w:tc>
          <w:tcPr>
            <w:tcW w:w="4235" w:type="dxa"/>
            <w:shd w:val="clear" w:color="auto" w:fill="auto"/>
            <w:noWrap/>
            <w:vAlign w:val="bottom"/>
            <w:hideMark/>
          </w:tcPr>
          <w:p w14:paraId="5C682004" w14:textId="1936DA17" w:rsidR="001B56E1" w:rsidRPr="00DD567A" w:rsidRDefault="00BB1E2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hj1qrNP8","properties":{"formattedCitation":"(Yezerinac et al. 2013)","plainCitation":"(Yezerinac et al. 2013)","dontUpdate":true,"noteIndex":0},"citationItems":[{"id":592,"uris":["http://zotero.org/users/local/E0HRXVeM/items/XEN456ME"],"itemData":{"id":592,"type":"article-journal","container-title":"The Condor","DOI":"10.1525/cond.2013.120081","ISSN":"00105422, 1938-5129","issue":"4","journalAbbreviation":"The Condor","language":"en","page":"808-815","source":"DOI.org (Crossref)","title":"Social and Genetic Mating System of the American Golden-Plover","volume":"115","author":[{"family":"Yezerinac","given":"Stephen"},{"family":"Lanctot","given":"Richard B."},{"family":"Sage","given":"George K."},{"family":"Talbot","given":"Sandra L."}],"issued":{"date-parts":[["2013",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Yezerinac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3058DAF6" w14:textId="77777777" w:rsidTr="00961C37">
        <w:trPr>
          <w:trHeight w:val="320"/>
        </w:trPr>
        <w:tc>
          <w:tcPr>
            <w:tcW w:w="5125" w:type="dxa"/>
            <w:shd w:val="clear" w:color="auto" w:fill="auto"/>
            <w:noWrap/>
            <w:vAlign w:val="bottom"/>
            <w:hideMark/>
          </w:tcPr>
          <w:p w14:paraId="3BCFB18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postlebird, Struthidea cinerea</w:t>
            </w:r>
          </w:p>
        </w:tc>
        <w:tc>
          <w:tcPr>
            <w:tcW w:w="4235" w:type="dxa"/>
            <w:shd w:val="clear" w:color="auto" w:fill="auto"/>
            <w:noWrap/>
            <w:vAlign w:val="bottom"/>
            <w:hideMark/>
          </w:tcPr>
          <w:p w14:paraId="29DA220B" w14:textId="04770D62" w:rsidR="001B56E1" w:rsidRPr="00DD567A" w:rsidRDefault="00DD0D9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PzfIg6Mu","properties":{"formattedCitation":"(Warrington et al. 2013; Woxvold and Mulder 2008)","plainCitation":"(Warrington et al. 2013; Woxvold and Mulder 2008)","dontUpdate":true,"noteIndex":0},"citationItems":[{"id":595,"uris":["http://zotero.org/users/local/E0HRXVeM/items/37C67DSV"],"itemData":{"id":595,"type":"article-journal","container-title":"Ecology and Evolution","DOI":"10.1002/ece3.844","ISSN":"2045-7758, 2045-7758","issue":"14","journalAbbreviation":"Ecol Evol","language":"en","page":"4669-4682","source":"DOI.org (Crossref)","title":"Genetic monogamy despite variable ecological conditions and social environment in the cooperatively breeding apostlebird","volume":"3","author":[{"family":"Warrington","given":"Miyako H."},{"family":"Rollins","given":"Lee Ann"},{"family":"Raihani","given":"Nichola J."},{"family":"Russell","given":"Andrew F."},{"family":"Griffith","given":"Simon C."}],"issued":{"date-parts":[["2013",11]]}}},{"id":593,"uris":["http://zotero.org/users/local/E0HRXVeM/items/NA7IQT8Z"],"itemData":{"id":593,"type":"article-journal","container-title":"Journal of Avian Biology","DOI":"10.1111/j.0908-8857.2008.04102.x","ISSN":"0908-8857, 1600-048X","issue":"1","journalAbbreviation":"J Avian Biology","language":"en","page":"50-56","source":"DOI.org (Crossref)","title":"Mixed mating strategies in cooperatively breeding apostlebirds Struthidea cinerea","volume":"39","author":[{"family":"Woxvold","given":"Iain A."},{"family":"Mulder","given":"Raoul A."}],"issued":{"date-parts":[["2008",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AF16D9" w:rsidRPr="00DD567A">
              <w:rPr>
                <w:rFonts w:ascii="Times New Roman" w:eastAsia="Times New Roman" w:hAnsi="Times New Roman" w:cs="Times New Roman"/>
                <w:noProof/>
                <w:color w:val="000000"/>
                <w:kern w:val="0"/>
                <w14:ligatures w14:val="none"/>
              </w:rPr>
              <w:t>Warrington et al. 2013; Woxvold and Mulder 2008</w:t>
            </w:r>
            <w:r w:rsidRPr="00DD567A">
              <w:rPr>
                <w:rFonts w:ascii="Times New Roman" w:eastAsia="Times New Roman" w:hAnsi="Times New Roman" w:cs="Times New Roman"/>
                <w:color w:val="000000"/>
                <w:kern w:val="0"/>
                <w14:ligatures w14:val="none"/>
              </w:rPr>
              <w:fldChar w:fldCharType="end"/>
            </w:r>
          </w:p>
        </w:tc>
      </w:tr>
      <w:tr w:rsidR="00092E92" w:rsidRPr="00DD567A" w14:paraId="76F35FD1" w14:textId="77777777" w:rsidTr="00961C37">
        <w:trPr>
          <w:trHeight w:val="320"/>
        </w:trPr>
        <w:tc>
          <w:tcPr>
            <w:tcW w:w="5125" w:type="dxa"/>
            <w:shd w:val="clear" w:color="auto" w:fill="auto"/>
            <w:noWrap/>
            <w:vAlign w:val="bottom"/>
            <w:hideMark/>
          </w:tcPr>
          <w:p w14:paraId="5BD4D67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rabian babbler, Turdoides squamiceps</w:t>
            </w:r>
          </w:p>
        </w:tc>
        <w:tc>
          <w:tcPr>
            <w:tcW w:w="4235" w:type="dxa"/>
            <w:shd w:val="clear" w:color="auto" w:fill="auto"/>
            <w:noWrap/>
            <w:vAlign w:val="bottom"/>
            <w:hideMark/>
          </w:tcPr>
          <w:p w14:paraId="0F34C843" w14:textId="2FCEB407" w:rsidR="001B56E1" w:rsidRPr="00DD567A" w:rsidRDefault="001E47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ENRkdfs4","properties":{"formattedCitation":"(Lundy, Parker, and Zahavi 1998)","plainCitation":"(Lundy, Parker, and Zahavi 1998)","dontUpdate":true,"noteIndex":0},"citationItems":[{"id":597,"uris":["http://zotero.org/users/local/E0HRXVeM/items/82HKATMN"],"itemData":{"id":597,"type":"article-journal","container-title":"Behavioral Ecology and Sociobiology","DOI":"10.1007/s002650050478","ISSN":"0340-5443, 1432-0762","issue":"3","journalAbbreviation":"Behavioral Ecology and Sociobiology","page":"173-180","source":"DOI.org (Crossref)","title":"Reproduction by subordinates in cooperatively breeding Arabian babblers is uncommon but predictable","volume":"43","author":[{"family":"Lundy","given":"K. J."},{"family":"Parker","given":"P. G."},{"family":"Zahavi","given":"A."}],"issued":{"date-parts":[["1998",8,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undy, Parker, and Zahavi 1998</w:t>
            </w:r>
            <w:r w:rsidRPr="00DD567A">
              <w:rPr>
                <w:rFonts w:ascii="Times New Roman" w:eastAsia="Times New Roman" w:hAnsi="Times New Roman" w:cs="Times New Roman"/>
                <w:color w:val="000000"/>
                <w:kern w:val="0"/>
                <w14:ligatures w14:val="none"/>
              </w:rPr>
              <w:fldChar w:fldCharType="end"/>
            </w:r>
          </w:p>
        </w:tc>
      </w:tr>
      <w:tr w:rsidR="00092E92" w:rsidRPr="00DD567A" w14:paraId="7FE93046" w14:textId="77777777" w:rsidTr="00961C37">
        <w:trPr>
          <w:trHeight w:val="320"/>
        </w:trPr>
        <w:tc>
          <w:tcPr>
            <w:tcW w:w="5125" w:type="dxa"/>
            <w:shd w:val="clear" w:color="auto" w:fill="auto"/>
            <w:noWrap/>
            <w:vAlign w:val="bottom"/>
            <w:hideMark/>
          </w:tcPr>
          <w:p w14:paraId="71AFDEF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Australian magpie-lark, Grallina cyanoleuca</w:t>
            </w:r>
          </w:p>
        </w:tc>
        <w:tc>
          <w:tcPr>
            <w:tcW w:w="4235" w:type="dxa"/>
            <w:shd w:val="clear" w:color="auto" w:fill="auto"/>
            <w:noWrap/>
            <w:vAlign w:val="bottom"/>
            <w:hideMark/>
          </w:tcPr>
          <w:p w14:paraId="0308B3DF" w14:textId="5D63D2F3" w:rsidR="001B56E1" w:rsidRPr="00DD567A" w:rsidRDefault="001E47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Zdvx1ZWF","properties":{"formattedCitation":"(Hall and Magrath 2000)","plainCitation":"(Hall and Magrath 2000)","dontUpdate":true,"noteIndex":0},"citationItems":[{"id":598,"uris":["http://zotero.org/users/local/E0HRXVeM/items/9SUCH822"],"itemData":{"id":598,"type":"article-journal","container-title":"Behavioral Ecology and Sociobiology","DOI":"10.1007/s002650050009","ISSN":"0340-5443, 1432-0762","issue":"3","journalAbbreviation":"Behavioral Ecology and Sociobiology","page":"180-187","source":"DOI.org (Crossref)","title":"Duetting and mate-guarding in Australian magpie-larks ( Grallina cyanoleuca)","volume":"47","author":[{"family":"Hall","given":"M. L."},{"family":"Magrath","given":"R. D."}],"issued":{"date-parts":[["2000",2,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ll and Magrath 2000</w:t>
            </w:r>
            <w:r w:rsidRPr="00DD567A">
              <w:rPr>
                <w:rFonts w:ascii="Times New Roman" w:eastAsia="Times New Roman" w:hAnsi="Times New Roman" w:cs="Times New Roman"/>
                <w:color w:val="000000"/>
                <w:kern w:val="0"/>
                <w14:ligatures w14:val="none"/>
              </w:rPr>
              <w:fldChar w:fldCharType="end"/>
            </w:r>
          </w:p>
        </w:tc>
      </w:tr>
      <w:tr w:rsidR="00092E92" w:rsidRPr="00DD567A" w14:paraId="1B6E1469" w14:textId="77777777" w:rsidTr="00961C37">
        <w:trPr>
          <w:trHeight w:val="320"/>
        </w:trPr>
        <w:tc>
          <w:tcPr>
            <w:tcW w:w="5125" w:type="dxa"/>
            <w:shd w:val="clear" w:color="auto" w:fill="auto"/>
            <w:noWrap/>
            <w:vAlign w:val="bottom"/>
            <w:hideMark/>
          </w:tcPr>
          <w:p w14:paraId="2FEDEB7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anded wren, Thryothorus pleurostictus</w:t>
            </w:r>
          </w:p>
        </w:tc>
        <w:tc>
          <w:tcPr>
            <w:tcW w:w="4235" w:type="dxa"/>
            <w:shd w:val="clear" w:color="auto" w:fill="auto"/>
            <w:noWrap/>
            <w:vAlign w:val="bottom"/>
            <w:hideMark/>
          </w:tcPr>
          <w:p w14:paraId="556EEC5A" w14:textId="0F957E57" w:rsidR="001B56E1" w:rsidRPr="00DD567A" w:rsidRDefault="001E47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6RMW90Ul","properties":{"formattedCitation":"(Cramer et al. 2011)","plainCitation":"(Cramer et al. 2011)","dontUpdate":true,"noteIndex":0},"citationItems":[{"id":599,"uris":["http://zotero.org/users/local/E0HRXVeM/items/YC278JP7"],"itemData":{"id":599,"type":"article-journal","container-title":"The Condor","DOI":"10.1525/cond.2011.100233","ISSN":"00105422, 1938-5129","issue":"3","journalAbbreviation":"The Condor","language":"en","page":"637-645","source":"DOI.org (Crossref)","title":"Infrequent Extra-Pair Paternity in the Banded Wren, a Synchronously Breeding Tropical Passerine","volume":"113","author":[{"family":"Cramer","given":"Emily R. A."},{"family":"Hall","given":"Michelle L."},{"family":"Kort","given":"Selvino R.","non-dropping-particle":"de"},{"family":"Lovette","given":"Irby J."},{"family":"Vehrencamp","given":"Sandra L."}],"issued":{"date-parts":[["2011",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ramer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632D7558" w14:textId="77777777" w:rsidTr="00961C37">
        <w:trPr>
          <w:trHeight w:val="320"/>
        </w:trPr>
        <w:tc>
          <w:tcPr>
            <w:tcW w:w="5125" w:type="dxa"/>
            <w:shd w:val="clear" w:color="auto" w:fill="auto"/>
            <w:noWrap/>
            <w:vAlign w:val="bottom"/>
            <w:hideMark/>
          </w:tcPr>
          <w:p w14:paraId="6911C03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arn owl, Tyto alba</w:t>
            </w:r>
          </w:p>
        </w:tc>
        <w:tc>
          <w:tcPr>
            <w:tcW w:w="4235" w:type="dxa"/>
            <w:shd w:val="clear" w:color="auto" w:fill="auto"/>
            <w:noWrap/>
            <w:vAlign w:val="bottom"/>
            <w:hideMark/>
          </w:tcPr>
          <w:p w14:paraId="690796B4" w14:textId="0E1BC59F" w:rsidR="001B56E1" w:rsidRPr="00DD567A" w:rsidRDefault="00AB340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ffvREP89","properties":{"formattedCitation":"(Henry et al. 2013)","plainCitation":"(Henry et al. 2013)","dontUpdate":true,"noteIndex":0},"citationItems":[{"id":600,"uris":["http://zotero.org/users/local/E0HRXVeM/items/6G2WV63Y"],"itemData":{"id":600,"type":"article-journal","container-title":"PLoS ONE","DOI":"10.1371/journal.pone.0080112","ISSN":"1932-6203","issue":"11","journalAbbreviation":"PLoS ONE","language":"en","page":"e80112","source":"DOI.org (Crossref)","title":"Multiple Paternity in Polyandrous Barn Owls (Tyto alba)","volume":"8","author":[{"family":"Henry","given":"Isabelle"},{"family":"Antoniazza","given":"Sylvain"},{"family":"Dubey","given":"Sylvain"},{"family":"Simon","given":"Céline"},{"family":"Waldvogel","given":"Céline"},{"family":"Burri","given":"Reto"},{"family":"Roulin","given":"Alexandre"}],"editor":[{"family":"Peter","given":"Hans-Ulrich"}],"issued":{"date-parts":[["2013",11,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enry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1AD5EB7D" w14:textId="77777777" w:rsidTr="00961C37">
        <w:trPr>
          <w:trHeight w:val="320"/>
        </w:trPr>
        <w:tc>
          <w:tcPr>
            <w:tcW w:w="5125" w:type="dxa"/>
            <w:shd w:val="clear" w:color="auto" w:fill="auto"/>
            <w:noWrap/>
            <w:vAlign w:val="bottom"/>
            <w:hideMark/>
          </w:tcPr>
          <w:p w14:paraId="61FB97C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arn swallow, Hirundo rustica</w:t>
            </w:r>
          </w:p>
        </w:tc>
        <w:tc>
          <w:tcPr>
            <w:tcW w:w="4235" w:type="dxa"/>
            <w:shd w:val="clear" w:color="auto" w:fill="auto"/>
            <w:noWrap/>
            <w:vAlign w:val="bottom"/>
            <w:hideMark/>
          </w:tcPr>
          <w:p w14:paraId="0BFA4280" w14:textId="2E21E54D" w:rsidR="001B56E1" w:rsidRPr="00DD567A" w:rsidRDefault="009C650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1QfbBcN0","properties":{"formattedCitation":"(M\\uc0\\u248{}ller and Tegelstr\\uc0\\u246{}m 1997; Smith et al. 1991)","plainCitation":"(Møller and Tegelström 1997; Smith et al. 1991)","dontUpdate":true,"noteIndex":0},"citationItems":[{"id":602,"uris":["http://zotero.org/users/local/E0HRXVeM/items/U5KSPK93"],"itemData":{"id":602,"type":"article-journal","container-title":"Behavioral Ecology and Sociobiology","DOI":"10.1007/s002650050395","ISSN":"0340-5443, 1432-0762","issue":"5","journalAbbreviation":"Behavioral Ecology and Sociobiology","page":"353-360","source":"DOI.org (Crossref)","title":"Extra-pair paternity and tail ornamentation in the barn swallow Hirundo rustica","volume":"41","author":[{"family":"Møller","given":"A. P."},{"family":"Tegelström","given":"H."}],"issued":{"date-parts":[["1997",11,20]]}}},{"id":603,"uris":["http://zotero.org/users/local/E0HRXVeM/items/W54HT9T5"],"itemData":{"id":603,"type":"article-journal","container-title":"Behavioral Ecology","DOI":"10.1093/beheco/2.1.90","ISSN":"1045-2249, 1465-7279","issue":"1","journalAbbreviation":"Behavioral Ecology","language":"en","page":"90-98","source":"DOI.org (Crossref)","title":"DNA fingerprinting reveals relation between tail ornaments and cuckoldry in barn swallows, Hirundo rustica","volume":"2","author":[{"family":"Smith","given":"H. G."},{"family":"Montgomerie","given":"R."},{"family":"Poldman","given":"T."},{"family":"White","given":"B. N."},{"family":"Boag","given":"P. T."}],"issued":{"date-parts":[["1991",3,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Møller and Tegelström 1997; Smith et al. 1991</w:t>
            </w:r>
            <w:r w:rsidRPr="00DD567A">
              <w:rPr>
                <w:rFonts w:ascii="Times New Roman" w:eastAsia="Times New Roman" w:hAnsi="Times New Roman" w:cs="Times New Roman"/>
                <w:color w:val="000000"/>
                <w:kern w:val="0"/>
                <w14:ligatures w14:val="none"/>
              </w:rPr>
              <w:fldChar w:fldCharType="end"/>
            </w:r>
          </w:p>
        </w:tc>
      </w:tr>
      <w:tr w:rsidR="00092E92" w:rsidRPr="00DD567A" w14:paraId="21F8B175" w14:textId="77777777" w:rsidTr="00961C37">
        <w:trPr>
          <w:trHeight w:val="320"/>
        </w:trPr>
        <w:tc>
          <w:tcPr>
            <w:tcW w:w="5125" w:type="dxa"/>
            <w:shd w:val="clear" w:color="auto" w:fill="auto"/>
            <w:noWrap/>
            <w:vAlign w:val="bottom"/>
            <w:hideMark/>
          </w:tcPr>
          <w:p w14:paraId="1BB7DCB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arnacle goose, Branta leucopsis</w:t>
            </w:r>
          </w:p>
        </w:tc>
        <w:tc>
          <w:tcPr>
            <w:tcW w:w="4235" w:type="dxa"/>
            <w:shd w:val="clear" w:color="auto" w:fill="auto"/>
            <w:noWrap/>
            <w:vAlign w:val="bottom"/>
            <w:hideMark/>
          </w:tcPr>
          <w:p w14:paraId="779B7587" w14:textId="3987E854" w:rsidR="001B56E1" w:rsidRPr="00DD567A" w:rsidRDefault="009C650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me9WjQm1","properties":{"formattedCitation":"(Choudhury et al., 1993; Forslund &amp; Larsson, 1995; Larsson et al., 1995)","plainCitation":"(Choudhury et al., 1993; Forslund &amp; Larsson, 1995; Larsson et al., 1995)","dontUpdate":true,"noteIndex":0},"citationItems":[{"id":604,"uris":["http://zotero.org/users/local/E0HRXVeM/items/LKYP4IV6"],"itemData":{"id":604,"type":"article-journal","container-title":"The Condor","DOI":"10.2307/1369423","ISSN":"00105422, 1938-5129","issue":"4","journalAbbreviation":"The Condor","page":"860-868","source":"DOI.org (Crossref)","title":"Adoption of Young and Intraspecific Nest Parasitism in Barnacle Geese","volume":"95","author":[{"family":"Choudhury","given":"Sharmila"},{"family":"Jones","given":"Catherine S."},{"family":"Black","given":"Jeffrey M."},{"family":"Prop","given":"Jouke"}],"issued":{"date-parts":[["1993",11]]}}},{"id":606,"uris":["http://zotero.org/users/local/E0HRXVeM/items/BXTQS327"],"itemData":{"id":606,"type":"article-journal","container-title":"Animal Behaviour","DOI":"10.1006/anbe.1995.0265","ISSN":"00033472","issue":"2","journalAbbreviation":"Animal Behaviour","language":"en","page":"509-517","source":"DOI.org (Crossref)","title":"Intraspecific nest parasitism in the barnacle goose: behavioural tactics of parasites and hosts","title-short":"Intraspecific nest parasitism in the barnacle goose","volume":"50","author":[{"family":"Forslund","given":"Pär"},{"family":"Larsson","given":"Kjell"}],"issued":{"date-parts":[["1995",8]]}}},{"id":1152,"uris":["http://zotero.org/users/local/E0HRXVeM/items/B6IQZ2TL"],"itemData":{"id":1152,"type":"article-journal","container-title":"Animal Behaviour","DOI":"10.1016/0003-3472(95)80050-6","ISSN":"00033472","issue":"5","journalAbbreviation":"Animal Behaviour","language":"en","page":"1349-1360","source":"DOI.org (Crossref)","title":"Intraspecific nest parasitism and adoption of young in the barnaele goose: effects on survival and reproductive performance","title-short":"Intraspecific nest parasitism and adoption of young in the barnaele goose","volume":"50","author":[{"family":"Larsson","given":"Kjell"},{"family":"Tegelström","given":"Håkan"},{"family":"Forslund","given":"Pär"}],"issued":{"date-parts":[["199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241CF5" w:rsidRPr="00DD567A">
              <w:rPr>
                <w:rFonts w:ascii="Times New Roman" w:eastAsia="Times New Roman" w:hAnsi="Times New Roman" w:cs="Times New Roman"/>
                <w:noProof/>
                <w:color w:val="000000"/>
                <w:kern w:val="0"/>
                <w14:ligatures w14:val="none"/>
              </w:rPr>
              <w:t>Choudhury et al., 1993; Larsson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02606D87" w14:textId="77777777" w:rsidTr="00961C37">
        <w:trPr>
          <w:trHeight w:val="320"/>
        </w:trPr>
        <w:tc>
          <w:tcPr>
            <w:tcW w:w="5125" w:type="dxa"/>
            <w:shd w:val="clear" w:color="auto" w:fill="auto"/>
            <w:noWrap/>
            <w:vAlign w:val="bottom"/>
            <w:hideMark/>
          </w:tcPr>
          <w:p w14:paraId="5CBCA14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ell miner, Manorina melanophrys</w:t>
            </w:r>
          </w:p>
        </w:tc>
        <w:tc>
          <w:tcPr>
            <w:tcW w:w="4235" w:type="dxa"/>
            <w:shd w:val="clear" w:color="auto" w:fill="auto"/>
            <w:noWrap/>
            <w:vAlign w:val="bottom"/>
            <w:hideMark/>
          </w:tcPr>
          <w:p w14:paraId="4B832CF4" w14:textId="10FCAF91" w:rsidR="001B56E1" w:rsidRPr="00DD567A" w:rsidRDefault="002223B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wjUYyYPJ","properties":{"formattedCitation":"(Conrad et al. 1998)","plainCitation":"(Conrad et al. 1998)","dontUpdate":true,"noteIndex":0},"citationItems":[{"id":607,"uris":["http://zotero.org/users/local/E0HRXVeM/items/D3CYPPMB"],"itemData":{"id":607,"type":"article-journal","container-title":"The Condor","DOI":"10.2307/1370275","ISSN":"00105422, 1938-5129","issue":"2","journalAbbreviation":"The Condor","page":"343-349","source":"DOI.org (Crossref)","title":"Paternity and the Relatedness of Helpers in the Cooperatively Breeding Bell Miner","volume":"100","author":[{"family":"Conrad","given":"Kelvin F."},{"family":"Clarke","given":"Michael F."},{"family":"Robertson","given":"Raleigh J."},{"family":"Boag","given":"Peter T."}],"issued":{"date-parts":[["1998",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onrad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2385DE11" w14:textId="77777777" w:rsidTr="00961C37">
        <w:trPr>
          <w:trHeight w:val="320"/>
        </w:trPr>
        <w:tc>
          <w:tcPr>
            <w:tcW w:w="5125" w:type="dxa"/>
            <w:shd w:val="clear" w:color="auto" w:fill="auto"/>
            <w:noWrap/>
            <w:vAlign w:val="bottom"/>
            <w:hideMark/>
          </w:tcPr>
          <w:p w14:paraId="4856823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 coucal, Centropus grillii</w:t>
            </w:r>
          </w:p>
        </w:tc>
        <w:tc>
          <w:tcPr>
            <w:tcW w:w="4235" w:type="dxa"/>
            <w:shd w:val="clear" w:color="auto" w:fill="auto"/>
            <w:noWrap/>
            <w:vAlign w:val="bottom"/>
            <w:hideMark/>
          </w:tcPr>
          <w:p w14:paraId="39CDB42C" w14:textId="28837F10" w:rsidR="001B56E1" w:rsidRPr="00DD567A" w:rsidRDefault="00F824B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SxPiJ475","properties":{"formattedCitation":"(Muck et al. 2009)","plainCitation":"(Muck et al. 2009)","dontUpdate":true,"noteIndex":0},"citationItems":[{"id":608,"uris":["http://zotero.org/users/local/E0HRXVeM/items/EQ3MMC23"],"itemData":{"id":608,"type":"article-journal","container-title":"Behavioral Ecology","DOI":"10.1093/beheco/arp118","ISSN":"1465-7279, 1045-2249","issue":"6","language":"en","page":"1185-1193","source":"DOI.org (Crossref)","title":"Paternity in the classical polyandrous black coucal (Centropus grillii)—a cuckoo accepting cuckoldry?","volume":"20","author":[{"family":"Muck","given":"Christina"},{"family":"Kempenaers","given":"Bart"},{"family":"Kuhn","given":"Sylvia"},{"family":"Valcu","given":"Mihai"},{"family":"Goymann","given":"Wolfgang"}],"issued":{"date-parts":[["200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uck et al. 2009</w:t>
            </w:r>
            <w:r w:rsidRPr="00DD567A">
              <w:rPr>
                <w:rFonts w:ascii="Times New Roman" w:eastAsia="Times New Roman" w:hAnsi="Times New Roman" w:cs="Times New Roman"/>
                <w:color w:val="000000"/>
                <w:kern w:val="0"/>
                <w14:ligatures w14:val="none"/>
              </w:rPr>
              <w:fldChar w:fldCharType="end"/>
            </w:r>
          </w:p>
        </w:tc>
      </w:tr>
      <w:tr w:rsidR="00092E92" w:rsidRPr="00DD567A" w14:paraId="228AB707" w14:textId="77777777" w:rsidTr="00961C37">
        <w:trPr>
          <w:trHeight w:val="320"/>
        </w:trPr>
        <w:tc>
          <w:tcPr>
            <w:tcW w:w="5125" w:type="dxa"/>
            <w:shd w:val="clear" w:color="auto" w:fill="auto"/>
            <w:noWrap/>
            <w:vAlign w:val="bottom"/>
            <w:hideMark/>
          </w:tcPr>
          <w:p w14:paraId="61A5031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 grouse, Tetrao tetrix</w:t>
            </w:r>
          </w:p>
        </w:tc>
        <w:tc>
          <w:tcPr>
            <w:tcW w:w="4235" w:type="dxa"/>
            <w:shd w:val="clear" w:color="auto" w:fill="auto"/>
            <w:noWrap/>
            <w:vAlign w:val="bottom"/>
            <w:hideMark/>
          </w:tcPr>
          <w:p w14:paraId="1274B685" w14:textId="03DE2202" w:rsidR="001B56E1" w:rsidRPr="00DD567A" w:rsidRDefault="005C2D7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65076B" w:rsidRPr="00DD567A">
              <w:rPr>
                <w:rFonts w:ascii="Times New Roman" w:eastAsia="Times New Roman" w:hAnsi="Times New Roman" w:cs="Times New Roman"/>
                <w:color w:val="000000"/>
                <w:kern w:val="0"/>
                <w14:ligatures w14:val="none"/>
              </w:rPr>
              <w:instrText xml:space="preserve"> ADDIN ZOTERO_ITEM CSL_CITATION {"citationID":"LjBgJjvb","properties":{"formattedCitation":"(Alatalo et al. 1996; Lebigre et al. 2007)","plainCitation":"(Alatalo et al. 1996; Lebigre et al. 2007)","dontUpdate":true,"noteIndex":0},"citationItems":[{"id":619,"uris":["http://zotero.org/users/local/E0HRXVeM/items/CIWVBT3D","http://zotero.org/users/local/E0HRXVeM/items/ESWYPI5Y"],"itemData":{"id":619,"type":"article-journal","container-title":"Anim. Behav","language":"en","page":"861–873","title":"Paternity, copulation disturbance and female choice in lekking black grouse","volume":"52","author":[{"family":"Alatalo","given":"R.V."},{"family":"Burke","given":"T."},{"family":"Dann","given":"J."},{"family":"Hanotte","given":"O."},{"family":"Hoglund","given":"J."},{"family":"Lundberg","given":"A."},{"family":"Rintamaki","given":"R.Moss P.T."}],"issued":{"date-parts":[["1996"]]}}},{"id":610,"uris":["http://zotero.org/users/local/E0HRXVeM/items/M5S6JULQ"],"itemData":{"id":610,"type":"article-journal","container-title":"Molecular Ecology","DOI":"10.1111/j.1365-294X.2007.03502.x","ISSN":"09621083, 1365294X","issue":"20","language":"en","page":"4380-4389","source":"DOI.org (Crossref)","title":"Restrictive mating by females on black grouse leks","volume":"16","author":[{"family":"Lebigre","given":"C."},{"family":"Alatalo","given":"R. V."},{"family":"Siitari","given":"H."},{"family":"Parri","given":"S."}],"issued":{"date-parts":[["2007",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latalo et al. 1996; Lebigre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7F29EAD6" w14:textId="77777777" w:rsidTr="00961C37">
        <w:trPr>
          <w:trHeight w:val="320"/>
        </w:trPr>
        <w:tc>
          <w:tcPr>
            <w:tcW w:w="5125" w:type="dxa"/>
            <w:shd w:val="clear" w:color="auto" w:fill="auto"/>
            <w:noWrap/>
            <w:vAlign w:val="bottom"/>
            <w:hideMark/>
          </w:tcPr>
          <w:p w14:paraId="3E9C4F8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 guillemot, Cepphus grylle</w:t>
            </w:r>
          </w:p>
        </w:tc>
        <w:tc>
          <w:tcPr>
            <w:tcW w:w="4235" w:type="dxa"/>
            <w:shd w:val="clear" w:color="auto" w:fill="auto"/>
            <w:noWrap/>
            <w:vAlign w:val="bottom"/>
            <w:hideMark/>
          </w:tcPr>
          <w:p w14:paraId="0DA49D0E" w14:textId="4387AE48" w:rsidR="001B56E1" w:rsidRPr="00DD567A" w:rsidRDefault="005C2D7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000BF2">
              <w:rPr>
                <w:rFonts w:ascii="Times New Roman" w:eastAsia="Times New Roman" w:hAnsi="Times New Roman" w:cs="Times New Roman"/>
                <w:color w:val="000000"/>
                <w:kern w:val="0"/>
                <w14:ligatures w14:val="none"/>
              </w:rPr>
              <w:instrText xml:space="preserve"> ADDIN ZOTERO_ITEM CSL_CITATION {"citationID":"vhabaSzu","properties":{"formattedCitation":"(Anker-Nilssen, 2010)","plainCitation":"(Anker-Nilssen, 2010)","noteIndex":0},"citationItems":[{"id":612,"uris":["http://zotero.org/users/local/E0HRXVeM/items/3L4Y9679"],"itemData":{"id":612,"type":"report","collection-title":"SEAPOP ShortReport","number":"12-2010","title":"Key-site monitoring in Røst in 2009","author":[{"family":"Anker-Nilssen","given":"Tycho"}],"issued":{"date-parts":[["20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000BF2">
              <w:rPr>
                <w:rFonts w:ascii="Times New Roman" w:eastAsia="Times New Roman" w:hAnsi="Times New Roman" w:cs="Times New Roman"/>
                <w:noProof/>
                <w:color w:val="000000"/>
                <w:kern w:val="0"/>
                <w14:ligatures w14:val="none"/>
              </w:rPr>
              <w:t>Anker-Nilssen, 2010</w:t>
            </w:r>
            <w:r w:rsidRPr="00DD567A">
              <w:rPr>
                <w:rFonts w:ascii="Times New Roman" w:eastAsia="Times New Roman" w:hAnsi="Times New Roman" w:cs="Times New Roman"/>
                <w:color w:val="000000"/>
                <w:kern w:val="0"/>
                <w14:ligatures w14:val="none"/>
              </w:rPr>
              <w:fldChar w:fldCharType="end"/>
            </w:r>
          </w:p>
        </w:tc>
      </w:tr>
      <w:tr w:rsidR="00092E92" w:rsidRPr="00DD567A" w14:paraId="6F35A0BD" w14:textId="77777777" w:rsidTr="00961C37">
        <w:trPr>
          <w:trHeight w:val="320"/>
        </w:trPr>
        <w:tc>
          <w:tcPr>
            <w:tcW w:w="5125" w:type="dxa"/>
            <w:shd w:val="clear" w:color="auto" w:fill="auto"/>
            <w:noWrap/>
            <w:vAlign w:val="bottom"/>
            <w:hideMark/>
          </w:tcPr>
          <w:p w14:paraId="0623224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 vulture, Coragyps atratus</w:t>
            </w:r>
          </w:p>
        </w:tc>
        <w:tc>
          <w:tcPr>
            <w:tcW w:w="4235" w:type="dxa"/>
            <w:shd w:val="clear" w:color="auto" w:fill="auto"/>
            <w:noWrap/>
            <w:vAlign w:val="bottom"/>
            <w:hideMark/>
          </w:tcPr>
          <w:p w14:paraId="0CE6040A" w14:textId="0951D8C1" w:rsidR="001B56E1" w:rsidRPr="00DD567A" w:rsidRDefault="009B79F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A2407" w:rsidRPr="00DD567A">
              <w:rPr>
                <w:rFonts w:ascii="Times New Roman" w:eastAsia="Times New Roman" w:hAnsi="Times New Roman" w:cs="Times New Roman"/>
                <w:color w:val="000000"/>
                <w:kern w:val="0"/>
                <w14:ligatures w14:val="none"/>
              </w:rPr>
              <w:instrText xml:space="preserve"> ADDIN ZOTERO_ITEM CSL_CITATION {"citationID":"XJMnZYgw","properties":{"formattedCitation":"(Decker et al. 1993)","plainCitation":"(Decker et al. 1993)","dontUpdate":true,"noteIndex":0},"citationItems":[{"id":613,"uris":["http://zotero.org/users/local/E0HRXVeM/items/664ITQLR"],"itemData":{"id":613,"type":"article-journal","container-title":"Behavioral Ecology","DOI":"10.1093/beheco/4.1.29","ISSN":"1045-2249, 1465-7279","issue":"1","journalAbbreviation":"Behavioral Ecology","language":"en","page":"29-35","source":"DOI.org (Crossref)","title":"Monogamy in black vultures: genetic evidence from DNA fingerprinting","title-short":"Monogamy in black vultures","volume":"4","author":[{"family":"Decker","given":"Mark D."},{"family":"Parker","given":"Patricia G."},{"family":"Minchella","given":"Dennis J."},{"family":"Rabenold","given":"Kerry N."}],"issued":{"date-parts":[["199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ecker et al. 1993</w:t>
            </w:r>
            <w:r w:rsidRPr="00DD567A">
              <w:rPr>
                <w:rFonts w:ascii="Times New Roman" w:eastAsia="Times New Roman" w:hAnsi="Times New Roman" w:cs="Times New Roman"/>
                <w:color w:val="000000"/>
                <w:kern w:val="0"/>
                <w14:ligatures w14:val="none"/>
              </w:rPr>
              <w:fldChar w:fldCharType="end"/>
            </w:r>
          </w:p>
        </w:tc>
      </w:tr>
      <w:tr w:rsidR="00092E92" w:rsidRPr="00DD567A" w14:paraId="60879DDB" w14:textId="77777777" w:rsidTr="00961C37">
        <w:trPr>
          <w:trHeight w:val="320"/>
        </w:trPr>
        <w:tc>
          <w:tcPr>
            <w:tcW w:w="5125" w:type="dxa"/>
            <w:shd w:val="clear" w:color="auto" w:fill="auto"/>
            <w:noWrap/>
            <w:vAlign w:val="bottom"/>
            <w:hideMark/>
          </w:tcPr>
          <w:p w14:paraId="776459D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 xml:space="preserve">Black-browed </w:t>
            </w:r>
            <w:proofErr w:type="gramStart"/>
            <w:r w:rsidRPr="00DD567A">
              <w:rPr>
                <w:rFonts w:ascii="Times New Roman" w:eastAsia="Times New Roman" w:hAnsi="Times New Roman" w:cs="Times New Roman"/>
                <w:color w:val="000000"/>
                <w:kern w:val="0"/>
                <w14:ligatures w14:val="none"/>
              </w:rPr>
              <w:t>reed-warbler</w:t>
            </w:r>
            <w:proofErr w:type="gramEnd"/>
            <w:r w:rsidRPr="00DD567A">
              <w:rPr>
                <w:rFonts w:ascii="Times New Roman" w:eastAsia="Times New Roman" w:hAnsi="Times New Roman" w:cs="Times New Roman"/>
                <w:color w:val="000000"/>
                <w:kern w:val="0"/>
                <w14:ligatures w14:val="none"/>
              </w:rPr>
              <w:t>, Acrocephalus bistrigiceps</w:t>
            </w:r>
          </w:p>
        </w:tc>
        <w:tc>
          <w:tcPr>
            <w:tcW w:w="4235" w:type="dxa"/>
            <w:shd w:val="clear" w:color="auto" w:fill="auto"/>
            <w:noWrap/>
            <w:vAlign w:val="bottom"/>
            <w:hideMark/>
          </w:tcPr>
          <w:p w14:paraId="5FD7453A" w14:textId="4929A1D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OhrHfHU9","properties":{"formattedCitation":"(Hamao &amp; Saito, 2005)","plainCitation":"(Hamao &amp; Saito, 2005)","dontUpdate":true,"noteIndex":0},"citationItems":[{"id":614,"uris":["http://zotero.org/users/local/E0HRXVeM/items/F6IN9JSJ"],"itemData":{"id":614,"type":"article-journal","abstract":"Abstract\n            We studied the relationship between the occurrence of extrapair fertilizations (EPFs) and mating status and nesting cycle of mates, respectively, in a population of Black-browed Reed Warblers (Acrocephalus bistrigiceps). Overall, 6.4% (9 of 140) of the chicks were sired by extrapair males, and 13.5% (5 of 37) of the broods contained at least one extrapair chick. Socially polygynous males were cuckolded more frequently than socially monogamous males (40.0% and 3.7%, respectively). In three of four cases where cuckolded males were polygynous, the fertile periods of their mates overlapped. Except for two floating males that obtained EPFs, five out of seven cuckolder males were paired. Males succeeded in EPFs when the fertile period of the extrapair females largely overlapped the incubation period of their own mates. These findings are consistent with the hypothesis that there are trade-offs between extrapair copulation activity and both mate guarding and rearing of nestlings.\n            Fertilisation Extraconjugale chez Acrocephalus bistrigiceps: Effets des Mâles Infidèles et Cocus sur le Statut de Couple et le Cycle de Nidification","container-title":"The Auk","DOI":"10.1093/auk/122.4.1086","ISSN":"1938-4254, 0004-8038","issue":"4","language":"en","page":"1086-1096","source":"DOI.org (Crossref)","title":"Extrapair Fertilization in the Black-Browed Reed Warbler (Acrocephalus Bistrigiceps): Effects on Mating Status and Nesting Cycle of Cuckolded and Cuckolder Males","title-short":"Extrapair Fertilization in the Black-Browed Reed Warbler (Acrocephalus Bistrigiceps)","volume":"122","author":[{"family":"Hamao","given":"Shoji"},{"family":"Saito","given":"Daichi S."}],"editor":[{"family":"Sodhi","given":"N. S."}],"issued":{"date-parts":[["2005",1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mao &amp; Saito, 2005</w:t>
            </w:r>
            <w:r w:rsidRPr="00DD567A">
              <w:rPr>
                <w:rFonts w:ascii="Times New Roman" w:eastAsia="Times New Roman" w:hAnsi="Times New Roman" w:cs="Times New Roman"/>
                <w:color w:val="000000"/>
                <w:kern w:val="0"/>
                <w14:ligatures w14:val="none"/>
              </w:rPr>
              <w:fldChar w:fldCharType="end"/>
            </w:r>
          </w:p>
        </w:tc>
      </w:tr>
      <w:tr w:rsidR="00092E92" w:rsidRPr="00DD567A" w14:paraId="6D6C746C" w14:textId="77777777" w:rsidTr="00961C37">
        <w:trPr>
          <w:trHeight w:val="320"/>
        </w:trPr>
        <w:tc>
          <w:tcPr>
            <w:tcW w:w="5125" w:type="dxa"/>
            <w:shd w:val="clear" w:color="auto" w:fill="auto"/>
            <w:noWrap/>
            <w:vAlign w:val="bottom"/>
            <w:hideMark/>
          </w:tcPr>
          <w:p w14:paraId="4DBFC7F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capped chickadee, Parus atricapillus</w:t>
            </w:r>
          </w:p>
        </w:tc>
        <w:tc>
          <w:tcPr>
            <w:tcW w:w="4235" w:type="dxa"/>
            <w:shd w:val="clear" w:color="auto" w:fill="auto"/>
            <w:noWrap/>
            <w:vAlign w:val="bottom"/>
            <w:hideMark/>
          </w:tcPr>
          <w:p w14:paraId="5166BCF9" w14:textId="45EA216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fMgHOvBW","properties":{"formattedCitation":"(Mennill et al., 2004)","plainCitation":"(Mennill et al., 2004)","dontUpdate":true,"noteIndex":0},"citationItems":[{"id":616,"uris":["http://zotero.org/users/local/E0HRXVeM/items/FFG9RBEH"],"itemData":{"id":616,"type":"article-journal","container-title":"Behavioral Ecology","DOI":"10.1093/beheco/arh076","ISSN":"1465-7279, 1045-2249","issue":"5","language":"en","page":"757-765","source":"DOI.org (Crossref)","title":"Patterns of extrapair mating in relation to male dominance status and female nest placement in black-capped chickadees","volume":"15","author":[{"family":"Mennill","given":"Daniel J."},{"family":"Ramsay","given":"Scott M."},{"family":"Boag","given":"Peter T."},{"family":"Ratcliffe","given":"Laurene M."}],"issued":{"date-parts":[["2004",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ennill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73E9F5F5" w14:textId="77777777" w:rsidTr="00961C37">
        <w:trPr>
          <w:trHeight w:val="320"/>
        </w:trPr>
        <w:tc>
          <w:tcPr>
            <w:tcW w:w="5125" w:type="dxa"/>
            <w:shd w:val="clear" w:color="auto" w:fill="auto"/>
            <w:noWrap/>
            <w:vAlign w:val="bottom"/>
            <w:hideMark/>
          </w:tcPr>
          <w:p w14:paraId="74BB368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crowned antshrike, Thamnophilus atrinucha</w:t>
            </w:r>
          </w:p>
        </w:tc>
        <w:tc>
          <w:tcPr>
            <w:tcW w:w="4235" w:type="dxa"/>
            <w:shd w:val="clear" w:color="auto" w:fill="auto"/>
            <w:noWrap/>
            <w:vAlign w:val="bottom"/>
            <w:hideMark/>
          </w:tcPr>
          <w:p w14:paraId="4D27335B" w14:textId="15C12939"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zjuT28cS","properties":{"formattedCitation":"(Tarwater et al., 2013)","plainCitation":"(Tarwater et al., 2013)","dontUpdate":true,"noteIndex":0},"citationItems":[{"id":618,"uris":["http://zotero.org/users/local/E0HRXVeM/items/RCZEP6ZM"],"itemData":{"id":618,"type":"article-journal","container-title":"The Auk","DOI":"10.1525/auk.2013.13117","ISSN":"00048038, 19384254","issue":"4","journalAbbreviation":"The Auk","language":"en","page":"733-741","source":"DOI.org (Crossref)","title":"Low extrapair paternity observed in a tropical bird despite ample opportunities for extrapair mating","volume":"130","author":[{"family":"Tarwater","given":"Corey E."},{"family":"Brawn","given":"Jeffrey D."},{"family":"Maddox","given":"J. Dylan"}],"issued":{"date-parts":[["2013",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Tarwater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05EAB975" w14:textId="77777777" w:rsidTr="00961C37">
        <w:trPr>
          <w:trHeight w:val="320"/>
        </w:trPr>
        <w:tc>
          <w:tcPr>
            <w:tcW w:w="5125" w:type="dxa"/>
            <w:shd w:val="clear" w:color="auto" w:fill="auto"/>
            <w:noWrap/>
            <w:vAlign w:val="bottom"/>
            <w:hideMark/>
          </w:tcPr>
          <w:p w14:paraId="718DB84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ack-legged kittiwake, Rissa tridactyla</w:t>
            </w:r>
          </w:p>
        </w:tc>
        <w:tc>
          <w:tcPr>
            <w:tcW w:w="4235" w:type="dxa"/>
            <w:shd w:val="clear" w:color="auto" w:fill="auto"/>
            <w:noWrap/>
            <w:vAlign w:val="bottom"/>
            <w:hideMark/>
          </w:tcPr>
          <w:p w14:paraId="64E37ACB" w14:textId="44FF5751"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000BF2">
              <w:rPr>
                <w:rFonts w:ascii="Times New Roman" w:eastAsia="Times New Roman" w:hAnsi="Times New Roman" w:cs="Times New Roman"/>
                <w:color w:val="000000"/>
                <w:kern w:val="0"/>
                <w14:ligatures w14:val="none"/>
              </w:rPr>
              <w:instrText xml:space="preserve"> ADDIN ZOTERO_ITEM CSL_CITATION {"citationID":"tHLxQ2mu","properties":{"formattedCitation":"(Helfenstein et al., 2004)","plainCitation":"(Helfenstein et al., 2004)","dontUpdate":true,"noteIndex":0},"citationItems":[{"id":"e16MkWlq/d103x9TD","uris":["http://zotero.org/users/local/E0HRXVeM/items/TR7T45A2"],"itemData":{"id":703,"type":"article-journal","container-title":"The Condor","DOI":"10.1093/condor/106.1.149","language":"en","page":"149–155","title":"Low Frequency of Extra-Pair Paternity and High Frequency of Adoption in Black-Legged Kittiwakes","volume":"106","author":[{"family":"Helfenstein","given":"F."},{"family":"Tirard","given":"C."},{"family":"Danchin","given":"E."},{"family":"Wagner","given":"R.H."}],"issued":{"date-parts":[["200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elfenstein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058EFD2F" w14:textId="77777777" w:rsidTr="00961C37">
        <w:trPr>
          <w:trHeight w:val="320"/>
        </w:trPr>
        <w:tc>
          <w:tcPr>
            <w:tcW w:w="5125" w:type="dxa"/>
            <w:shd w:val="clear" w:color="auto" w:fill="auto"/>
            <w:noWrap/>
            <w:vAlign w:val="bottom"/>
            <w:hideMark/>
          </w:tcPr>
          <w:p w14:paraId="18D96CB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ue duck, Hymenolaimus malacorhynchos</w:t>
            </w:r>
          </w:p>
        </w:tc>
        <w:tc>
          <w:tcPr>
            <w:tcW w:w="4235" w:type="dxa"/>
            <w:shd w:val="clear" w:color="auto" w:fill="auto"/>
            <w:noWrap/>
            <w:vAlign w:val="bottom"/>
            <w:hideMark/>
          </w:tcPr>
          <w:p w14:paraId="682C463A" w14:textId="06550675"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blctNrdI","properties":{"formattedCitation":"(Triggs et al., 1991)","plainCitation":"(Triggs et al., 1991)","dontUpdate":true,"noteIndex":0},"citationItems":[{"id":816,"uris":["http://zotero.org/users/local/E0HRXVeM/items/NC3C3UVR"],"itemData":{"id":816,"type":"article-journal","container-title":"Wildfowl","language":"en","page":"87–93","title":"Genetic relationships within a population of Blue Duck Hymenolaimus malacorhynchos","volume":"42","author":[{"family":"Triggs","given":"Susan"},{"family":"Williams","given":"Murray"},{"family":"Marshall","given":"Stephen"},{"family":"Chambers","given":"Geoffrey"}],"issued":{"date-parts":[["199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Triggs et al., 1991</w:t>
            </w:r>
            <w:r w:rsidRPr="00DD567A">
              <w:rPr>
                <w:rFonts w:ascii="Times New Roman" w:eastAsia="Times New Roman" w:hAnsi="Times New Roman" w:cs="Times New Roman"/>
                <w:color w:val="000000"/>
                <w:kern w:val="0"/>
                <w14:ligatures w14:val="none"/>
              </w:rPr>
              <w:fldChar w:fldCharType="end"/>
            </w:r>
          </w:p>
        </w:tc>
      </w:tr>
      <w:tr w:rsidR="00092E92" w:rsidRPr="00DD567A" w14:paraId="7476FBB5" w14:textId="77777777" w:rsidTr="00961C37">
        <w:trPr>
          <w:trHeight w:val="320"/>
        </w:trPr>
        <w:tc>
          <w:tcPr>
            <w:tcW w:w="5125" w:type="dxa"/>
            <w:shd w:val="clear" w:color="auto" w:fill="auto"/>
            <w:noWrap/>
            <w:vAlign w:val="bottom"/>
            <w:hideMark/>
          </w:tcPr>
          <w:p w14:paraId="5993ACF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ue tit, Parus caeruleus</w:t>
            </w:r>
          </w:p>
        </w:tc>
        <w:tc>
          <w:tcPr>
            <w:tcW w:w="4235" w:type="dxa"/>
            <w:shd w:val="clear" w:color="auto" w:fill="auto"/>
            <w:noWrap/>
            <w:vAlign w:val="bottom"/>
            <w:hideMark/>
          </w:tcPr>
          <w:p w14:paraId="115E9496" w14:textId="7AB16F63"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15C71" w:rsidRPr="00DD567A">
              <w:rPr>
                <w:rFonts w:ascii="Times New Roman" w:eastAsia="Times New Roman" w:hAnsi="Times New Roman" w:cs="Times New Roman"/>
                <w:color w:val="000000"/>
                <w:kern w:val="0"/>
                <w14:ligatures w14:val="none"/>
              </w:rPr>
              <w:instrText xml:space="preserve"> ADDIN ZOTERO_ITEM CSL_CITATION {"citationID":"wa3ostMG","properties":{"formattedCitation":"(Johannessen et al., 2005; Krokene, 1998)","plainCitation":"(Johannessen et al., 2005; Krokene, 1998)","dontUpdate":true,"noteIndex":0},"citationItems":[{"id":904,"uris":["http://zotero.org/users/local/E0HRXVeM/items/LASYZ9ZB","http://zotero.org/users/local/E0HRXVeM/items/7H46F49Y"],"itemData":{"id":904,"type":"article-journal","container-title":"Behavioral Ecology","DOI":"10.1093/beheco/ari048","ISSN":"1465-7279, 1045-2249","issue":"4","language":"en","page":"747-754","source":"DOI.org (Crossref)","title":"Manipulation of male quality in wild tits: effects on paternity loss","title-short":"Manipulation of male quality in wild tits","volume":"16","author":[{"family":"Johannessen","given":"Lars Erik"},{"family":"Slagsvold","given":"Tore"},{"family":"Hansen","given":"Bo Terning"},{"family":"Lifjeld","given":"Jan T."}],"issued":{"date-parts":[["2005",7,1]]}}},{"id":906,"uris":["http://zotero.org/users/local/E0HRXVeM/items/Y8W9DEP2"],"itemData":{"id":906,"type":"article-journal","container-title":"Behavioral Ecology","DOI":"10.1093/beheco/9.6.649","ISSN":"14657279","issue":"6","page":"649-656","source":"DOI.org (Crossref)","title":"The function of extrapair paternity in blue tits and great tits: good genes or fertility insurance?","title-short":"The function of extrapair paternity in blue tits and great tits","volume":"9","author":[{"family":"Krokene","given":"C"}],"issued":{"date-parts":[["1998",1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Johannessen et al., 2005; Krokene, 1998</w:t>
            </w:r>
            <w:r w:rsidRPr="00DD567A">
              <w:rPr>
                <w:rFonts w:ascii="Times New Roman" w:eastAsia="Times New Roman" w:hAnsi="Times New Roman" w:cs="Times New Roman"/>
                <w:color w:val="000000"/>
                <w:kern w:val="0"/>
                <w14:ligatures w14:val="none"/>
              </w:rPr>
              <w:fldChar w:fldCharType="end"/>
            </w:r>
          </w:p>
        </w:tc>
      </w:tr>
      <w:tr w:rsidR="00092E92" w:rsidRPr="00DD567A" w14:paraId="45B26FCE" w14:textId="77777777" w:rsidTr="00961C37">
        <w:trPr>
          <w:trHeight w:val="320"/>
        </w:trPr>
        <w:tc>
          <w:tcPr>
            <w:tcW w:w="5125" w:type="dxa"/>
            <w:shd w:val="clear" w:color="auto" w:fill="auto"/>
            <w:noWrap/>
            <w:vAlign w:val="bottom"/>
            <w:hideMark/>
          </w:tcPr>
          <w:p w14:paraId="13A337F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ue-black grassquits, Volatinia jacarina</w:t>
            </w:r>
          </w:p>
        </w:tc>
        <w:tc>
          <w:tcPr>
            <w:tcW w:w="4235" w:type="dxa"/>
            <w:shd w:val="clear" w:color="auto" w:fill="auto"/>
            <w:noWrap/>
            <w:vAlign w:val="bottom"/>
            <w:hideMark/>
          </w:tcPr>
          <w:p w14:paraId="77A66660" w14:textId="109EB07B"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9SZUDD57","properties":{"formattedCitation":"(Carvalho et al., 2006)","plainCitation":"(Carvalho et al., 2006)","dontUpdate":true,"noteIndex":0},"citationItems":[{"id":908,"uris":["http://zotero.org/users/local/E0HRXVeM/items/PNGCN4QP"],"itemData":{"id":908,"type":"article-journal","abstract":"Abstract\n            Blue-black Grassquits (Volatinia jacarina) are small, granivorous, Neotropical birds that are abundant in central Brazil. During the reproductive season, the socially monogamous males acquire a blue-black plumage and defend very small, clustered territories that resemble leks. They execute a conspicuous courtship display that consists of a leap, revealing white under-wing patches, synchronized with a vocalization. We collected data on the morphology and behavior of banded males and characteristics of their territories to determine how these factors may influence acquisition of mates and nesting. For a second group of birds in the area, we used microsatellite genotyping to test the breeding synchrony hypothesis, which predicts that tropical species that breed synchronously should exhibit high rates of extra-pair fertilization (EPF). We found that males that successfully formed a pair bond differed from unsuccessful males in their behavior, but not in morphological attributes or territory features. Successful males spent more time in their territories, executed displays for longer periods and at greater rates, and their display leaps were higher. These results point to the greater importance of behavior relative to other factors in the successful reproduction of Blue-black Grassquit males. In the second group of birds, EPFs occurred in 63% of 11 nests and involved 50% of the 20 chicks sampled. This exceptionally high incidence of EPF in the small sample analyzed occurred in diverse contexts, including intraspecific parasitism and quasi-parasitism, a rare type of maternity loss where the resident female is parasitized by other females that were fertilized by the resident male. A short and highly synchronized breeding season, clustered breeding in small territories, and granivorous habits may contribute to the high rates of EPF in this tropical species.","container-title":"The Condor","DOI":"10.1093/condor/108.3.579","ISSN":"0010-5422, 1938-5129","issue":"3","language":"en","page":"579-590","source":"DOI.org (Crossref)","title":"Breeding Strategies of a Socially Monogamous Neotropical Passerine: Extra-Pair Fertilizations, Behavior, and Morphology","title-short":"Breeding Strategies of a Socially Monogamous Neotropical Passerine","volume":"108","author":[{"family":"Carvalho","given":"Carlos B. V."},{"family":"Macedo","given":"Regina H."},{"family":"Graves","given":"Jefferson A."}],"issued":{"date-parts":[["2006",8,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arvalho et al., 2006</w:t>
            </w:r>
            <w:r w:rsidRPr="00DD567A">
              <w:rPr>
                <w:rFonts w:ascii="Times New Roman" w:eastAsia="Times New Roman" w:hAnsi="Times New Roman" w:cs="Times New Roman"/>
                <w:color w:val="000000"/>
                <w:kern w:val="0"/>
                <w14:ligatures w14:val="none"/>
              </w:rPr>
              <w:fldChar w:fldCharType="end"/>
            </w:r>
          </w:p>
        </w:tc>
      </w:tr>
      <w:tr w:rsidR="00092E92" w:rsidRPr="00DD567A" w14:paraId="62F89153" w14:textId="77777777" w:rsidTr="00961C37">
        <w:trPr>
          <w:trHeight w:val="320"/>
        </w:trPr>
        <w:tc>
          <w:tcPr>
            <w:tcW w:w="5125" w:type="dxa"/>
            <w:shd w:val="clear" w:color="auto" w:fill="auto"/>
            <w:noWrap/>
            <w:vAlign w:val="bottom"/>
            <w:hideMark/>
          </w:tcPr>
          <w:p w14:paraId="6978004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lue-headed vireo, Vireo solitarius</w:t>
            </w:r>
          </w:p>
        </w:tc>
        <w:tc>
          <w:tcPr>
            <w:tcW w:w="4235" w:type="dxa"/>
            <w:shd w:val="clear" w:color="auto" w:fill="auto"/>
            <w:noWrap/>
            <w:vAlign w:val="bottom"/>
            <w:hideMark/>
          </w:tcPr>
          <w:p w14:paraId="3BAFD12D" w14:textId="143A8432"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L3lP71jr","properties":{"formattedCitation":"(Morton et al., 1998)","plainCitation":"(Morton et al., 1998)","dontUpdate":true,"noteIndex":0},"citationItems":[{"id":910,"uris":["http://zotero.org/users/local/E0HRXVeM/items/4JVUZWZ6"],"itemData":{"id":910,"type":"article-journal","container-title":"Behavioral Ecology","DOI":"10.1093/beheco/9.5.515","ISSN":"1045-2249, 1465-7279","issue":"5","journalAbbreviation":"Behavioral Ecology","language":"en","page":"515-524","source":"DOI.org (Crossref)","title":"Genetic monogamy in blue-headed vireos and a comparison with a sympatric vireo with extrapair paternity","volume":"9","author":[{"family":"Morton","given":"Eugene S."},{"family":"Stutchbury","given":"Bridget J. M."},{"family":"Howlett","given":"Joan S."},{"family":"Piper","given":"Walter H."}],"issued":{"date-parts":[["199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orton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09F01677" w14:textId="77777777" w:rsidTr="00961C37">
        <w:trPr>
          <w:trHeight w:val="320"/>
        </w:trPr>
        <w:tc>
          <w:tcPr>
            <w:tcW w:w="5125" w:type="dxa"/>
            <w:shd w:val="clear" w:color="auto" w:fill="auto"/>
            <w:noWrap/>
            <w:vAlign w:val="bottom"/>
            <w:hideMark/>
          </w:tcPr>
          <w:p w14:paraId="74EBFF2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oreal owl, Aegolius funereus</w:t>
            </w:r>
          </w:p>
        </w:tc>
        <w:tc>
          <w:tcPr>
            <w:tcW w:w="4235" w:type="dxa"/>
            <w:shd w:val="clear" w:color="auto" w:fill="auto"/>
            <w:noWrap/>
            <w:vAlign w:val="bottom"/>
            <w:hideMark/>
          </w:tcPr>
          <w:p w14:paraId="1CA891DA" w14:textId="60E4324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dBqJBIEj","properties":{"formattedCitation":"(Koopman et al., 2007)","plainCitation":"(Koopman et al., 2007)","dontUpdate":true,"noteIndex":0},"citationItems":[{"id":911,"uris":["http://zotero.org/users/local/E0HRXVeM/items/IJAJQSYT"],"itemData":{"id":911,"type":"article-journal","container-title":"Journal of Raptor Research","DOI":"10.3356/0892-1016(2007)41[314:MARGMA]2.0.CO;2","ISSN":"0892-1016","issue":"4","journalAbbreviation":"Journal of Raptor Research","language":"en","page":"314-318","source":"DOI.org (Crossref)","title":"Microsatellite Analysis Reveals Genetic Monogamy Among Female Boreal Owls","volume":"41","author":[{"family":"Koopman","given":"Marni E."},{"family":"McDonald","given":"David B."},{"family":"Hayward","given":"Gregory D."}],"issued":{"date-parts":[["2007",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oopman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1AACF329" w14:textId="77777777" w:rsidTr="00961C37">
        <w:trPr>
          <w:trHeight w:val="320"/>
        </w:trPr>
        <w:tc>
          <w:tcPr>
            <w:tcW w:w="5125" w:type="dxa"/>
            <w:shd w:val="clear" w:color="auto" w:fill="auto"/>
            <w:noWrap/>
            <w:vAlign w:val="bottom"/>
            <w:hideMark/>
          </w:tcPr>
          <w:p w14:paraId="5A9A848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rown skua, Catharacta lonnbergi</w:t>
            </w:r>
          </w:p>
        </w:tc>
        <w:tc>
          <w:tcPr>
            <w:tcW w:w="4235" w:type="dxa"/>
            <w:shd w:val="clear" w:color="auto" w:fill="auto"/>
            <w:noWrap/>
            <w:vAlign w:val="bottom"/>
            <w:hideMark/>
          </w:tcPr>
          <w:p w14:paraId="74DB432C" w14:textId="3E3D6D13"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7C4EBE" w:rsidRPr="00DD567A">
              <w:rPr>
                <w:rFonts w:ascii="Times New Roman" w:eastAsia="Times New Roman" w:hAnsi="Times New Roman" w:cs="Times New Roman"/>
                <w:color w:val="000000"/>
                <w:kern w:val="0"/>
                <w14:ligatures w14:val="none"/>
              </w:rPr>
              <w:instrText xml:space="preserve"> ADDIN ZOTERO_ITEM CSL_CITATION {"citationID":"zULdJnDN","properties":{"formattedCitation":"(Millar et al., 1994)","plainCitation":"(Millar et al., 1994)","dontUpdate":true,"noteIndex":0},"citationItems":[{"id":754,"uris":["http://zotero.org/users/local/E0HRXVeM/items/DZ5FN3KV"],"itemData":{"id":754,"type":"article-journal","container-title":"Biological Journal of the Linnean Society","DOI":"10.1006/bijl.1994.1037","ISSN":"00244066","issue":"1","language":"en","page":"31–48","title":"Patterns of reproductive success determined by DNA fingerprinting in a communally breeding oceanic bird","volume":"52","author":[{"family":"Millar","given":"Craig D."},{"family":"Anthony","given":"Indu"},{"family":"Lambert","given":"David M."},{"family":"Stapleton","given":"Patricia M."},{"family":"Bergmann","given":"Cornellia C."},{"family":"Bellamy","given":"A. Richard"},{"family":"Young","given":"Euan C."}],"issued":{"date-parts":[["199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illar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09C80270" w14:textId="77777777" w:rsidTr="00961C37">
        <w:trPr>
          <w:trHeight w:val="320"/>
        </w:trPr>
        <w:tc>
          <w:tcPr>
            <w:tcW w:w="5125" w:type="dxa"/>
            <w:shd w:val="clear" w:color="auto" w:fill="auto"/>
            <w:noWrap/>
            <w:vAlign w:val="bottom"/>
            <w:hideMark/>
          </w:tcPr>
          <w:p w14:paraId="77F92F4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rown thornbill, Acanthiza pusilla</w:t>
            </w:r>
          </w:p>
        </w:tc>
        <w:tc>
          <w:tcPr>
            <w:tcW w:w="4235" w:type="dxa"/>
            <w:shd w:val="clear" w:color="auto" w:fill="auto"/>
            <w:noWrap/>
            <w:vAlign w:val="bottom"/>
            <w:hideMark/>
          </w:tcPr>
          <w:p w14:paraId="2D96B5C5" w14:textId="44C08A72"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zAIuZRZx","properties":{"formattedCitation":"(Green et al., 2002)","plainCitation":"(Green et al., 2002)","dontUpdate":true,"noteIndex":0},"citationItems":[{"id":914,"uris":["http://zotero.org/users/local/E0HRXVeM/items/FJVPE8A4"],"itemData":{"id":914,"type":"article-journal","abstract":"We used multilocus DNA fingerprinting to assess parentage in the brown thornbill, Acanthiza pusilla, a socially monogamous Australian passerine. Extra-pair paternity was uncommon (6.2% of 178 offspring; 11.9% of 67 broods) and there was no evidence of intra-specific brood parasitism. Extra-pair paternity was limited because pairs spent more time together when females were fertile and males were able to evict intruding males before they could approach the female. Males were responsible for the close proximity of partners during the fertile period. Mate guarding therefore appears to be a male tactic aimed at preventing female infidelity rather than a cooperative behaviour of the pair aimed at preventing extra-pair copulations and/or female harassment. Females did not attempt to escape male guarding and were rarely observed to solicit copulations from intruding males. Nevertheless, females paired to smaller and younger males were more likely to cuckold their mates than females paired to larger and older males. This suggests that females may be more likely to seek or accept extra-pair matings when paired to small, young males or that old, large males are better at preventing their mates from engaging in extra-pair copulations. We found that male age but not male size influences mate-guarding behaviour. Older males tended to respond more aggressively to intruders. We therefore speculate that the relationship between male size/age and extra-pair paternity in brown thornbills may arise because female thornbills prefer large males as mates but are unable to express this preference as easily when paired to older males.","container-title":"Australian Journal of Zoology","DOI":"10.1071/ZO02037","ISSN":"0004-959X","issue":"6","journalAbbreviation":"Aust. J. Zool.","language":"en","page":"565","source":"DOI.org (Crossref)","title":"Extra-pair paternity and mate-guarding behaviour in the brown thornbill","volume":"50","author":[{"family":"Green","given":"David J."},{"family":"Peters","given":"Anne"},{"family":"Cockburn","given":"Andrew"}],"issued":{"date-parts":[["200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reen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4EE1CC86" w14:textId="77777777" w:rsidTr="00961C37">
        <w:trPr>
          <w:trHeight w:val="320"/>
        </w:trPr>
        <w:tc>
          <w:tcPr>
            <w:tcW w:w="5125" w:type="dxa"/>
            <w:shd w:val="clear" w:color="auto" w:fill="auto"/>
            <w:noWrap/>
            <w:vAlign w:val="bottom"/>
            <w:hideMark/>
          </w:tcPr>
          <w:p w14:paraId="59123B2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uff-breasted wrens, Thryothorus leucotis</w:t>
            </w:r>
          </w:p>
        </w:tc>
        <w:tc>
          <w:tcPr>
            <w:tcW w:w="4235" w:type="dxa"/>
            <w:shd w:val="clear" w:color="auto" w:fill="auto"/>
            <w:noWrap/>
            <w:vAlign w:val="bottom"/>
            <w:hideMark/>
          </w:tcPr>
          <w:p w14:paraId="2B755244" w14:textId="5801E4E2"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DTrM0iA9","properties":{"formattedCitation":"(Gill et al., 2005)","plainCitation":"(Gill et al., 2005)","dontUpdate":true,"noteIndex":0},"citationItems":[{"id":915,"uris":["http://zotero.org/users/local/E0HRXVeM/items/WSE2I5AP"],"itemData":{"id":915,"type":"article-journal","container-title":"Behavioral Ecology and Sociobiology","DOI":"10.1007/s00265-004-0893-3","ISSN":"0340-5443, 1432-0762","issue":"6","journalAbbreviation":"Behav Ecol Sociobiol","language":"en","page":"557-565","source":"DOI.org (Crossref)","title":"No evidence for acoustic mate-guarding in duetting buff-breasted wrens (Thryothorus leucotis)","volume":"57","author":[{"family":"Gill","given":"Sharon A."},{"family":"Vonhof","given":"Maarten J."},{"family":"Stutchbury","given":"Bridget J. M."},{"family":"Morton","given":"Eugene S."},{"family":"Quinn","given":"James S."}],"issued":{"date-parts":[["2005",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ill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204E749F" w14:textId="77777777" w:rsidTr="00961C37">
        <w:trPr>
          <w:trHeight w:val="320"/>
        </w:trPr>
        <w:tc>
          <w:tcPr>
            <w:tcW w:w="5125" w:type="dxa"/>
            <w:shd w:val="clear" w:color="auto" w:fill="auto"/>
            <w:noWrap/>
            <w:vAlign w:val="bottom"/>
            <w:hideMark/>
          </w:tcPr>
          <w:p w14:paraId="4770180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ull-headed shrike, Lanius bucephalus</w:t>
            </w:r>
          </w:p>
        </w:tc>
        <w:tc>
          <w:tcPr>
            <w:tcW w:w="4235" w:type="dxa"/>
            <w:shd w:val="clear" w:color="auto" w:fill="auto"/>
            <w:noWrap/>
            <w:vAlign w:val="bottom"/>
            <w:hideMark/>
          </w:tcPr>
          <w:p w14:paraId="3255CAB6" w14:textId="4FB7EE7F"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GwmzgIJp","properties":{"formattedCitation":"(Yamagishi et al., 1992)","plainCitation":"(Yamagishi et al., 1992)","dontUpdate":true,"noteIndex":0},"citationItems":[{"id":916,"uris":["http://zotero.org/users/local/E0HRXVeM/items/TKXZI5DN"],"itemData":{"id":916,"type":"article-journal","container-title":"The Auk","DOI":"10.2307/4088147","ISSN":"00048038, 19384254","issue":"4","journalAbbreviation":"The Auk","page":"711-721","source":"DOI.org (Crossref)","title":"Extrapair Fertilization in Monogamous Bull-Headed Shrikes Revealed by DNA Fingerprinting","volume":"109","author":[{"family":"Yamagishi","given":"Satoshi"},{"family":"Nishiumi","given":"Isao"},{"family":"Shimoda","given":"Chikashi"}],"issued":{"date-parts":[["1992",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Yamagishi et al., 1992</w:t>
            </w:r>
            <w:r w:rsidRPr="00DD567A">
              <w:rPr>
                <w:rFonts w:ascii="Times New Roman" w:eastAsia="Times New Roman" w:hAnsi="Times New Roman" w:cs="Times New Roman"/>
                <w:color w:val="000000"/>
                <w:kern w:val="0"/>
                <w14:ligatures w14:val="none"/>
              </w:rPr>
              <w:fldChar w:fldCharType="end"/>
            </w:r>
          </w:p>
        </w:tc>
      </w:tr>
      <w:tr w:rsidR="00092E92" w:rsidRPr="00DD567A" w14:paraId="1B1C695F" w14:textId="77777777" w:rsidTr="00961C37">
        <w:trPr>
          <w:trHeight w:val="320"/>
        </w:trPr>
        <w:tc>
          <w:tcPr>
            <w:tcW w:w="5125" w:type="dxa"/>
            <w:shd w:val="clear" w:color="auto" w:fill="auto"/>
            <w:noWrap/>
            <w:vAlign w:val="bottom"/>
            <w:hideMark/>
          </w:tcPr>
          <w:p w14:paraId="7CDCBCB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urrowing parakeet, Cyanoliseus patagonus</w:t>
            </w:r>
          </w:p>
        </w:tc>
        <w:tc>
          <w:tcPr>
            <w:tcW w:w="4235" w:type="dxa"/>
            <w:shd w:val="clear" w:color="auto" w:fill="auto"/>
            <w:noWrap/>
            <w:vAlign w:val="bottom"/>
            <w:hideMark/>
          </w:tcPr>
          <w:p w14:paraId="3B3FD6B3" w14:textId="7FEB35F7"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0VlHrZ0R","properties":{"formattedCitation":"(Masello et al., 2002)","plainCitation":"(Masello et al., 2002)","dontUpdate":true,"noteIndex":0},"citationItems":[{"id":917,"uris":["http://zotero.org/users/local/E0HRXVeM/items/ZZ5SSL6U"],"itemData":{"id":917,"type":"article-journal","container-title":"Journal of Avian Biology","DOI":"10.1034/j.1600-048X.2002.330116.x","ISSN":"09088857","issue":"1","journalAbbreviation":"Journal of Avian Biology","language":"en","page":"99-103","source":"DOI.org (Crossref)","title":"Genetic monogamy in burrowing parrots &lt;i&gt;Cyanoliseus patagonus&lt;/i&gt; ?","volume":"33","author":[{"family":"Masello","given":"Juan F."},{"family":"Sramkova","given":"Anna"},{"family":"Quillfeldt","given":"Petra"},{"family":"Epplen","given":"Jörg Thomas"},{"family":"Lubjuhn","given":"Thomas"}],"issued":{"date-parts":[["2002",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sello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4C3C7DE1" w14:textId="77777777" w:rsidTr="00961C37">
        <w:trPr>
          <w:trHeight w:val="320"/>
        </w:trPr>
        <w:tc>
          <w:tcPr>
            <w:tcW w:w="5125" w:type="dxa"/>
            <w:shd w:val="clear" w:color="auto" w:fill="auto"/>
            <w:noWrap/>
            <w:vAlign w:val="bottom"/>
            <w:hideMark/>
          </w:tcPr>
          <w:p w14:paraId="2C031AE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Bushtit, Psaltriparus minimus</w:t>
            </w:r>
          </w:p>
        </w:tc>
        <w:tc>
          <w:tcPr>
            <w:tcW w:w="4235" w:type="dxa"/>
            <w:shd w:val="clear" w:color="auto" w:fill="auto"/>
            <w:noWrap/>
            <w:vAlign w:val="bottom"/>
            <w:hideMark/>
          </w:tcPr>
          <w:p w14:paraId="0E2C155E" w14:textId="30A45DF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rdktNAx5","properties":{"formattedCitation":"(Bruce et al., 1996)","plainCitation":"(Bruce et al., 1996)","dontUpdate":true,"noteIndex":0},"citationItems":[{"id":918,"uris":["http://zotero.org/users/local/E0HRXVeM/items/NRMKR6YG"],"itemData":{"id":918,"type":"article-journal","container-title":"The Auk","DOI":"10.2307/4088921","ISSN":"00048038, 19384254","issue":"2","journalAbbreviation":"The Auk","page":"511-516","source":"DOI.org (Crossref)","title":"DNA Fingerprinting Reveals Monogamy in the Bushtit, a Cooperatively Breeding Species","volume":"113","author":[{"family":"Bruce","given":"Jeffrey P."},{"family":"Quinn","given":"James S."},{"family":"Sloane","given":"Sarah A."},{"family":"White","given":"Bradley N."}],"issued":{"date-parts":[["1996",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ruce et al., 1996</w:t>
            </w:r>
            <w:r w:rsidRPr="00DD567A">
              <w:rPr>
                <w:rFonts w:ascii="Times New Roman" w:eastAsia="Times New Roman" w:hAnsi="Times New Roman" w:cs="Times New Roman"/>
                <w:color w:val="000000"/>
                <w:kern w:val="0"/>
                <w14:ligatures w14:val="none"/>
              </w:rPr>
              <w:fldChar w:fldCharType="end"/>
            </w:r>
          </w:p>
        </w:tc>
      </w:tr>
      <w:tr w:rsidR="00092E92" w:rsidRPr="00DD567A" w14:paraId="3824D4D6" w14:textId="77777777" w:rsidTr="00961C37">
        <w:trPr>
          <w:trHeight w:val="320"/>
        </w:trPr>
        <w:tc>
          <w:tcPr>
            <w:tcW w:w="5125" w:type="dxa"/>
            <w:shd w:val="clear" w:color="auto" w:fill="auto"/>
            <w:noWrap/>
            <w:vAlign w:val="bottom"/>
            <w:hideMark/>
          </w:tcPr>
          <w:p w14:paraId="47B60C8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actus finch, Geospiza scandens</w:t>
            </w:r>
          </w:p>
        </w:tc>
        <w:tc>
          <w:tcPr>
            <w:tcW w:w="4235" w:type="dxa"/>
            <w:shd w:val="clear" w:color="auto" w:fill="auto"/>
            <w:noWrap/>
            <w:vAlign w:val="bottom"/>
            <w:hideMark/>
          </w:tcPr>
          <w:p w14:paraId="2E0CB267" w14:textId="66C58F84"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yxIUUZoA","properties":{"formattedCitation":"(Petren et al., 1999)","plainCitation":"(Petren et al., 1999)","dontUpdate":true,"noteIndex":0},"citationItems":[{"id":919,"uris":["http://zotero.org/users/local/E0HRXVeM/items/ZPLJKSWV"],"itemData":{"id":919,"type":"article-journal","container-title":"The Auk","DOI":"10.2307/4089475","ISSN":"00048038, 19384254","issue":"1","journalAbbreviation":"The Auk","page":"252-256","source":"DOI.org (Crossref)","title":"Low Extrapair Paternity in the Cactus Finch (Geospiza scandens)","volume":"116","author":[{"family":"Petren","given":"Kenneth"},{"family":"Grant","given":"B. Rosemary"},{"family":"Grant","given":"Peter R."}],"issued":{"date-parts":[["1999",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etren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295059A5" w14:textId="77777777" w:rsidTr="00961C37">
        <w:trPr>
          <w:trHeight w:val="320"/>
        </w:trPr>
        <w:tc>
          <w:tcPr>
            <w:tcW w:w="5125" w:type="dxa"/>
            <w:shd w:val="clear" w:color="auto" w:fill="auto"/>
            <w:noWrap/>
            <w:vAlign w:val="bottom"/>
            <w:hideMark/>
          </w:tcPr>
          <w:p w14:paraId="7805F12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lastRenderedPageBreak/>
              <w:t>Campo Flicker, Colaptes campestris</w:t>
            </w:r>
          </w:p>
        </w:tc>
        <w:tc>
          <w:tcPr>
            <w:tcW w:w="4235" w:type="dxa"/>
            <w:shd w:val="clear" w:color="auto" w:fill="auto"/>
            <w:noWrap/>
            <w:vAlign w:val="bottom"/>
            <w:hideMark/>
          </w:tcPr>
          <w:p w14:paraId="17015616" w14:textId="5B3849EF"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5apoDiUx","properties":{"formattedCitation":"(Dias et al., 2013)","plainCitation":"(Dias et al., 2013)","dontUpdate":true,"noteIndex":0},"citationItems":[{"id":920,"uris":["http://zotero.org/users/local/E0HRXVeM/items/QP4UET2S"],"itemData":{"id":920,"type":"article-journal","container-title":"The Condor","DOI":"10.1525/cond.2013.120143","ISSN":"00105422, 1938-5129","issue":"4","journalAbbreviation":"The Condor","language":"en","page":"855-862","source":"DOI.org (Crossref)","title":"Cooperative Breeding in the Campo Flicker II: Patterns of Reproduction and Kinship","title-short":"Cooperative Breeding in the Campo Flicker II","volume":"115","author":[{"family":"Dias","given":"Raphael Igor"},{"family":"Macedo","given":"Regina H."},{"family":"Goedert","given":"Débora"},{"family":"Webster","given":"Michael S."}],"issued":{"date-parts":[["2013",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ias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76C1FB2E" w14:textId="77777777" w:rsidTr="00961C37">
        <w:trPr>
          <w:trHeight w:val="320"/>
        </w:trPr>
        <w:tc>
          <w:tcPr>
            <w:tcW w:w="5125" w:type="dxa"/>
            <w:shd w:val="clear" w:color="auto" w:fill="auto"/>
            <w:noWrap/>
            <w:vAlign w:val="bottom"/>
            <w:hideMark/>
          </w:tcPr>
          <w:p w14:paraId="0A8BC5A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anary, Serinus canaria</w:t>
            </w:r>
          </w:p>
        </w:tc>
        <w:tc>
          <w:tcPr>
            <w:tcW w:w="4235" w:type="dxa"/>
            <w:shd w:val="clear" w:color="auto" w:fill="auto"/>
            <w:noWrap/>
            <w:vAlign w:val="bottom"/>
            <w:hideMark/>
          </w:tcPr>
          <w:p w14:paraId="2F29EEFC" w14:textId="7B2A8C5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vIj6QHRZ","properties":{"formattedCitation":"(Voigt et al., 2003)","plainCitation":"(Voigt et al., 2003)","dontUpdate":true,"noteIndex":0},"citationItems":[{"id":824,"uris":["http://zotero.org/users/local/E0HRXVeM/items/JNJLK7LZ"],"itemData":{"id":824,"type":"article-journal","container-title":"Journal für Ornithologie","DOI":"10.1046/j.1439-0361.2003.02047.x","language":"en","page":"86–92","title":"Mate fidelity in a population of Island Canaries (Serinus canaria) in the Madeiran Archipelago","volume":"144","author":[{"family":"Voigt","given":"Cornelia"},{"family":"Leitner","given":"Stefan"},{"family":"Gahr","given":"Manfred"}],"issued":{"date-parts":[["200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Voigt et al., 2003</w:t>
            </w:r>
            <w:r w:rsidRPr="00DD567A">
              <w:rPr>
                <w:rFonts w:ascii="Times New Roman" w:eastAsia="Times New Roman" w:hAnsi="Times New Roman" w:cs="Times New Roman"/>
                <w:color w:val="000000"/>
                <w:kern w:val="0"/>
                <w14:ligatures w14:val="none"/>
              </w:rPr>
              <w:fldChar w:fldCharType="end"/>
            </w:r>
          </w:p>
        </w:tc>
      </w:tr>
      <w:tr w:rsidR="00092E92" w:rsidRPr="00DD567A" w14:paraId="3C6FA2E9" w14:textId="77777777" w:rsidTr="00961C37">
        <w:trPr>
          <w:trHeight w:val="320"/>
        </w:trPr>
        <w:tc>
          <w:tcPr>
            <w:tcW w:w="5125" w:type="dxa"/>
            <w:shd w:val="clear" w:color="auto" w:fill="auto"/>
            <w:noWrap/>
            <w:vAlign w:val="bottom"/>
            <w:hideMark/>
          </w:tcPr>
          <w:p w14:paraId="0ACE186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ape pendulin tit, Anthoscopus minutus</w:t>
            </w:r>
          </w:p>
        </w:tc>
        <w:tc>
          <w:tcPr>
            <w:tcW w:w="4235" w:type="dxa"/>
            <w:shd w:val="clear" w:color="auto" w:fill="auto"/>
            <w:noWrap/>
            <w:vAlign w:val="bottom"/>
            <w:hideMark/>
          </w:tcPr>
          <w:p w14:paraId="1F8B41FF" w14:textId="5DB179A7"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kPoft6GF","properties":{"formattedCitation":"(Ball et al., 2017)","plainCitation":"(Ball et al., 2017)","dontUpdate":true,"noteIndex":0},"citationItems":[{"id":921,"uris":["http://zotero.org/users/local/E0HRXVeM/items/XASHKPVE"],"itemData":{"id":921,"type":"article-journal","container-title":"Ibis","DOI":"10.1111/ibi.12446","ISSN":"00191019","issue":"2","journalAbbreviation":"Ibis","language":"en","page":"449-455","source":"DOI.org (Crossref)","title":"Levels of extra-pair paternity are associated with parental care in penduline tits (Remizidae)","volume":"159","author":[{"family":"Ball","given":"Alex D."},{"family":"Dijk","given":"René E.","non-dropping-particle":"van"},{"family":"Lloyd","given":"Penn"},{"family":"Pogány","given":"Ákos"},{"family":"Dawson","given":"Deborah A."},{"family":"Dorus","given":"Steve"},{"family":"Bowie","given":"Rauri C. K."},{"family":"Burke","given":"Terry"},{"family":"Székely","given":"Tamás"}],"issued":{"date-parts":[["2017",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all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2668C265" w14:textId="77777777" w:rsidTr="00961C37">
        <w:trPr>
          <w:trHeight w:val="320"/>
        </w:trPr>
        <w:tc>
          <w:tcPr>
            <w:tcW w:w="5125" w:type="dxa"/>
            <w:shd w:val="clear" w:color="auto" w:fill="auto"/>
            <w:noWrap/>
            <w:vAlign w:val="bottom"/>
            <w:hideMark/>
          </w:tcPr>
          <w:p w14:paraId="21C9A53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apricorn silvereye, Zosterops lateralis</w:t>
            </w:r>
          </w:p>
        </w:tc>
        <w:tc>
          <w:tcPr>
            <w:tcW w:w="4235" w:type="dxa"/>
            <w:shd w:val="clear" w:color="auto" w:fill="auto"/>
            <w:noWrap/>
            <w:vAlign w:val="bottom"/>
            <w:hideMark/>
          </w:tcPr>
          <w:p w14:paraId="4FD48114" w14:textId="485BE97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Cf7fH1AP","properties":{"formattedCitation":"(Robertson et al., 2001)","plainCitation":"(Robertson et al., 2001)","dontUpdate":true,"noteIndex":0},"citationItems":[{"id":923,"uris":["http://zotero.org/users/local/E0HRXVeM/items/GTNUHAXC"],"itemData":{"id":923,"type":"article-journal","container-title":"Behavioral Ecology","DOI":"10.1093/beheco/12.6.666","ISSN":"14657279","issue":"6","page":"666-673","source":"DOI.org (Crossref)","title":"Genetic monogamy in the absence of paternity guards: the Capricorn silvereye, Zosterops lateralis chlorocephalus, on Heron Island","title-short":"Genetic monogamy in the absence of paternity guards","volume":"12","author":[{"family":"Robertson","given":"Bruce C."},{"family":"Degnan","given":"Sandie M."},{"family":"Kikkawa","given":"Jiro"},{"family":"Moritz","given":"Craig C."}],"issued":{"date-parts":[["2001",1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obertson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5DA24361" w14:textId="77777777" w:rsidTr="00961C37">
        <w:trPr>
          <w:trHeight w:val="320"/>
        </w:trPr>
        <w:tc>
          <w:tcPr>
            <w:tcW w:w="5125" w:type="dxa"/>
            <w:shd w:val="clear" w:color="auto" w:fill="auto"/>
            <w:noWrap/>
            <w:vAlign w:val="bottom"/>
            <w:hideMark/>
          </w:tcPr>
          <w:p w14:paraId="1BF6664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arolina wren, Thryothorus ludovicianus</w:t>
            </w:r>
          </w:p>
        </w:tc>
        <w:tc>
          <w:tcPr>
            <w:tcW w:w="4235" w:type="dxa"/>
            <w:shd w:val="clear" w:color="auto" w:fill="auto"/>
            <w:noWrap/>
            <w:vAlign w:val="bottom"/>
            <w:hideMark/>
          </w:tcPr>
          <w:p w14:paraId="56BE4D24" w14:textId="7C482C27"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kQMgG2cX","properties":{"formattedCitation":"(Haggerty et al., 2001)","plainCitation":"(Haggerty et al., 2001)","dontUpdate":true,"noteIndex":0},"citationItems":[{"id":925,"uris":["http://zotero.org/users/local/E0HRXVeM/items/C5EBFWKC"],"itemData":{"id":925,"type":"article-journal","container-title":"The Auk","DOI":"10.1093/auk/118.1.215","ISSN":"1938-4254, 0004-8038","issue":"1","language":"en","page":"215-219","source":"DOI.org (Crossref)","title":"Genetic Monogamy in Carolina Wrens (Thryothorus ludovicianus)","volume":"118","author":[{"family":"Haggerty","given":"Thomas M."},{"family":"Morton","given":"Eugene S."},{"family":"Fleischer","given":"Robert C."}],"issued":{"date-parts":[["2001",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ggerty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7954DA36" w14:textId="77777777" w:rsidTr="00961C37">
        <w:trPr>
          <w:trHeight w:val="320"/>
        </w:trPr>
        <w:tc>
          <w:tcPr>
            <w:tcW w:w="5125" w:type="dxa"/>
            <w:shd w:val="clear" w:color="auto" w:fill="auto"/>
            <w:noWrap/>
            <w:vAlign w:val="bottom"/>
            <w:hideMark/>
          </w:tcPr>
          <w:p w14:paraId="34FFD04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herrie's tanager, Ramphocelus costaricensis</w:t>
            </w:r>
          </w:p>
        </w:tc>
        <w:tc>
          <w:tcPr>
            <w:tcW w:w="4235" w:type="dxa"/>
            <w:shd w:val="clear" w:color="auto" w:fill="auto"/>
            <w:noWrap/>
            <w:vAlign w:val="bottom"/>
            <w:hideMark/>
          </w:tcPr>
          <w:p w14:paraId="54E53CA8" w14:textId="544F3020"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bvkyNmgb","properties":{"formattedCitation":"(Krueger et al., 2008)","plainCitation":"(Krueger et al., 2008)","dontUpdate":true,"noteIndex":0},"citationItems":[{"id":927,"uris":["http://zotero.org/users/local/E0HRXVeM/items/TFLPMT2N"],"itemData":{"id":927,"type":"article-journal","container-title":"The Condor","DOI":"10.1525/cond.2008.8546","ISSN":"0010-5422, 1938-5129","issue":"3","journalAbbreviation":"Condor","language":"en","page":"559-562","source":"DOI.org (Crossref)","title":"The genetic mating system of a tropical tanager","volume":"110","author":[{"family":"Krueger","given":"Terry R."},{"family":"Williams","given":"Dean A."},{"family":"Searcy","given":"William A."}],"issued":{"date-parts":[["2008",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rueger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7E9745D3" w14:textId="77777777" w:rsidTr="00961C37">
        <w:trPr>
          <w:trHeight w:val="320"/>
        </w:trPr>
        <w:tc>
          <w:tcPr>
            <w:tcW w:w="5125" w:type="dxa"/>
            <w:shd w:val="clear" w:color="auto" w:fill="auto"/>
            <w:noWrap/>
            <w:vAlign w:val="bottom"/>
            <w:hideMark/>
          </w:tcPr>
          <w:p w14:paraId="47443A0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hestnut-sided warbler, Dendroica pensylvanica</w:t>
            </w:r>
          </w:p>
        </w:tc>
        <w:tc>
          <w:tcPr>
            <w:tcW w:w="4235" w:type="dxa"/>
            <w:shd w:val="clear" w:color="auto" w:fill="auto"/>
            <w:noWrap/>
            <w:vAlign w:val="bottom"/>
            <w:hideMark/>
          </w:tcPr>
          <w:p w14:paraId="1F724A40" w14:textId="0FFA9D90"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0nZtzlE4","properties":{"formattedCitation":"(Byers et al., 2004)","plainCitation":"(Byers et al., 2004)","dontUpdate":true,"noteIndex":0},"citationItems":[{"id":929,"uris":["http://zotero.org/users/local/E0HRXVeM/items/RWIGZPKQ"],"itemData":{"id":929,"type":"article-journal","container-title":"The Auk","DOI":"10.1642/0004-8038(2004)121[0788:EPIVIM]2.0.CO;2","ISSN":"0004-8038","issue":"3","journalAbbreviation":"Auk","language":"en","page":"788","source":"DOI.org (Crossref)","title":"Extrapair paternity increases variability in male reproductive success in the chestnut-slded warbler (Dendroica pensylvanica), a socially monogamous songbird","volume":"121","author":[{"family":"Byers","given":"Bruce E."},{"family":"Mays","given":"Herman L."},{"family":"Stewart","given":"Ian R. K."},{"family":"Westneat","given":"David F."}],"issued":{"date-parts":[["200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yers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50403F08" w14:textId="77777777" w:rsidTr="00961C37">
        <w:trPr>
          <w:trHeight w:val="320"/>
        </w:trPr>
        <w:tc>
          <w:tcPr>
            <w:tcW w:w="5125" w:type="dxa"/>
            <w:shd w:val="clear" w:color="auto" w:fill="auto"/>
            <w:noWrap/>
            <w:vAlign w:val="bottom"/>
            <w:hideMark/>
          </w:tcPr>
          <w:p w14:paraId="0C5EA1E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hilean swallow, Tachycineta meyeni</w:t>
            </w:r>
          </w:p>
        </w:tc>
        <w:tc>
          <w:tcPr>
            <w:tcW w:w="4235" w:type="dxa"/>
            <w:shd w:val="clear" w:color="auto" w:fill="auto"/>
            <w:noWrap/>
            <w:vAlign w:val="bottom"/>
            <w:hideMark/>
          </w:tcPr>
          <w:p w14:paraId="25768E5D" w14:textId="1FED5A52"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W03MPXCV","properties":{"formattedCitation":"(Ferretti et al., 2016)","plainCitation":"(Ferretti et al., 2016)","dontUpdate":true,"noteIndex":0},"citationItems":[{"id":931,"uris":["http://zotero.org/users/local/E0HRXVeM/items/J6N898BL"],"itemData":{"id":931,"type":"article-journal","container-title":"Journal of Field Ornithology","DOI":"10.1111/jofo.12144","ISSN":"0273-8570, 1557-9263","issue":"2","journalAbbreviation":"J. Field Ornithol.","language":"en","page":"155-161","source":"DOI.org (Crossref)","title":"Extra‐pair paternity in a population of Chilean Swallows breeding at 54 degrees south","volume":"87","author":[{"family":"Ferretti","given":"Valentina"},{"family":"Liljesthröm","given":"Marcela"},{"family":"López","given":"Aldana S."},{"family":"Lovette","given":"Irby J."},{"family":"Winkler","given":"David W."}],"issued":{"date-parts":[["2016",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Ferretti et al., 2016</w:t>
            </w:r>
            <w:r w:rsidRPr="00DD567A">
              <w:rPr>
                <w:rFonts w:ascii="Times New Roman" w:eastAsia="Times New Roman" w:hAnsi="Times New Roman" w:cs="Times New Roman"/>
                <w:color w:val="000000"/>
                <w:kern w:val="0"/>
                <w14:ligatures w14:val="none"/>
              </w:rPr>
              <w:fldChar w:fldCharType="end"/>
            </w:r>
          </w:p>
        </w:tc>
      </w:tr>
      <w:tr w:rsidR="00092E92" w:rsidRPr="00DD567A" w14:paraId="6857D185" w14:textId="77777777" w:rsidTr="00961C37">
        <w:trPr>
          <w:trHeight w:val="320"/>
        </w:trPr>
        <w:tc>
          <w:tcPr>
            <w:tcW w:w="5125" w:type="dxa"/>
            <w:shd w:val="clear" w:color="auto" w:fill="auto"/>
            <w:noWrap/>
            <w:vAlign w:val="bottom"/>
            <w:hideMark/>
          </w:tcPr>
          <w:p w14:paraId="4BBEE70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hinstrap penguin, Pygoscelis antarcticus</w:t>
            </w:r>
          </w:p>
        </w:tc>
        <w:tc>
          <w:tcPr>
            <w:tcW w:w="4235" w:type="dxa"/>
            <w:shd w:val="clear" w:color="auto" w:fill="auto"/>
            <w:noWrap/>
            <w:vAlign w:val="bottom"/>
            <w:hideMark/>
          </w:tcPr>
          <w:p w14:paraId="75B2D30F" w14:textId="76CA3B98"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C32A3F" w:rsidRPr="00DD567A">
              <w:rPr>
                <w:rFonts w:ascii="Times New Roman" w:eastAsia="Times New Roman" w:hAnsi="Times New Roman" w:cs="Times New Roman"/>
                <w:color w:val="000000"/>
                <w:kern w:val="0"/>
                <w14:ligatures w14:val="none"/>
              </w:rPr>
              <w:instrText xml:space="preserve"> ADDIN ZOTERO_ITEM CSL_CITATION {"citationID":"E9HOUyKO","properties":{"formattedCitation":"(Moreno et al., 2000)","plainCitation":"(Moreno et al., 2000)","dontUpdate":true,"noteIndex":0},"citationItems":[{"id":932,"uris":["http://zotero.org/users/local/E0HRXVeM/items/7DKHSSEX"],"itemData":{"id":932,"type":"article-journal","container-title":"Journal of Avian Biology","DOI":"10.1034/j.1600-048X.2000.1310418.x","ISSN":"09088857","issue":"4","journalAbbreviation":"Journal of Avian Biology","language":"en","page":"580-583","source":"DOI.org (Crossref)","title":"Absence of extra-pair fertilisations in the Chinstrap Penguin Pygoscelis antarctica","volume":"31","author":[{"family":"Moreno","given":"J."},{"family":"Boto","given":"L."},{"family":"Fargallo","given":"J. A."},{"family":"De León","given":"A."},{"family":"Potti","given":"J."}],"issued":{"date-parts":[["2000",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oreno et al., 2000</w:t>
            </w:r>
            <w:r w:rsidRPr="00DD567A">
              <w:rPr>
                <w:rFonts w:ascii="Times New Roman" w:eastAsia="Times New Roman" w:hAnsi="Times New Roman" w:cs="Times New Roman"/>
                <w:color w:val="000000"/>
                <w:kern w:val="0"/>
                <w14:ligatures w14:val="none"/>
              </w:rPr>
              <w:fldChar w:fldCharType="end"/>
            </w:r>
          </w:p>
        </w:tc>
      </w:tr>
      <w:tr w:rsidR="00092E92" w:rsidRPr="00DD567A" w14:paraId="47F24592" w14:textId="77777777" w:rsidTr="00961C37">
        <w:trPr>
          <w:trHeight w:val="320"/>
        </w:trPr>
        <w:tc>
          <w:tcPr>
            <w:tcW w:w="5125" w:type="dxa"/>
            <w:shd w:val="clear" w:color="auto" w:fill="auto"/>
            <w:noWrap/>
            <w:vAlign w:val="bottom"/>
            <w:hideMark/>
          </w:tcPr>
          <w:p w14:paraId="0C0DCAE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b-crested jacana, Irediparra gallinacea</w:t>
            </w:r>
          </w:p>
        </w:tc>
        <w:tc>
          <w:tcPr>
            <w:tcW w:w="4235" w:type="dxa"/>
            <w:shd w:val="clear" w:color="auto" w:fill="auto"/>
            <w:noWrap/>
            <w:vAlign w:val="bottom"/>
            <w:hideMark/>
          </w:tcPr>
          <w:p w14:paraId="082D2BB4" w14:textId="04F092B4"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9629B2" w:rsidRPr="00DD567A">
              <w:rPr>
                <w:rFonts w:ascii="Times New Roman" w:eastAsia="Times New Roman" w:hAnsi="Times New Roman" w:cs="Times New Roman"/>
                <w:color w:val="000000"/>
                <w:kern w:val="0"/>
                <w14:ligatures w14:val="none"/>
              </w:rPr>
              <w:instrText xml:space="preserve"> ADDIN ZOTERO_ITEM CSL_CITATION {"citationID":"xu400v13","properties":{"formattedCitation":"(Haig, 2003)","plainCitation":"(Haig, 2003)","dontUpdate":true,"noteIndex":0},"citationItems":[{"id":933,"uris":["http://zotero.org/users/local/E0HRXVeM/items/T7UVS9TR"],"itemData":{"id":933,"type":"article-journal","container-title":"Journal of Heredity","DOI":"10.1093/jhered/esg072","ISSN":"1471-8505","issue":"4","journalAbbreviation":"Journal of Heredity","language":"en","page":"302-309","source":"DOI.org (Crossref)","title":"Parentage and Relatedness in Polyandrous Comb-Crested Jacanas Using ISSRs","volume":"94","author":[{"family":"Haig","given":"S. M."}],"issued":{"date-parts":[["2003",7,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ig, 2003</w:t>
            </w:r>
            <w:r w:rsidRPr="00DD567A">
              <w:rPr>
                <w:rFonts w:ascii="Times New Roman" w:eastAsia="Times New Roman" w:hAnsi="Times New Roman" w:cs="Times New Roman"/>
                <w:color w:val="000000"/>
                <w:kern w:val="0"/>
                <w14:ligatures w14:val="none"/>
              </w:rPr>
              <w:fldChar w:fldCharType="end"/>
            </w:r>
          </w:p>
        </w:tc>
      </w:tr>
      <w:tr w:rsidR="00092E92" w:rsidRPr="00DD567A" w14:paraId="641DD5E7" w14:textId="77777777" w:rsidTr="00961C37">
        <w:trPr>
          <w:trHeight w:val="320"/>
        </w:trPr>
        <w:tc>
          <w:tcPr>
            <w:tcW w:w="5125" w:type="dxa"/>
            <w:shd w:val="clear" w:color="auto" w:fill="auto"/>
            <w:noWrap/>
            <w:vAlign w:val="bottom"/>
            <w:hideMark/>
          </w:tcPr>
          <w:p w14:paraId="3463E02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crossbill, Loxia curvirostra</w:t>
            </w:r>
          </w:p>
        </w:tc>
        <w:tc>
          <w:tcPr>
            <w:tcW w:w="4235" w:type="dxa"/>
            <w:shd w:val="clear" w:color="auto" w:fill="auto"/>
            <w:noWrap/>
            <w:vAlign w:val="bottom"/>
            <w:hideMark/>
          </w:tcPr>
          <w:p w14:paraId="769C455C" w14:textId="5B2EDEC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Yrc7sgBK","properties":{"formattedCitation":"(Kleven et al., 2008)","plainCitation":"(Kleven et al., 2008)","dontUpdate":true,"noteIndex":0},"citationItems":[{"id":935,"uris":["http://zotero.org/users/local/E0HRXVeM/items/76L8KQ62"],"itemData":{"id":935,"type":"article-journal","container-title":"Journal of Ornithology","DOI":"10.1007/s10336-008-0291-0","ISSN":"2193-7192, 2193-7206","issue":"4","journalAbbreviation":"J Ornithol","language":"en","page":"651-654","source":"DOI.org (Crossref)","title":"Genetic monogamy in the Common Crossbill (Loxia curvirostra)","volume":"149","author":[{"family":"Kleven","given":"Oddmund"},{"family":"Bjerke","given":"Bjørn-Aksel"},{"family":"Lifjeld","given":"Jan T."}],"issued":{"date-parts":[["2008",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leven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7FA7C3F3" w14:textId="77777777" w:rsidTr="00961C37">
        <w:trPr>
          <w:trHeight w:val="320"/>
        </w:trPr>
        <w:tc>
          <w:tcPr>
            <w:tcW w:w="5125" w:type="dxa"/>
            <w:shd w:val="clear" w:color="auto" w:fill="auto"/>
            <w:noWrap/>
            <w:vAlign w:val="bottom"/>
            <w:hideMark/>
          </w:tcPr>
          <w:p w14:paraId="67A3E5F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gull, Larus canus</w:t>
            </w:r>
          </w:p>
        </w:tc>
        <w:tc>
          <w:tcPr>
            <w:tcW w:w="4235" w:type="dxa"/>
            <w:shd w:val="clear" w:color="auto" w:fill="auto"/>
            <w:noWrap/>
            <w:vAlign w:val="bottom"/>
            <w:hideMark/>
          </w:tcPr>
          <w:p w14:paraId="15B94564" w14:textId="1B38656B"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vu6GR69I","properties":{"formattedCitation":"(Bukaci\\uc0\\u324{}ska et al., 1998)","plainCitation":"(Bukacińska et al., 1998)","dontUpdate":true,"noteIndex":0},"citationItems":[{"id":936,"uris":["http://zotero.org/users/local/E0HRXVeM/items/M7H6KJCT"],"itemData":{"id":936,"type":"article-journal","container-title":"Journal für Ornithologie","DOI":"10.1007/BF01653468","ISSN":"0021-8375, 1439-0361","issue":"4","journalAbbreviation":"J Ornithol","language":"en","page":"413-420","source":"DOI.org (Crossref)","title":"Low frequency of extra-pair paternity in Common Gulls (Larus canus) as revealed by DNA fingerprinting","volume":"139","author":[{"family":"Bukacińska","given":"Monika"},{"family":"Bukaciński","given":"Dariusz"},{"family":"Epplen","given":"Jörg Thomas"},{"family":"Sauer","given":"Klaus Peter"},{"family":"Lubjuhn","given":"Thomas"}],"issued":{"date-parts":[["1998",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Bukacińska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7F641823" w14:textId="77777777" w:rsidTr="00961C37">
        <w:trPr>
          <w:trHeight w:val="320"/>
        </w:trPr>
        <w:tc>
          <w:tcPr>
            <w:tcW w:w="5125" w:type="dxa"/>
            <w:shd w:val="clear" w:color="auto" w:fill="auto"/>
            <w:noWrap/>
            <w:vAlign w:val="bottom"/>
            <w:hideMark/>
          </w:tcPr>
          <w:p w14:paraId="62152B1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loon, Gavia immer</w:t>
            </w:r>
          </w:p>
        </w:tc>
        <w:tc>
          <w:tcPr>
            <w:tcW w:w="4235" w:type="dxa"/>
            <w:shd w:val="clear" w:color="auto" w:fill="auto"/>
            <w:noWrap/>
            <w:vAlign w:val="bottom"/>
            <w:hideMark/>
          </w:tcPr>
          <w:p w14:paraId="61226406" w14:textId="4709DB7A"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GmV9tv4P","properties":{"formattedCitation":"(Piper et al., 1997)","plainCitation":"(Piper et al., 1997)","dontUpdate":true,"noteIndex":0},"citationItems":[{"id":937,"uris":["http://zotero.org/users/local/E0HRXVeM/items/3QTKBQEG"],"itemData":{"id":937,"type":"article-journal","container-title":"Behavioral Ecology and Sociobiology","DOI":"10.1007/s002650050360","ISSN":"0340-5443, 1432-0762","issue":"1","journalAbbreviation":"Behavioral Ecology and Sociobiology","page":"25-31","source":"DOI.org (Crossref)","title":"Genetic monogamy in the common loon (Gavia immer)","volume":"41","author":[{"family":"Piper","given":"Walter H."},{"family":"Evers","given":"David C."},{"family":"Meyer","given":"Michael W."},{"family":"Tischler","given":"Keren B."},{"family":"Kaplan","given":"Joseph D."},{"family":"Fleischer","given":"Robert C."}],"issued":{"date-parts":[["1997",7,1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iper et al., 1997</w:t>
            </w:r>
            <w:r w:rsidRPr="00DD567A">
              <w:rPr>
                <w:rFonts w:ascii="Times New Roman" w:eastAsia="Times New Roman" w:hAnsi="Times New Roman" w:cs="Times New Roman"/>
                <w:color w:val="000000"/>
                <w:kern w:val="0"/>
                <w14:ligatures w14:val="none"/>
              </w:rPr>
              <w:fldChar w:fldCharType="end"/>
            </w:r>
          </w:p>
        </w:tc>
      </w:tr>
      <w:tr w:rsidR="00092E92" w:rsidRPr="00DD567A" w14:paraId="744CA2B8" w14:textId="77777777" w:rsidTr="00961C37">
        <w:trPr>
          <w:trHeight w:val="320"/>
        </w:trPr>
        <w:tc>
          <w:tcPr>
            <w:tcW w:w="5125" w:type="dxa"/>
            <w:shd w:val="clear" w:color="auto" w:fill="auto"/>
            <w:noWrap/>
            <w:vAlign w:val="bottom"/>
            <w:hideMark/>
          </w:tcPr>
          <w:p w14:paraId="3DFEEE6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redstart, Phoenicurus phoenicurus</w:t>
            </w:r>
          </w:p>
        </w:tc>
        <w:tc>
          <w:tcPr>
            <w:tcW w:w="4235" w:type="dxa"/>
            <w:shd w:val="clear" w:color="auto" w:fill="auto"/>
            <w:noWrap/>
            <w:vAlign w:val="bottom"/>
            <w:hideMark/>
          </w:tcPr>
          <w:p w14:paraId="780BB5DC" w14:textId="16930AA0"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YHTJG48i","properties":{"formattedCitation":"(Kleven et al., 2007)","plainCitation":"(Kleven et al., 2007)","dontUpdate":true,"noteIndex":0},"citationItems":[{"id":938,"uris":["http://zotero.org/users/local/E0HRXVeM/items/KKW2TSMG"],"itemData":{"id":938,"type":"article-journal","container-title":"Journal of Ornithology","DOI":"10.1007/s10336-007-0139-z","ISSN":"2193-7192, 2193-7206","issue":"3","journalAbbreviation":"J Ornithol","language":"en","page":"373-378","source":"DOI.org (Crossref)","title":"Low frequency of extrapair paternity in the common redstart (Phoenicurus phoenicurus)","volume":"148","author":[{"family":"Kleven","given":"Oddmund"},{"family":"Øigarden","given":"Trond"},{"family":"Foyn","given":"Bjørn E."},{"family":"Moksnes","given":"Arne"},{"family":"Røskaft","given":"Eivin"},{"family":"Rudolfsen","given":"Geir"},{"family":"Stokke","given":"Bård G."},{"family":"Lifjeld","given":"Jan T."}],"issued":{"date-parts":[["200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leven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478F0C78" w14:textId="77777777" w:rsidTr="00961C37">
        <w:trPr>
          <w:trHeight w:val="320"/>
        </w:trPr>
        <w:tc>
          <w:tcPr>
            <w:tcW w:w="5125" w:type="dxa"/>
            <w:shd w:val="clear" w:color="auto" w:fill="auto"/>
            <w:noWrap/>
            <w:vAlign w:val="bottom"/>
            <w:hideMark/>
          </w:tcPr>
          <w:p w14:paraId="3B0B58F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sandpiper, Actitis hypoleucos</w:t>
            </w:r>
          </w:p>
        </w:tc>
        <w:tc>
          <w:tcPr>
            <w:tcW w:w="4235" w:type="dxa"/>
            <w:shd w:val="clear" w:color="auto" w:fill="auto"/>
            <w:noWrap/>
            <w:vAlign w:val="bottom"/>
            <w:hideMark/>
          </w:tcPr>
          <w:p w14:paraId="3D60D9C4" w14:textId="1CF38F5B"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X7cPJdYr","properties":{"formattedCitation":"(Blomqvist et al., 2002; Mee et al., 2004)","plainCitation":"(Blomqvist et al., 2002; Mee et al., 2004)","dontUpdate":true,"noteIndex":0},"citationItems":[{"id":939,"uris":["http://zotero.org/users/local/E0HRXVeM/items/XUWTPDYY"],"itemData":{"id":939,"type":"article-journal","container-title":"Nature","DOI":"10.1038/nature01104","ISSN":"0028-0836, 1476-4687","issue":"6907","journalAbbreviation":"Nature","language":"en","page":"613-615","source":"DOI.org (Crossref)","title":"Genetic similarity between mates and extra-pair parentage in three species of shorebirds","volume":"419","author":[{"family":"Blomqvist","given":"Donald"},{"family":"Andersson","given":"Malte"},{"family":"Küpper","given":"Clemens"},{"family":"Cuthill","given":"Innes C."},{"family":"Kis","given":"János"},{"family":"Lanctot","given":"Richard B."},{"family":"Sandercock","given":"Brett K."},{"family":"Székely","given":"Tamás"},{"family":"Wallander","given":"Johan"},{"family":"Kempenaers","given":"Bart"}],"issued":{"date-parts":[["2002",10]]}}},{"id":940,"uris":["http://zotero.org/users/local/E0HRXVeM/items/CBBBPGRE"],"itemData":{"id":940,"type":"article-journal","container-title":"Animal Behaviour","DOI":"10.1016/j.anbehav.2003.02.007","ISSN":"00033472","issue":"2","journalAbbreviation":"Animal Behaviour","language":"en","page":"333-342","source":"DOI.org (Crossref)","title":"Extrapair paternity in the common sandpiper, Actitis hypoleucos, revealed by DNA fingerprinting","volume":"67","author":[{"family":"Mee","given":"Allan"},{"family":"Whitfield","given":"D.Philip"},{"family":"Thompson","given":"Desmond B.A"},{"family":"Burke","given":"Terry"}],"issued":{"date-parts":[["2004",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lomqvist et al., 2002; Mee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50BF858E" w14:textId="77777777" w:rsidTr="00961C37">
        <w:trPr>
          <w:trHeight w:val="320"/>
        </w:trPr>
        <w:tc>
          <w:tcPr>
            <w:tcW w:w="5125" w:type="dxa"/>
            <w:shd w:val="clear" w:color="auto" w:fill="auto"/>
            <w:noWrap/>
            <w:vAlign w:val="bottom"/>
            <w:hideMark/>
          </w:tcPr>
          <w:p w14:paraId="55DE306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starling, Sturnus vulgaris</w:t>
            </w:r>
          </w:p>
        </w:tc>
        <w:tc>
          <w:tcPr>
            <w:tcW w:w="4235" w:type="dxa"/>
            <w:shd w:val="clear" w:color="auto" w:fill="auto"/>
            <w:noWrap/>
            <w:vAlign w:val="bottom"/>
            <w:hideMark/>
          </w:tcPr>
          <w:p w14:paraId="47F302CE" w14:textId="0A11C09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3C71B4" w:rsidRPr="00DD567A">
              <w:rPr>
                <w:rFonts w:ascii="Times New Roman" w:eastAsia="Times New Roman" w:hAnsi="Times New Roman" w:cs="Times New Roman"/>
                <w:color w:val="000000"/>
                <w:kern w:val="0"/>
                <w14:ligatures w14:val="none"/>
              </w:rPr>
              <w:instrText xml:space="preserve"> ADDIN ZOTERO_ITEM CSL_CITATION {"citationID":"ji2dZlV6","properties":{"formattedCitation":"(Pinxten et al., 1993; Smith &amp; von Schantz, 1993)","plainCitation":"(Pinxten et al., 1993; Smith &amp; von Schantz, 1993)","dontUpdate":true,"noteIndex":0},"citationItems":[{"id":941,"uris":["http://zotero.org/users/local/E0HRXVeM/items/HA5Y4BAK"],"itemData":{"id":941,"type":"article-journal","container-title":"Animal Behaviour","DOI":"10.1006/anbe.1993.1093","ISSN":"00033472","issue":"4","journalAbbreviation":"Animal Behaviour","language":"en","page":"795-809","source":"DOI.org (Crossref)","title":"Extra-pair paternity and intraspecific brood parasitism in the European starling, Sturnus vulgaris: evidence from DNA fingerprinting","title-short":"Extra-pair paternity and intraspecific brood parasitism in the European starling, Sturnus vulgaris","volume":"45","author":[{"family":"Pinxten","given":"Rianne"},{"family":"Hanotte","given":"Olivier"},{"family":"Eens","given":"Marcel"},{"family":"Verheyen","given":"Rudolf Frans"},{"family":"Dhondt","given":"Andre A."},{"family":"Burke","given":"Terry"}],"issued":{"date-parts":[["1993",4]]}}},{"id":942,"uris":["http://zotero.org/users/local/E0HRXVeM/items/S2K59D9J"],"itemData":{"id":942,"type":"article-journal","container-title":"The Condor","DOI":"10.2307/1369436","ISSN":"00105422, 1938-5129","issue":"4","journalAbbreviation":"The Condor","page":"1006-1015","source":"DOI.org (Crossref)","title":"Extra-Pair Paternity in the European Starling: The Effect of Polygyny","title-short":"Extra-Pair Paternity in the European Starling","volume":"95","author":[{"family":"Smith","given":"Henrik G."},{"family":"Schantz","given":"Torbjörn","non-dropping-particle":"von"}],"issued":{"date-parts":[["1993",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inxten et al., 1993; Smith &amp; von Schantz, 1993</w:t>
            </w:r>
            <w:r w:rsidRPr="00DD567A">
              <w:rPr>
                <w:rFonts w:ascii="Times New Roman" w:eastAsia="Times New Roman" w:hAnsi="Times New Roman" w:cs="Times New Roman"/>
                <w:color w:val="000000"/>
                <w:kern w:val="0"/>
                <w14:ligatures w14:val="none"/>
              </w:rPr>
              <w:fldChar w:fldCharType="end"/>
            </w:r>
          </w:p>
        </w:tc>
      </w:tr>
      <w:tr w:rsidR="00092E92" w:rsidRPr="00DD567A" w14:paraId="5B379413" w14:textId="77777777" w:rsidTr="00961C37">
        <w:trPr>
          <w:trHeight w:val="320"/>
        </w:trPr>
        <w:tc>
          <w:tcPr>
            <w:tcW w:w="5125" w:type="dxa"/>
            <w:shd w:val="clear" w:color="auto" w:fill="auto"/>
            <w:noWrap/>
            <w:vAlign w:val="bottom"/>
            <w:hideMark/>
          </w:tcPr>
          <w:p w14:paraId="5E7387E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swift, Apus apus</w:t>
            </w:r>
          </w:p>
        </w:tc>
        <w:tc>
          <w:tcPr>
            <w:tcW w:w="4235" w:type="dxa"/>
            <w:shd w:val="clear" w:color="auto" w:fill="auto"/>
            <w:noWrap/>
            <w:vAlign w:val="bottom"/>
            <w:hideMark/>
          </w:tcPr>
          <w:p w14:paraId="11328C28" w14:textId="030A1355"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MQLuDOid","properties":{"formattedCitation":"(Martins &amp; Vasconcelos, 2009)","plainCitation":"(Martins &amp; Vasconcelos, 2009)","dontUpdate":true,"noteIndex":0},"citationItems":[{"id":32,"uris":["http://zotero.org/users/local/E0HRXVeM/items/NT6PVSBW"],"itemData":{"id":32,"type":"article-journal","container-title":"Journal of Toxicology and Environmental Health, Part B","DOI":"10.1080/10937400802545151","ISSN":"1093-7404, 1521-6950","issue":"1","language":"en","page":"65–82","title":"Microcystin dynamics in aquatic organisms","volume":"12","author":[{"family":"Martins","given":"José C."},{"family":"Vasconcelos","given":"Vítor M."}],"issued":{"date-parts":[["2009",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rtins &amp; Vasconcelos, 2009</w:t>
            </w:r>
            <w:r w:rsidRPr="00DD567A">
              <w:rPr>
                <w:rFonts w:ascii="Times New Roman" w:eastAsia="Times New Roman" w:hAnsi="Times New Roman" w:cs="Times New Roman"/>
                <w:color w:val="000000"/>
                <w:kern w:val="0"/>
                <w14:ligatures w14:val="none"/>
              </w:rPr>
              <w:fldChar w:fldCharType="end"/>
            </w:r>
          </w:p>
        </w:tc>
      </w:tr>
      <w:tr w:rsidR="00092E92" w:rsidRPr="00DD567A" w14:paraId="33FFF237" w14:textId="77777777" w:rsidTr="00961C37">
        <w:trPr>
          <w:trHeight w:val="320"/>
        </w:trPr>
        <w:tc>
          <w:tcPr>
            <w:tcW w:w="5125" w:type="dxa"/>
            <w:shd w:val="clear" w:color="auto" w:fill="auto"/>
            <w:noWrap/>
            <w:vAlign w:val="bottom"/>
            <w:hideMark/>
          </w:tcPr>
          <w:p w14:paraId="7E3889E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mmon tern, Sterna hirundo</w:t>
            </w:r>
          </w:p>
        </w:tc>
        <w:tc>
          <w:tcPr>
            <w:tcW w:w="4235" w:type="dxa"/>
            <w:shd w:val="clear" w:color="auto" w:fill="auto"/>
            <w:noWrap/>
            <w:vAlign w:val="bottom"/>
            <w:hideMark/>
          </w:tcPr>
          <w:p w14:paraId="5A100796" w14:textId="19B4686F"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2mputgbp","properties":{"formattedCitation":"(Gonz\\uc0\\u225{}lez-Sol\\uc0\\u305{}\\uc0\\u769{}s et al., 2001; Griggio et al., 2004)","plainCitation":"(González-Solı́s et al., 2001; Griggio et al., 2004)","dontUpdate":true,"noteIndex":0},"citationItems":[{"id":946,"uris":["http://zotero.org/users/local/E0HRXVeM/items/2HBCI2GY"],"itemData":{"id":946,"type":"article-journal","container-title":"Animal Behaviour","DOI":"10.1006/anbe.2001.1711","ISSN":"00033472","issue":"6","journalAbbreviation":"Animal Behaviour","language":"en","page":"1125-1132","source":"DOI.org (Crossref)","title":"Courtship feedings, copulations and paternity in common terns, Sterna hirundo","volume":"61","author":[{"family":"González-Solı́s","given":"Jacob"},{"family":"Sokolov","given":"Eugene"},{"family":"Becker","given":"Peter H."}],"issued":{"date-parts":[["2001",6]]}}},{"id":944,"uris":["http://zotero.org/users/local/E0HRXVeM/items/QVK2EUSR"],"itemData":{"id":944,"type":"article-journal","container-title":"Italian Journal of Zoology","DOI":"10.1080/11250000409356575","ISSN":"1125-0003, 1748-5851","issue":"3","journalAbbreviation":"Italian Journal of Zoology","language":"en","page":"219-222","source":"DOI.org (Crossref)","title":"No evidence of extra‐pair paternity in a colonial seabird, the common tern &lt;i&gt;(Sterna hirundo)&lt;/i&gt;","volume":"71","author":[{"family":"Griggio","given":"Matteo"},{"family":"Matessi","given":"Giuliano"},{"family":"Marin","given":"Guglielmo"}],"issued":{"date-parts":[["2004",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González-Solı́s et al., 2001; Griggio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0ED4F370" w14:textId="77777777" w:rsidTr="00961C37">
        <w:trPr>
          <w:trHeight w:val="320"/>
        </w:trPr>
        <w:tc>
          <w:tcPr>
            <w:tcW w:w="5125" w:type="dxa"/>
            <w:shd w:val="clear" w:color="auto" w:fill="auto"/>
            <w:noWrap/>
            <w:vAlign w:val="bottom"/>
            <w:hideMark/>
          </w:tcPr>
          <w:p w14:paraId="7CFBF0F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oper's hawk, Accipiter cooperii</w:t>
            </w:r>
          </w:p>
        </w:tc>
        <w:tc>
          <w:tcPr>
            <w:tcW w:w="4235" w:type="dxa"/>
            <w:shd w:val="clear" w:color="auto" w:fill="auto"/>
            <w:noWrap/>
            <w:vAlign w:val="bottom"/>
            <w:hideMark/>
          </w:tcPr>
          <w:p w14:paraId="6857E40F" w14:textId="5177D60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gvD0yOic","properties":{"formattedCitation":"(Rosenfield et al., 2015)","plainCitation":"(Rosenfield et al., 2015)","dontUpdate":true,"noteIndex":0},"citationItems":[{"id":947,"uris":["http://zotero.org/users/local/E0HRXVeM/items/PMXUU3GJ"],"itemData":{"id":947,"type":"article-journal","container-title":"Journal of Field Ornithology","DOI":"10.1111/jofo.12097","ISSN":"02738570","issue":"2","journalAbbreviation":"J. Field Ornithol.","language":"en","page":"144-152","source":"DOI.org (Crossref)","title":"High frequency of extra-pair paternity in an urban population of Cooper's Hawks","title-short":"High frequency of extra-pair paternity in an urban population of Cooper's Hawks","volume":"86","author":[{"family":"Rosenfield","given":"Robert N."},{"family":"Sonsthagen","given":"Sarah A."},{"family":"Stout","given":"William E."},{"family":"Talbot","given":"Sandra L."}],"issued":{"date-parts":[["2015",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osenfield et al., 2015</w:t>
            </w:r>
            <w:r w:rsidRPr="00DD567A">
              <w:rPr>
                <w:rFonts w:ascii="Times New Roman" w:eastAsia="Times New Roman" w:hAnsi="Times New Roman" w:cs="Times New Roman"/>
                <w:color w:val="000000"/>
                <w:kern w:val="0"/>
                <w14:ligatures w14:val="none"/>
              </w:rPr>
              <w:fldChar w:fldCharType="end"/>
            </w:r>
          </w:p>
        </w:tc>
      </w:tr>
      <w:tr w:rsidR="00092E92" w:rsidRPr="00DD567A" w14:paraId="14275EAD" w14:textId="77777777" w:rsidTr="00961C37">
        <w:trPr>
          <w:trHeight w:val="320"/>
        </w:trPr>
        <w:tc>
          <w:tcPr>
            <w:tcW w:w="5125" w:type="dxa"/>
            <w:shd w:val="clear" w:color="auto" w:fill="auto"/>
            <w:noWrap/>
            <w:vAlign w:val="bottom"/>
            <w:hideMark/>
          </w:tcPr>
          <w:p w14:paraId="1A8BB6F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orn bunting, Miliaria calandra</w:t>
            </w:r>
          </w:p>
        </w:tc>
        <w:tc>
          <w:tcPr>
            <w:tcW w:w="4235" w:type="dxa"/>
            <w:shd w:val="clear" w:color="auto" w:fill="auto"/>
            <w:noWrap/>
            <w:vAlign w:val="bottom"/>
            <w:hideMark/>
          </w:tcPr>
          <w:p w14:paraId="7CF66902" w14:textId="27409EFA"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cMIsbWLS","properties":{"formattedCitation":"(Hartley et al., 1993)","plainCitation":"(Hartley et al., 1993)","dontUpdate":true,"noteIndex":0},"citationItems":[{"id":948,"uris":["http://zotero.org/users/local/E0HRXVeM/items/UBZ3YNN8"],"itemData":{"id":948,"type":"article-journal","container-title":"Behavioral Ecology","DOI":"10.1093/beheco/4.4.310","ISSN":"1045-2249, 1465-7279","issue":"4","journalAbbreviation":"Behavioral Ecology","language":"en","page":"310-317","source":"DOI.org (Crossref)","title":"Reproductive success of polygynous male corn buntings (&lt;i&gt;Miliaria calandra&lt;/i&gt;) as confirmed by DNA fingerprinting","volume":"4","author":[{"family":"Hartley","given":"Ian R."},{"family":"Shepherd","given":"Michael"},{"family":"Burke","given":"Timothy Robson Terry"}],"issued":{"date-parts":[["199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rtley et al., 1993</w:t>
            </w:r>
            <w:r w:rsidRPr="00DD567A">
              <w:rPr>
                <w:rFonts w:ascii="Times New Roman" w:eastAsia="Times New Roman" w:hAnsi="Times New Roman" w:cs="Times New Roman"/>
                <w:color w:val="000000"/>
                <w:kern w:val="0"/>
                <w14:ligatures w14:val="none"/>
              </w:rPr>
              <w:fldChar w:fldCharType="end"/>
            </w:r>
          </w:p>
        </w:tc>
      </w:tr>
      <w:tr w:rsidR="00092E92" w:rsidRPr="00DD567A" w14:paraId="280EB4EC" w14:textId="77777777" w:rsidTr="00961C37">
        <w:trPr>
          <w:trHeight w:val="320"/>
        </w:trPr>
        <w:tc>
          <w:tcPr>
            <w:tcW w:w="5125" w:type="dxa"/>
            <w:shd w:val="clear" w:color="auto" w:fill="auto"/>
            <w:noWrap/>
            <w:vAlign w:val="bottom"/>
            <w:hideMark/>
          </w:tcPr>
          <w:p w14:paraId="4567CA8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rimsom rosella, Platycercus elegans</w:t>
            </w:r>
          </w:p>
        </w:tc>
        <w:tc>
          <w:tcPr>
            <w:tcW w:w="4235" w:type="dxa"/>
            <w:shd w:val="clear" w:color="auto" w:fill="auto"/>
            <w:noWrap/>
            <w:vAlign w:val="bottom"/>
            <w:hideMark/>
          </w:tcPr>
          <w:p w14:paraId="39D12895" w14:textId="37133803"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bjyElokV","properties":{"formattedCitation":"(Eastwood et al., 2018)","plainCitation":"(Eastwood et al., 2018)","dontUpdate":true,"noteIndex":0},"citationItems":[{"id":949,"uris":["http://zotero.org/users/local/E0HRXVeM/items/HWTKY8YF"],"itemData":{"id":949,"type":"article-journal","container-title":"Emu - Austral Ornithology","DOI":"10.1080/01584197.2018.1453304","ISSN":"0158-4197, 1448-5540","issue":"4","journalAbbreviation":"Emu - Austral Ornithology","language":"en","page":"369-374","source":"DOI.org (Crossref)","title":"Pair fidelity in long-lived parrots: genetic and behavioural evidence from the Crimson Rosella (&lt;i&gt;Platycercus elegans&lt;/i&gt;)","title-short":"Pair fidelity in long-lived parrots","volume":"118","author":[{"family":"Eastwood","given":"Justin R."},{"family":"Berg","given":"Mathew L."},{"family":"Ribot","given":"Raoul F. H."},{"family":"Stokes","given":"Helena S."},{"family":"Martens","given":"Johanne M."},{"family":"Buchanan","given":"Katherine L."},{"family":"Walder","given":"Ken"},{"family":"Bennett","given":"Andrew T. D."}],"issued":{"date-parts":[["2018",10,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Eastwood et al., 2018</w:t>
            </w:r>
            <w:r w:rsidRPr="00DD567A">
              <w:rPr>
                <w:rFonts w:ascii="Times New Roman" w:eastAsia="Times New Roman" w:hAnsi="Times New Roman" w:cs="Times New Roman"/>
                <w:color w:val="000000"/>
                <w:kern w:val="0"/>
                <w14:ligatures w14:val="none"/>
              </w:rPr>
              <w:fldChar w:fldCharType="end"/>
            </w:r>
          </w:p>
        </w:tc>
      </w:tr>
      <w:tr w:rsidR="00092E92" w:rsidRPr="00DD567A" w14:paraId="09DC269C" w14:textId="77777777" w:rsidTr="00961C37">
        <w:trPr>
          <w:trHeight w:val="320"/>
        </w:trPr>
        <w:tc>
          <w:tcPr>
            <w:tcW w:w="5125" w:type="dxa"/>
            <w:shd w:val="clear" w:color="auto" w:fill="auto"/>
            <w:noWrap/>
            <w:vAlign w:val="bottom"/>
            <w:hideMark/>
          </w:tcPr>
          <w:p w14:paraId="573F7E9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Crimson-breasted shrike, Laniarius atrococcineus</w:t>
            </w:r>
          </w:p>
        </w:tc>
        <w:tc>
          <w:tcPr>
            <w:tcW w:w="4235" w:type="dxa"/>
            <w:shd w:val="clear" w:color="auto" w:fill="auto"/>
            <w:noWrap/>
            <w:vAlign w:val="bottom"/>
            <w:hideMark/>
          </w:tcPr>
          <w:p w14:paraId="39E7BA20" w14:textId="6F17719A"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njWXk5L8","properties":{"formattedCitation":"(van den Heuvel et al., 2014)","plainCitation":"(van den Heuvel et al., 2014)","dontUpdate":true,"noteIndex":0},"citationItems":[{"id":951,"uris":["http://zotero.org/users/local/E0HRXVeM/items/SRAFIENC"],"itemData":{"id":951,"type":"article-journal","container-title":"Behavioral Ecology and Sociobiology","DOI":"10.1007/s00265-014-1735-6","ISSN":"0340-5443, 1432-0762","issue":"8","journalAbbreviation":"Behav Ecol Sociobiol","language":"en","page":"1245-1252","source":"DOI.org (Crossref)","title":"Crimson-breasted Shrike females with extra pair offspring contributed more to duets","volume":"68","author":[{"family":"Heuvel","given":"Irene M.","non-dropping-particle":"van den"},{"family":"Cherry","given":"Michael I."},{"family":"Klump","given":"Georg M."}],"issued":{"date-parts":[["2014",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van den Heuvel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77D1CB4D" w14:textId="77777777" w:rsidTr="00961C37">
        <w:trPr>
          <w:trHeight w:val="320"/>
        </w:trPr>
        <w:tc>
          <w:tcPr>
            <w:tcW w:w="5125" w:type="dxa"/>
            <w:shd w:val="clear" w:color="auto" w:fill="auto"/>
            <w:noWrap/>
            <w:vAlign w:val="bottom"/>
            <w:hideMark/>
          </w:tcPr>
          <w:p w14:paraId="5DC1DF0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Dickcissel, Spiza americana</w:t>
            </w:r>
          </w:p>
        </w:tc>
        <w:tc>
          <w:tcPr>
            <w:tcW w:w="4235" w:type="dxa"/>
            <w:shd w:val="clear" w:color="auto" w:fill="auto"/>
            <w:noWrap/>
            <w:vAlign w:val="bottom"/>
            <w:hideMark/>
          </w:tcPr>
          <w:p w14:paraId="7194E2E8" w14:textId="0E3405E1"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YEOtK50V","properties":{"formattedCitation":"(Sousa &amp; Westneat, 2013)","plainCitation":"(Sousa &amp; Westneat, 2013)","dontUpdate":true,"noteIndex":0},"citationItems":[{"id":952,"uris":["http://zotero.org/users/local/E0HRXVeM/items/3QK4PQAZ"],"itemData":{"id":952,"type":"article-journal","container-title":"Behavioral Ecology and Sociobiology","DOI":"10.1007/s00265-012-1444-y","ISSN":"0340-5443, 1432-0762","issue":"2","journalAbbreviation":"Behav Ecol Sociobiol","language":"en","page":"243-255","source":"DOI.org (Crossref)","title":"Positive association between social and extra-pair mating in a polygynous songbird, the dickcissel (Spiza americana)","volume":"67","author":[{"family":"Sousa","given":"Bridget F."},{"family":"Westneat","given":"David F."}],"issued":{"date-parts":[["2013",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ousa &amp; Westneat, 2013</w:t>
            </w:r>
            <w:r w:rsidRPr="00DD567A">
              <w:rPr>
                <w:rFonts w:ascii="Times New Roman" w:eastAsia="Times New Roman" w:hAnsi="Times New Roman" w:cs="Times New Roman"/>
                <w:color w:val="000000"/>
                <w:kern w:val="0"/>
                <w14:ligatures w14:val="none"/>
              </w:rPr>
              <w:fldChar w:fldCharType="end"/>
            </w:r>
          </w:p>
        </w:tc>
      </w:tr>
      <w:tr w:rsidR="00092E92" w:rsidRPr="00DD567A" w14:paraId="754489DF" w14:textId="77777777" w:rsidTr="00961C37">
        <w:trPr>
          <w:trHeight w:val="320"/>
        </w:trPr>
        <w:tc>
          <w:tcPr>
            <w:tcW w:w="5125" w:type="dxa"/>
            <w:shd w:val="clear" w:color="auto" w:fill="auto"/>
            <w:noWrap/>
            <w:vAlign w:val="bottom"/>
            <w:hideMark/>
          </w:tcPr>
          <w:p w14:paraId="46712DE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Dunnock, Prunella modularis</w:t>
            </w:r>
          </w:p>
        </w:tc>
        <w:tc>
          <w:tcPr>
            <w:tcW w:w="4235" w:type="dxa"/>
            <w:shd w:val="clear" w:color="auto" w:fill="auto"/>
            <w:noWrap/>
            <w:vAlign w:val="bottom"/>
            <w:hideMark/>
          </w:tcPr>
          <w:p w14:paraId="7EFAC42A" w14:textId="63434BD4"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VGgzKWmb","properties":{"formattedCitation":"(Burke et al., 1989)","plainCitation":"(Burke et al., 1989)","dontUpdate":true,"noteIndex":0},"citationItems":[{"id":953,"uris":["http://zotero.org/users/local/E0HRXVeM/items/E4TTU9DY"],"itemData":{"id":953,"type":"article-journal","container-title":"Nature","DOI":"10.1038/338249a0","ISSN":"0028-0836, 1476-4687","issue":"6212","journalAbbreviation":"Nature","language":"en","page":"249-251","source":"DOI.org (Crossref)","title":"Parental care and mating behaviour of polyandrous dunnocks Prunella modularis related to paternity by DNA fingerprinting","volume":"338","author":[{"family":"Burke","given":"T."},{"family":"Davies","given":"N. B."},{"family":"Bruford","given":"M. W."},{"family":"Hatchwell","given":"B. J."}],"issued":{"date-parts":[["1989",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urke et al., 1989</w:t>
            </w:r>
            <w:r w:rsidRPr="00DD567A">
              <w:rPr>
                <w:rFonts w:ascii="Times New Roman" w:eastAsia="Times New Roman" w:hAnsi="Times New Roman" w:cs="Times New Roman"/>
                <w:color w:val="000000"/>
                <w:kern w:val="0"/>
                <w14:ligatures w14:val="none"/>
              </w:rPr>
              <w:fldChar w:fldCharType="end"/>
            </w:r>
          </w:p>
        </w:tc>
      </w:tr>
      <w:tr w:rsidR="00092E92" w:rsidRPr="00DD567A" w14:paraId="615928BD" w14:textId="77777777" w:rsidTr="00961C37">
        <w:trPr>
          <w:trHeight w:val="320"/>
        </w:trPr>
        <w:tc>
          <w:tcPr>
            <w:tcW w:w="5125" w:type="dxa"/>
            <w:shd w:val="clear" w:color="auto" w:fill="auto"/>
            <w:noWrap/>
            <w:vAlign w:val="bottom"/>
            <w:hideMark/>
          </w:tcPr>
          <w:p w14:paraId="616A31B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Dusky antbird, Cercomacra tyrannina</w:t>
            </w:r>
          </w:p>
        </w:tc>
        <w:tc>
          <w:tcPr>
            <w:tcW w:w="4235" w:type="dxa"/>
            <w:shd w:val="clear" w:color="auto" w:fill="auto"/>
            <w:noWrap/>
            <w:vAlign w:val="bottom"/>
            <w:hideMark/>
          </w:tcPr>
          <w:p w14:paraId="4201FD24" w14:textId="273BB6F5"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12259B" w:rsidRPr="00DD567A">
              <w:rPr>
                <w:rFonts w:ascii="Times New Roman" w:eastAsia="Times New Roman" w:hAnsi="Times New Roman" w:cs="Times New Roman"/>
                <w:color w:val="000000"/>
                <w:kern w:val="0"/>
                <w14:ligatures w14:val="none"/>
              </w:rPr>
              <w:instrText xml:space="preserve"> ADDIN ZOTERO_ITEM CSL_CITATION {"citationID":"If64K7AU","properties":{"formattedCitation":"(Fleischer et al., 1997)","plainCitation":"(Fleischer et al., 1997)","dontUpdate":true,"noteIndex":0},"citationItems":[{"id":954,"uris":["http://zotero.org/users/local/E0HRXVeM/items/JXFPM2FB"],"itemData":{"id":954,"type":"article-journal","container-title":"The Condor","DOI":"10.2307/1369957","ISSN":"00105422, 1938-5129","issue":"2","journalAbbreviation":"The Condor","page":"512-514","source":"DOI.org (Crossref)","title":"Mating System of the Dusky Antbird, a Tropical Passerine, as Assessed by DNA Fingerprinting","volume":"99","author":[{"family":"Fleischer","given":"Robert C."},{"family":"Tarr","given":"Cheryl L."},{"family":"Morton","given":"Eugene S."},{"family":"Sangmeister","given":"Alexandra"},{"family":"Derrickson","given":"Kim C."}],"issued":{"date-parts":[["1997",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Fleischer et al., 1997</w:t>
            </w:r>
            <w:r w:rsidRPr="00DD567A">
              <w:rPr>
                <w:rFonts w:ascii="Times New Roman" w:eastAsia="Times New Roman" w:hAnsi="Times New Roman" w:cs="Times New Roman"/>
                <w:color w:val="000000"/>
                <w:kern w:val="0"/>
                <w14:ligatures w14:val="none"/>
              </w:rPr>
              <w:fldChar w:fldCharType="end"/>
            </w:r>
          </w:p>
        </w:tc>
      </w:tr>
      <w:tr w:rsidR="00092E92" w:rsidRPr="00DD567A" w14:paraId="73130D6B" w14:textId="77777777" w:rsidTr="00961C37">
        <w:trPr>
          <w:trHeight w:val="320"/>
        </w:trPr>
        <w:tc>
          <w:tcPr>
            <w:tcW w:w="5125" w:type="dxa"/>
            <w:shd w:val="clear" w:color="auto" w:fill="auto"/>
            <w:noWrap/>
            <w:vAlign w:val="bottom"/>
            <w:hideMark/>
          </w:tcPr>
          <w:p w14:paraId="347CD29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astern bluebird, Sialia sialis</w:t>
            </w:r>
          </w:p>
        </w:tc>
        <w:tc>
          <w:tcPr>
            <w:tcW w:w="4235" w:type="dxa"/>
            <w:shd w:val="clear" w:color="auto" w:fill="auto"/>
            <w:noWrap/>
            <w:vAlign w:val="bottom"/>
            <w:hideMark/>
          </w:tcPr>
          <w:p w14:paraId="33A8F02F" w14:textId="56B22920"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XL5K0C0","properties":{"formattedCitation":"(Meek et al., 1994; Stewart et al., 2010)","plainCitation":"(Meek et al., 1994; Stewart et al., 2010)","dontUpdate":true,"noteIndex":0},"citationItems":[{"id":751,"uris":["http://zotero.org/users/local/E0HRXVeM/items/EMGTVYUF"],"itemData":{"id":751,"type":"article-journal","container-title":"The Auk","issue":"3","language":"en","page":"739–744","title":"Extrapair paternity and intraspecific brood parasitism in eastern bluebirds revealed by DNA fingerprinting","volume":"111","author":[{"family":"Meek","given":"Susan B."},{"family":"Robertson","given":"Raleigh J."},{"family":"Boag","given":"Peter T."}],"issued":{"date-parts":[["1994"]]}}},{"id":955,"uris":["http://zotero.org/users/local/E0HRXVeM/items/JRWXH2JG"],"itemData":{"id":955,"type":"article-journal","container-title":"Behavioral Ecology and Sociobiology","DOI":"10.1007/s00265-009-0862-y","ISSN":"0340-5443, 1432-0762","issue":"3","journalAbbreviation":"Behav Ecol Sociobiol","language":"en","page":"463-473","source":"DOI.org (Crossref)","title":"Extra-pair paternity in eastern bluebirds: effects of manipulated density and natural patterns of breeding synchrony","title-short":"Extra-pair paternity in eastern bluebirds","volume":"64","author":[{"family":"Stewart","given":"Sarah L. M."},{"family":"Westneat","given":"David F."},{"family":"Ritchison","given":"Gary"}],"issued":{"date-parts":[["201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eek et al., 1994; Stewart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68F7DFA2" w14:textId="77777777" w:rsidTr="00961C37">
        <w:trPr>
          <w:trHeight w:val="320"/>
        </w:trPr>
        <w:tc>
          <w:tcPr>
            <w:tcW w:w="5125" w:type="dxa"/>
            <w:shd w:val="clear" w:color="auto" w:fill="auto"/>
            <w:noWrap/>
            <w:vAlign w:val="bottom"/>
            <w:hideMark/>
          </w:tcPr>
          <w:p w14:paraId="3CF6B39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astern imperial eagle, Aquila heliaca</w:t>
            </w:r>
          </w:p>
        </w:tc>
        <w:tc>
          <w:tcPr>
            <w:tcW w:w="4235" w:type="dxa"/>
            <w:shd w:val="clear" w:color="auto" w:fill="auto"/>
            <w:noWrap/>
            <w:vAlign w:val="bottom"/>
            <w:hideMark/>
          </w:tcPr>
          <w:p w14:paraId="5F555DAF" w14:textId="4ABC2ABA"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3kBGitej","properties":{"formattedCitation":"(Rudnick et al., 2005)","plainCitation":"(Rudnick et al., 2005)","dontUpdate":true,"noteIndex":0},"citationItems":[{"id":956,"uris":["http://zotero.org/users/local/E0HRXVeM/items/HQFYT648"],"itemData":{"id":956,"type":"article-journal","container-title":"Molecular Ecology","DOI":"10.1111/j.1365-294X.2005.02641.x","ISSN":"0962-1083, 1365-294X","issue":"10","journalAbbreviation":"Mol Ecol","language":"en","page":"2959-2967","source":"DOI.org (Crossref)","title":"Using naturally shed feathers for individual identification, genetic parentage analyses, and population monitoring in an endangered Eastern imperial eagle (Aquila heliaca) population from Kazakhstan","volume":"14","author":[{"family":"Rudnick","given":"Jamie A."},{"family":"Katzner","given":"Todd E."},{"family":"Bragin","given":"Evgeny A."},{"family":"Rhodes","given":"O. Eugene"},{"family":"Dewoody","given":"J. Andrew"}],"issued":{"date-parts":[["2005",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udnick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3866D264" w14:textId="77777777" w:rsidTr="00961C37">
        <w:trPr>
          <w:trHeight w:val="320"/>
        </w:trPr>
        <w:tc>
          <w:tcPr>
            <w:tcW w:w="5125" w:type="dxa"/>
            <w:shd w:val="clear" w:color="auto" w:fill="auto"/>
            <w:noWrap/>
            <w:vAlign w:val="bottom"/>
            <w:hideMark/>
          </w:tcPr>
          <w:p w14:paraId="084B3A9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astern screech-owl, Megascops asio</w:t>
            </w:r>
          </w:p>
        </w:tc>
        <w:tc>
          <w:tcPr>
            <w:tcW w:w="4235" w:type="dxa"/>
            <w:shd w:val="clear" w:color="auto" w:fill="auto"/>
            <w:noWrap/>
            <w:vAlign w:val="bottom"/>
            <w:hideMark/>
          </w:tcPr>
          <w:p w14:paraId="4914A766" w14:textId="51F4F8F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f2HwSSz","properties":{"formattedCitation":"(Lawless et al., 1997)","plainCitation":"(Lawless et al., 1997)","dontUpdate":true,"noteIndex":0},"citationItems":[{"id":957,"uris":["http://zotero.org/users/local/E0HRXVeM/items/Q772BRPD"],"itemData":{"id":957,"type":"article-journal","container-title":"The Condor","DOI":"10.2307/1370242","ISSN":"00105422, 1938-5129","issue":"1","journalAbbreviation":"The Condor","page":"213-217","source":"DOI.org (Crossref)","title":"The Mating Strategies of Eastern Screech-Owls: A Genetic Analysis","title-short":"The Mating Strategies of Eastern Screech-Owls","volume":"99","author":[{"family":"Lawless","given":"Sunni G."},{"family":"Ritchison","given":"Gary"},{"family":"Klatt","given":"Paul H."},{"family":"Westneat","given":"David F."}],"issued":{"date-parts":[["1997",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awless et al., 1997</w:t>
            </w:r>
            <w:r w:rsidRPr="00DD567A">
              <w:rPr>
                <w:rFonts w:ascii="Times New Roman" w:eastAsia="Times New Roman" w:hAnsi="Times New Roman" w:cs="Times New Roman"/>
                <w:color w:val="000000"/>
                <w:kern w:val="0"/>
                <w14:ligatures w14:val="none"/>
              </w:rPr>
              <w:fldChar w:fldCharType="end"/>
            </w:r>
          </w:p>
        </w:tc>
      </w:tr>
      <w:tr w:rsidR="00092E92" w:rsidRPr="00DD567A" w14:paraId="76ABF53C" w14:textId="77777777" w:rsidTr="00961C37">
        <w:trPr>
          <w:trHeight w:val="320"/>
        </w:trPr>
        <w:tc>
          <w:tcPr>
            <w:tcW w:w="5125" w:type="dxa"/>
            <w:shd w:val="clear" w:color="auto" w:fill="auto"/>
            <w:noWrap/>
            <w:vAlign w:val="bottom"/>
            <w:hideMark/>
          </w:tcPr>
          <w:p w14:paraId="5BA2141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l oro parakeet, Pyrrhura orcesi</w:t>
            </w:r>
          </w:p>
        </w:tc>
        <w:tc>
          <w:tcPr>
            <w:tcW w:w="4235" w:type="dxa"/>
            <w:shd w:val="clear" w:color="auto" w:fill="auto"/>
            <w:noWrap/>
            <w:vAlign w:val="bottom"/>
            <w:hideMark/>
          </w:tcPr>
          <w:p w14:paraId="73EA181D" w14:textId="7C521A9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tQnlbGG2","properties":{"formattedCitation":"(Klauke et al., 2013)","plainCitation":"(Klauke et al., 2013)","dontUpdate":true,"noteIndex":0},"citationItems":[{"id":958,"uris":["http://zotero.org/users/local/E0HRXVeM/items/PRT83YM8"],"itemData":{"id":958,"type":"article-journal","container-title":"Molecular Ecology","DOI":"10.1111/mec.12219","ISSN":"09621083","issue":"7","journalAbbreviation":"Mol Ecol","language":"en","page":"2011-2027","source":"DOI.org (Crossref)","title":"Reproductive success depends on the quality of helpers in the endangered, cooperative El Oro parakeet (&lt;i&gt;Pyrrhura orcesi&lt;/i&gt;)","volume":"22","author":[{"family":"Klauke","given":"Nadine"},{"family":"Segelbacher","given":"Gernot"},{"family":"Schaefer","given":"H. M."}],"issued":{"date-parts":[["2013",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lauke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02001CC0" w14:textId="77777777" w:rsidTr="00961C37">
        <w:trPr>
          <w:trHeight w:val="320"/>
        </w:trPr>
        <w:tc>
          <w:tcPr>
            <w:tcW w:w="5125" w:type="dxa"/>
            <w:shd w:val="clear" w:color="auto" w:fill="auto"/>
            <w:noWrap/>
            <w:vAlign w:val="bottom"/>
            <w:hideMark/>
          </w:tcPr>
          <w:p w14:paraId="3DEC03C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legant scops-owl, Otus elegans</w:t>
            </w:r>
          </w:p>
        </w:tc>
        <w:tc>
          <w:tcPr>
            <w:tcW w:w="4235" w:type="dxa"/>
            <w:shd w:val="clear" w:color="auto" w:fill="auto"/>
            <w:noWrap/>
            <w:vAlign w:val="bottom"/>
            <w:hideMark/>
          </w:tcPr>
          <w:p w14:paraId="225A6C79" w14:textId="7F5FD845"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GTHijmpY","properties":{"formattedCitation":"(Hsu et al., 2006)","plainCitation":"(Hsu et al., 2006)","dontUpdate":true,"noteIndex":0},"citationItems":[{"id":959,"uris":["http://zotero.org/users/local/E0HRXVeM/items/4KVIKYW4"],"itemData":{"id":959,"type":"article-journal","container-title":"Journal of Avian Biology","DOI":"10.1111/j.2006.0908-8857.03687.x","ISSN":"09088857","issue":"1","journalAbbreviation":"Journal of Avian Biology","language":"en","page":"36-40","source":"DOI.org (Crossref)","title":"High frequency of extrapair copulation with low level of extrapair fertilization in the Lanyu scops owl &lt;i&gt;Otus elegans botelensis&lt;/i&gt;","volume":"37","author":[{"family":"Hsu","given":"Yu-Cheng"},{"family":"Li","given":"Shou-Hsien"},{"family":"Lin","given":"Yao-Sung"},{"family":"Philippart","given":"Mark T."},{"family":"Severinghaus","given":"Lucia Liu"}],"issued":{"date-parts":[["2006",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su et al., 2006</w:t>
            </w:r>
            <w:r w:rsidRPr="00DD567A">
              <w:rPr>
                <w:rFonts w:ascii="Times New Roman" w:eastAsia="Times New Roman" w:hAnsi="Times New Roman" w:cs="Times New Roman"/>
                <w:color w:val="000000"/>
                <w:kern w:val="0"/>
                <w14:ligatures w14:val="none"/>
              </w:rPr>
              <w:fldChar w:fldCharType="end"/>
            </w:r>
          </w:p>
        </w:tc>
      </w:tr>
      <w:tr w:rsidR="00092E92" w:rsidRPr="00DD567A" w14:paraId="724CB063" w14:textId="77777777" w:rsidTr="00961C37">
        <w:trPr>
          <w:trHeight w:val="320"/>
        </w:trPr>
        <w:tc>
          <w:tcPr>
            <w:tcW w:w="5125" w:type="dxa"/>
            <w:shd w:val="clear" w:color="auto" w:fill="auto"/>
            <w:noWrap/>
            <w:vAlign w:val="bottom"/>
            <w:hideMark/>
          </w:tcPr>
          <w:p w14:paraId="595BAD7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leonoras falcon, Falco eleonorae</w:t>
            </w:r>
          </w:p>
        </w:tc>
        <w:tc>
          <w:tcPr>
            <w:tcW w:w="4235" w:type="dxa"/>
            <w:shd w:val="clear" w:color="auto" w:fill="auto"/>
            <w:noWrap/>
            <w:vAlign w:val="bottom"/>
            <w:hideMark/>
          </w:tcPr>
          <w:p w14:paraId="2D1AA585" w14:textId="32D22FB9"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r2IFj4g","properties":{"formattedCitation":"(Swatschek et al., 1993)","plainCitation":"(Swatschek et al., 1993)","dontUpdate":true,"noteIndex":0},"citationItems":[{"id":813,"uris":["http://zotero.org/users/local/E0HRXVeM/items/F3WGM6MC"],"itemData":{"id":813,"type":"article-journal","container-title":"J. Ornithol","language":"en","page":"137–143","title":"Populationsgenetik und Vaterschaftanalyse beim Elernorenfalken (Falco elenorae)","volume":"134","author":[{"family":"Swatschek","given":"Ingrid"},{"family":"Ristow","given":"Dietrich"},{"family":"Scharlau","given":"Winfried"},{"family":"Wink","given":"Coralie"},{"family":"Wink","given":"M."}],"issued":{"date-parts":[["199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watschek et al., 1993</w:t>
            </w:r>
            <w:r w:rsidRPr="00DD567A">
              <w:rPr>
                <w:rFonts w:ascii="Times New Roman" w:eastAsia="Times New Roman" w:hAnsi="Times New Roman" w:cs="Times New Roman"/>
                <w:color w:val="000000"/>
                <w:kern w:val="0"/>
                <w14:ligatures w14:val="none"/>
              </w:rPr>
              <w:fldChar w:fldCharType="end"/>
            </w:r>
          </w:p>
        </w:tc>
      </w:tr>
      <w:tr w:rsidR="00092E92" w:rsidRPr="00DD567A" w14:paraId="7C6E5187" w14:textId="77777777" w:rsidTr="00961C37">
        <w:trPr>
          <w:trHeight w:val="320"/>
        </w:trPr>
        <w:tc>
          <w:tcPr>
            <w:tcW w:w="5125" w:type="dxa"/>
            <w:shd w:val="clear" w:color="auto" w:fill="auto"/>
            <w:noWrap/>
            <w:vAlign w:val="bottom"/>
            <w:hideMark/>
          </w:tcPr>
          <w:p w14:paraId="0317B45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dotterel, Eudromias morinellus</w:t>
            </w:r>
          </w:p>
        </w:tc>
        <w:tc>
          <w:tcPr>
            <w:tcW w:w="4235" w:type="dxa"/>
            <w:shd w:val="clear" w:color="auto" w:fill="auto"/>
            <w:noWrap/>
            <w:vAlign w:val="bottom"/>
            <w:hideMark/>
          </w:tcPr>
          <w:p w14:paraId="3F6E1026" w14:textId="202186D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RsP2KFKN","properties":{"formattedCitation":"(Owens et al., 1995)","plainCitation":"(Owens et al., 1995)","dontUpdate":true,"noteIndex":0},"citationItems":[{"id":961,"uris":["http://zotero.org/users/local/E0HRXVeM/items/ZJIZ7VUG"],"itemData":{"id":961,"type":"article-journal","container-title":"Behavioral Ecology","DOI":"10.1093/beheco/6.1.14","ISSN":"1045-2249, 1465-7279","issue":"1","journalAbbreviation":"Behavioral Ecology","language":"en","page":"14-21","source":"DOI.org (Crossref)","title":"Strategic paternity assurance in the sex-role reversed Eurasian dotterel (&lt;i&gt;Charadrius morinellus&lt;/i&gt;): behavioral and genetic evidence","title-short":"Strategic paternity assurance in the sex-role reversed Eurasian dotterel ( &lt;i&gt;Charadrius morinellus&lt;/i&gt; )","volume":"6","author":[{"family":"Owens","given":"Ian P. F."},{"family":"Dixon","given":"Andrew"},{"family":"Burke","given":"Terry"},{"family":"Thompson","given":"Des B. A."}],"issued":{"date-parts":[["199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Owens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42255EA0" w14:textId="77777777" w:rsidTr="00961C37">
        <w:trPr>
          <w:trHeight w:val="320"/>
        </w:trPr>
        <w:tc>
          <w:tcPr>
            <w:tcW w:w="5125" w:type="dxa"/>
            <w:shd w:val="clear" w:color="auto" w:fill="auto"/>
            <w:noWrap/>
            <w:vAlign w:val="bottom"/>
            <w:hideMark/>
          </w:tcPr>
          <w:p w14:paraId="2F3AA31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jackdaw, Corvus monedula</w:t>
            </w:r>
          </w:p>
        </w:tc>
        <w:tc>
          <w:tcPr>
            <w:tcW w:w="4235" w:type="dxa"/>
            <w:shd w:val="clear" w:color="auto" w:fill="auto"/>
            <w:noWrap/>
            <w:vAlign w:val="bottom"/>
            <w:hideMark/>
          </w:tcPr>
          <w:p w14:paraId="778EF3A1" w14:textId="7FB991EE"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6maUSROR","properties":{"formattedCitation":"(Henderson et al., 2000; Liebers &amp; Peter, 1998)","plainCitation":"(Henderson et al., 2000; Liebers &amp; Peter, 1998)","dontUpdate":true,"noteIndex":0},"citationItems":[{"id":962,"uris":["http://zotero.org/users/local/E0HRXVeM/items/TPFBUJA9"],"itemData":{"id":962,"type":"article-journal","container-title":"Journal of Avian Biology","DOI":"10.1034/j.1600-048X.2000.310209.x","ISSN":"09088857","issue":"2","journalAbbreviation":"Journal of Avian Biology","language":"en","page":"177-182","source":"DOI.org (Crossref)","title":"Strict monogamy in a semi-colonial passerine: the Jackdaw &lt;i&gt;Corvus monedula&lt;/i&gt;","title-short":"Strict monogamy in a semi-colonial passerine","volume":"31","author":[{"family":"Henderson","given":"I. G."},{"family":"Hart","given":"P. J. B."},{"family":"Burke","given":"T."}],"issued":{"date-parts":[["2000",5]]}}},{"id":738,"uris":["http://zotero.org/users/local/E0HRXVeM/items/RU8GG6SS"],"itemData":{"id":738,"type":"article-journal","container-title":"Ardea","language":"en","page":"221–235","title":"Intraspecific interactions in jackdaws &lt;i&gt;Corvus monedula&lt;/i&gt;: A field study combined with parentage analysis","volume":"86","author":[{"family":"Liebers","given":"Dorit"},{"family":"Peter","given":"Hans-Ulrich"}],"issued":{"date-parts":[["199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enderson et al., 2000; Liebers &amp; Peter, 1998</w:t>
            </w:r>
            <w:r w:rsidRPr="00DD567A">
              <w:rPr>
                <w:rFonts w:ascii="Times New Roman" w:eastAsia="Times New Roman" w:hAnsi="Times New Roman" w:cs="Times New Roman"/>
                <w:color w:val="000000"/>
                <w:kern w:val="0"/>
                <w14:ligatures w14:val="none"/>
              </w:rPr>
              <w:fldChar w:fldCharType="end"/>
            </w:r>
          </w:p>
        </w:tc>
      </w:tr>
      <w:tr w:rsidR="00092E92" w:rsidRPr="00DD567A" w14:paraId="6A48754D" w14:textId="77777777" w:rsidTr="00961C37">
        <w:trPr>
          <w:trHeight w:val="320"/>
        </w:trPr>
        <w:tc>
          <w:tcPr>
            <w:tcW w:w="5125" w:type="dxa"/>
            <w:shd w:val="clear" w:color="auto" w:fill="auto"/>
            <w:noWrap/>
            <w:vAlign w:val="bottom"/>
            <w:hideMark/>
          </w:tcPr>
          <w:p w14:paraId="2EABF2C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kestrel, Falco tinnunculus</w:t>
            </w:r>
          </w:p>
        </w:tc>
        <w:tc>
          <w:tcPr>
            <w:tcW w:w="4235" w:type="dxa"/>
            <w:shd w:val="clear" w:color="auto" w:fill="auto"/>
            <w:noWrap/>
            <w:vAlign w:val="bottom"/>
            <w:hideMark/>
          </w:tcPr>
          <w:p w14:paraId="158D56D2" w14:textId="0DAD6B3A"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97kG9Op","properties":{"formattedCitation":"(Korpim\\uc0\\u228{}ki et al., 1996)","plainCitation":"(Korpimäki et al., 1996)","dontUpdate":true,"noteIndex":0},"citationItems":[{"id":963,"uris":["http://zotero.org/users/local/E0HRXVeM/items/6K4QEFS3"],"itemData":{"id":963,"type":"article-journal","container-title":"Animal Behaviour","DOI":"10.1006/anbe.1996.0098","ISSN":"00033472","issue":"4","journalAbbreviation":"Animal Behaviour","language":"en","page":"945-955","source":"DOI.org (Crossref)","title":"Copulatory behaviour and paternity determined by DNA fingerprinting in kestrels: effects of cyclic food abundance","title-short":"Copulatory behaviour and paternity determined by DNA fingerprinting in kestrels","volume":"51","author":[{"family":"Korpimäki","given":"Erkki"},{"family":"Lahti","given":"Katriina"},{"family":"May","given":"Celia A."},{"family":"Parkin","given":"David T."},{"family":"Powell","given":"Gemma B."},{"family":"Tolonen","given":"Pasi"},{"family":"Wetton","given":"Jon H."}],"issued":{"date-parts":[["1996",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Korpimäki et al., 1996</w:t>
            </w:r>
            <w:r w:rsidRPr="00DD567A">
              <w:rPr>
                <w:rFonts w:ascii="Times New Roman" w:eastAsia="Times New Roman" w:hAnsi="Times New Roman" w:cs="Times New Roman"/>
                <w:color w:val="000000"/>
                <w:kern w:val="0"/>
                <w14:ligatures w14:val="none"/>
              </w:rPr>
              <w:fldChar w:fldCharType="end"/>
            </w:r>
          </w:p>
        </w:tc>
      </w:tr>
      <w:tr w:rsidR="00092E92" w:rsidRPr="00DD567A" w14:paraId="54ACABBA" w14:textId="77777777" w:rsidTr="00961C37">
        <w:trPr>
          <w:trHeight w:val="320"/>
        </w:trPr>
        <w:tc>
          <w:tcPr>
            <w:tcW w:w="5125" w:type="dxa"/>
            <w:shd w:val="clear" w:color="auto" w:fill="auto"/>
            <w:noWrap/>
            <w:vAlign w:val="bottom"/>
            <w:hideMark/>
          </w:tcPr>
          <w:p w14:paraId="78C901F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linnet, Carduelis cannabina</w:t>
            </w:r>
          </w:p>
        </w:tc>
        <w:tc>
          <w:tcPr>
            <w:tcW w:w="4235" w:type="dxa"/>
            <w:shd w:val="clear" w:color="auto" w:fill="auto"/>
            <w:noWrap/>
            <w:vAlign w:val="bottom"/>
            <w:hideMark/>
          </w:tcPr>
          <w:p w14:paraId="525CFEED" w14:textId="1EE04C6C"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Obh45EH","properties":{"formattedCitation":"(B\\uc0\\u248{}nl\\uc0\\u248{}kke-Pedersen et al., 2002)","plainCitation":"(Bønløkke-Pedersen et al., 2002)","dontUpdate":true,"noteIndex":0},"citationItems":[{"id":964,"uris":["http://zotero.org/users/local/E0HRXVeM/items/DNFHH3F5"],"itemData":{"id":964,"type":"article-journal","container-title":"Journal of Avian Biology","DOI":"10.1034/j.1600-048X.2002.330213.x","ISSN":"09088857","issue":"2","journalAbbreviation":"Journal of Avian Biology","language":"en","page":"203-206","source":"DOI.org (Crossref)","title":"Rare extra-pair fertilizations in the semi-colonially breeding linnet Carduelis cannabina","volume":"33","author":[{"family":"Bønløkke-Pedersen","given":"Jesper"},{"family":"Drachmann","given":"Jan"},{"family":"Frydenberg","given":"Jane"},{"family":"Boomsma","given":"Jacobus J."}],"issued":{"date-parts":[["2002",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Bønløkke-Pedersen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13708474" w14:textId="77777777" w:rsidTr="00961C37">
        <w:trPr>
          <w:trHeight w:val="320"/>
        </w:trPr>
        <w:tc>
          <w:tcPr>
            <w:tcW w:w="5125" w:type="dxa"/>
            <w:shd w:val="clear" w:color="auto" w:fill="auto"/>
            <w:noWrap/>
            <w:vAlign w:val="bottom"/>
            <w:hideMark/>
          </w:tcPr>
          <w:p w14:paraId="7F44F26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oystercatcher, Haematopus ostralegus</w:t>
            </w:r>
          </w:p>
        </w:tc>
        <w:tc>
          <w:tcPr>
            <w:tcW w:w="4235" w:type="dxa"/>
            <w:shd w:val="clear" w:color="auto" w:fill="auto"/>
            <w:noWrap/>
            <w:vAlign w:val="bottom"/>
            <w:hideMark/>
          </w:tcPr>
          <w:p w14:paraId="131478F2" w14:textId="7DF2E949"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mRaMirb7","properties":{"formattedCitation":"(Heg et al., 1993)","plainCitation":"(Heg et al., 1993)","dontUpdate":true,"noteIndex":0},"citationItems":[{"id":965,"uris":["http://zotero.org/users/local/E0HRXVeM/items/4MKDT2MZ"],"itemData":{"id":965,"type":"article-journal","container-title":"Behaviour","DOI":"10.1163/156853993X00137","ISSN":"0005-7959, 1568-539X","issue":"3-4","journalAbbreviation":"Behav","page":"247-289","source":"DOI.org (Crossref)","title":"Why Does the Typically Monogamous Oystercatcher (Haematopus Ostralegus) Engage in Extra-Pair Copulations?","volume":"126","author":[{"family":"Heg","given":"D."},{"family":"Ens","given":"B.J."},{"family":"Burke","given":"T."},{"family":"Jenkins","given":"L."},{"family":"Kruijt","given":"J.P."}],"issued":{"date-parts":[["199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2F070F" w:rsidRPr="00DD567A">
              <w:rPr>
                <w:rFonts w:ascii="Times New Roman" w:eastAsia="Times New Roman" w:hAnsi="Times New Roman" w:cs="Times New Roman"/>
                <w:noProof/>
                <w:color w:val="000000"/>
                <w:kern w:val="0"/>
                <w14:ligatures w14:val="none"/>
              </w:rPr>
              <w:t>Heg et al., 1993</w:t>
            </w:r>
            <w:r w:rsidRPr="00DD567A">
              <w:rPr>
                <w:rFonts w:ascii="Times New Roman" w:eastAsia="Times New Roman" w:hAnsi="Times New Roman" w:cs="Times New Roman"/>
                <w:color w:val="000000"/>
                <w:kern w:val="0"/>
                <w14:ligatures w14:val="none"/>
              </w:rPr>
              <w:fldChar w:fldCharType="end"/>
            </w:r>
          </w:p>
        </w:tc>
      </w:tr>
      <w:tr w:rsidR="00092E92" w:rsidRPr="00DD567A" w14:paraId="254C6AF4" w14:textId="77777777" w:rsidTr="00961C37">
        <w:trPr>
          <w:trHeight w:val="320"/>
        </w:trPr>
        <w:tc>
          <w:tcPr>
            <w:tcW w:w="5125" w:type="dxa"/>
            <w:shd w:val="clear" w:color="auto" w:fill="auto"/>
            <w:noWrap/>
            <w:vAlign w:val="bottom"/>
            <w:hideMark/>
          </w:tcPr>
          <w:p w14:paraId="5E9613E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 xml:space="preserve">Eurasian </w:t>
            </w:r>
            <w:proofErr w:type="gramStart"/>
            <w:r w:rsidRPr="00DD567A">
              <w:rPr>
                <w:rFonts w:ascii="Times New Roman" w:eastAsia="Times New Roman" w:hAnsi="Times New Roman" w:cs="Times New Roman"/>
                <w:color w:val="000000"/>
                <w:kern w:val="0"/>
                <w14:ligatures w14:val="none"/>
              </w:rPr>
              <w:t>reed-warbler</w:t>
            </w:r>
            <w:proofErr w:type="gramEnd"/>
            <w:r w:rsidRPr="00DD567A">
              <w:rPr>
                <w:rFonts w:ascii="Times New Roman" w:eastAsia="Times New Roman" w:hAnsi="Times New Roman" w:cs="Times New Roman"/>
                <w:color w:val="000000"/>
                <w:kern w:val="0"/>
                <w14:ligatures w14:val="none"/>
              </w:rPr>
              <w:t>, Acrocephalus scirpaceus</w:t>
            </w:r>
          </w:p>
        </w:tc>
        <w:tc>
          <w:tcPr>
            <w:tcW w:w="4235" w:type="dxa"/>
            <w:shd w:val="clear" w:color="auto" w:fill="auto"/>
            <w:noWrap/>
            <w:vAlign w:val="bottom"/>
            <w:hideMark/>
          </w:tcPr>
          <w:p w14:paraId="3E85925A" w14:textId="12FB2181"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2ZOQSqK9","properties":{"formattedCitation":"(Davies et al., 2003)","plainCitation":"(Davies et al., 2003)","dontUpdate":true,"noteIndex":0},"citationItems":[{"id":966,"uris":["http://zotero.org/users/local/E0HRXVeM/items/NFA34SGF"],"itemData":{"id":966,"type":"article-journal","container-title":"Animal Behaviour","DOI":"10.1006/anbe.2003.2049","ISSN":"00033472","issue":"2","journalAbbreviation":"Animal Behaviour","language":"en","page":"285-295","source":"DOI.org (Crossref)","title":"Reed warblers guard against cuckoos and cuckoldry","volume":"65","author":[{"family":"Davies","given":"N.B"},{"family":"Butchart","given":"S.H.M"},{"family":"Burke","given":"T.A"},{"family":"Chaline","given":"N"},{"family":"Stewart","given":"I.R.K"}],"issued":{"date-parts":[["2003",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vies et al., 2003</w:t>
            </w:r>
            <w:r w:rsidRPr="00DD567A">
              <w:rPr>
                <w:rFonts w:ascii="Times New Roman" w:eastAsia="Times New Roman" w:hAnsi="Times New Roman" w:cs="Times New Roman"/>
                <w:color w:val="000000"/>
                <w:kern w:val="0"/>
                <w14:ligatures w14:val="none"/>
              </w:rPr>
              <w:fldChar w:fldCharType="end"/>
            </w:r>
          </w:p>
        </w:tc>
      </w:tr>
      <w:tr w:rsidR="00092E92" w:rsidRPr="00DD567A" w14:paraId="0370B277" w14:textId="77777777" w:rsidTr="00961C37">
        <w:trPr>
          <w:trHeight w:val="320"/>
        </w:trPr>
        <w:tc>
          <w:tcPr>
            <w:tcW w:w="5125" w:type="dxa"/>
            <w:shd w:val="clear" w:color="auto" w:fill="auto"/>
            <w:noWrap/>
            <w:vAlign w:val="bottom"/>
            <w:hideMark/>
          </w:tcPr>
          <w:p w14:paraId="7FAFC77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lastRenderedPageBreak/>
              <w:t>Eurasian three-toed woodpecker, Picoides tridactylus</w:t>
            </w:r>
          </w:p>
        </w:tc>
        <w:tc>
          <w:tcPr>
            <w:tcW w:w="4235" w:type="dxa"/>
            <w:shd w:val="clear" w:color="auto" w:fill="auto"/>
            <w:noWrap/>
            <w:vAlign w:val="bottom"/>
            <w:hideMark/>
          </w:tcPr>
          <w:p w14:paraId="1583FC3F" w14:textId="7538B38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4F2E6C" w:rsidRPr="00DD567A">
              <w:rPr>
                <w:rFonts w:ascii="Times New Roman" w:eastAsia="Times New Roman" w:hAnsi="Times New Roman" w:cs="Times New Roman"/>
                <w:color w:val="000000"/>
                <w:kern w:val="0"/>
                <w14:ligatures w14:val="none"/>
              </w:rPr>
              <w:instrText xml:space="preserve"> ADDIN ZOTERO_ITEM CSL_CITATION {"citationID":"Rk7ND3o8","properties":{"formattedCitation":"(Li et al., 2009; Pechacek et al., 2005)","plainCitation":"(Li et al., 2009; Pechacek et al., 2005)","dontUpdate":true,"noteIndex":0},"citationItems":[{"id":967,"uris":["http://zotero.org/users/local/E0HRXVeM/items/ASWANCN4"],"itemData":{"id":967,"type":"article-journal","container-title":"PLoS ONE","DOI":"10.1371/journal.pone.0007895","ISSN":"1932-6203","issue":"11","journalAbbreviation":"PLoS ONE","language":"en","page":"e7895","source":"DOI.org (Crossref)","title":"Extrapair paternity and maternity in the three-toed woodpecker, Picoides tridactylus: insights from microsatellite-based parentage analysis","title-short":"Extrapair Paternity and Maternity in the Three-Toed Woodpecker, Picoides tridactylus","volume":"4","author":[{"family":"Li","given":"Meng-Hua"},{"family":"Välimäki","given":"Kaisa"},{"family":"Piha","given":"Markus"},{"family":"Pakkala","given":"Timo"},{"family":"Merilä","given":"Juha"}],"editor":[{"family":"Pizzari","given":"Tom"}],"issued":{"date-parts":[["2009",11,18]]}}},{"id":969,"uris":["http://zotero.org/users/local/E0HRXVeM/items/7Z3M53FC"],"itemData":{"id":969,"type":"article-journal","container-title":"Behaviour","DOI":"10.1163/156853905774405281","ISSN":"0005-7959, 1568-539X","issue":"8","journalAbbreviation":"Behav","page":"1093-1114","source":"DOI.org (Crossref)","title":"Monogamy with exceptions: Social and genetic mating system in a bird species with high paternal investment","title-short":"Monogamy with exceptions","volume":"142","author":[{"family":"Pechacek","given":"Peter"},{"family":"Michalek","given":"Klaus G."},{"family":"Winkler","given":"Hans"},{"family":"Blomqvist","given":"Donald"}],"issued":{"date-parts":[["200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i et al., 2009; Pechacek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06291B19" w14:textId="77777777" w:rsidTr="00961C37">
        <w:trPr>
          <w:trHeight w:val="320"/>
        </w:trPr>
        <w:tc>
          <w:tcPr>
            <w:tcW w:w="5125" w:type="dxa"/>
            <w:shd w:val="clear" w:color="auto" w:fill="auto"/>
            <w:noWrap/>
            <w:vAlign w:val="bottom"/>
            <w:hideMark/>
          </w:tcPr>
          <w:p w14:paraId="157B2DD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asian wryneck, Jynx torquilla</w:t>
            </w:r>
          </w:p>
        </w:tc>
        <w:tc>
          <w:tcPr>
            <w:tcW w:w="4235" w:type="dxa"/>
            <w:shd w:val="clear" w:color="auto" w:fill="auto"/>
            <w:noWrap/>
            <w:vAlign w:val="bottom"/>
            <w:hideMark/>
          </w:tcPr>
          <w:p w14:paraId="319A43D5" w14:textId="1B0418B7"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wlaqTEXW","properties":{"formattedCitation":"(Wink et al., 2011)","plainCitation":"(Wink et al., 2011)","dontUpdate":true,"noteIndex":0},"citationItems":[{"id":970,"uris":["http://zotero.org/users/local/E0HRXVeM/items/UK6TIEX7"],"itemData":{"id":970,"type":"article-journal","container-title":"Journal of Ornithology","DOI":"10.1007/s10336-011-0684-3","ISSN":"2193-7192, 2193-7206","issue":"4","journalAbbreviation":"J Ornithol","language":"en","page":"983-989","source":"DOI.org (Crossref)","title":"Mating system, paternity and sex allocation in Eurasian Wrynecks (Jynx torquilla)","volume":"152","author":[{"family":"Wink","given":"Michael"},{"family":"Becker","given":"Detlef"},{"family":"Tolkmitt","given":"Dirk"},{"family":"Knigge","given":"Verena"},{"family":"Sauer-Gürth","given":"Hedi"},{"family":"Staudter","given":"Heidi"}],"issued":{"date-parts":[["2011",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ink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43B5D5CD" w14:textId="77777777" w:rsidTr="00961C37">
        <w:trPr>
          <w:trHeight w:val="320"/>
        </w:trPr>
        <w:tc>
          <w:tcPr>
            <w:tcW w:w="5125" w:type="dxa"/>
            <w:shd w:val="clear" w:color="auto" w:fill="auto"/>
            <w:noWrap/>
            <w:vAlign w:val="bottom"/>
            <w:hideMark/>
          </w:tcPr>
          <w:p w14:paraId="720143F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European nuthatch, Sitta europaea</w:t>
            </w:r>
          </w:p>
        </w:tc>
        <w:tc>
          <w:tcPr>
            <w:tcW w:w="4235" w:type="dxa"/>
            <w:shd w:val="clear" w:color="auto" w:fill="auto"/>
            <w:noWrap/>
            <w:vAlign w:val="bottom"/>
            <w:hideMark/>
          </w:tcPr>
          <w:p w14:paraId="3598D87C" w14:textId="7B20E21D" w:rsidR="002E257B" w:rsidRPr="00DD567A" w:rsidRDefault="002E257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vQVOf4s","properties":{"formattedCitation":"(Segelbacher et al., 2005)","plainCitation":"(Segelbacher et al., 2005)","dontUpdate":true,"noteIndex":0},"citationItems":[{"id":971,"uris":["http://zotero.org/users/local/E0HRXVeM/items/ZLP4Q47B"],"itemData":{"id":971,"type":"article-journal","container-title":"Journal of Ornithology","DOI":"10.1007/s10336-004-0062-5","ISSN":"2193-7192, 2193-7206","issue":"2","journalAbbreviation":"J Ornithol","language":"en","page":"99-102","source":"DOI.org (Crossref)","title":"Extra-pair young despite strong pair bonds in the European Nuthatch (Sitta europaea)","volume":"146","author":[{"family":"Segelbacher","given":"Gernot"},{"family":"Kabisch","given":"Daniela"},{"family":"Stauss","given":"Michael"},{"family":"Tomiuk","given":"Jürgen"}],"issued":{"date-parts":[["2005",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egelbacher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463DA7CE" w14:textId="77777777" w:rsidTr="00961C37">
        <w:trPr>
          <w:trHeight w:val="320"/>
        </w:trPr>
        <w:tc>
          <w:tcPr>
            <w:tcW w:w="5125" w:type="dxa"/>
            <w:shd w:val="clear" w:color="auto" w:fill="auto"/>
            <w:noWrap/>
            <w:vAlign w:val="bottom"/>
            <w:hideMark/>
          </w:tcPr>
          <w:p w14:paraId="31D801A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Field sparrow, Spizella pusilla</w:t>
            </w:r>
          </w:p>
        </w:tc>
        <w:tc>
          <w:tcPr>
            <w:tcW w:w="4235" w:type="dxa"/>
            <w:shd w:val="clear" w:color="auto" w:fill="auto"/>
            <w:noWrap/>
            <w:vAlign w:val="bottom"/>
            <w:hideMark/>
          </w:tcPr>
          <w:p w14:paraId="46C31D08" w14:textId="10516F01" w:rsidR="001B56E1" w:rsidRPr="00DD567A" w:rsidRDefault="00724AA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ODk4SOB1","properties":{"formattedCitation":"(Celis-Murillo et al., 2017)","plainCitation":"(Celis-Murillo et al., 2017)","dontUpdate":true,"noteIndex":0},"citationItems":[{"id":972,"uris":["http://zotero.org/users/local/E0HRXVeM/items/FSJWCMHX"],"itemData":{"id":972,"type":"article-journal","container-title":"Behavioral Ecology and Sociobiology","DOI":"10.1007/s00265-017-2273-9","ISSN":"0340-5443, 1432-0762","issue":"2","journalAbbreviation":"Behav Ecol Sociobiol","language":"en","page":"45","source":"DOI.org (Crossref)","title":"Patterns, correlates, and paternity consequences of extraterritorial foray behavior in the field sparrow (Spizella pusilla): an automated telemetry approach","title-short":"Patterns, correlates, and paternity consequences of extraterritorial foray behavior in the field sparrow (Spizella pusilla)","volume":"71","author":[{"family":"Celis-Murillo","given":"Antonio"},{"family":"Schelsky","given":"Wendy"},{"family":"Benson","given":"Thomas J."},{"family":"Louder","given":"Matthew I. M."},{"family":"Ward","given":"Michael P."}],"issued":{"date-parts":[["2017",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elis-Murillo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4DA2E132" w14:textId="77777777" w:rsidTr="00961C37">
        <w:trPr>
          <w:trHeight w:val="320"/>
        </w:trPr>
        <w:tc>
          <w:tcPr>
            <w:tcW w:w="5125" w:type="dxa"/>
            <w:shd w:val="clear" w:color="auto" w:fill="auto"/>
            <w:noWrap/>
            <w:vAlign w:val="bottom"/>
            <w:hideMark/>
          </w:tcPr>
          <w:p w14:paraId="465B52E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Fiordland penguin, Eudyptes pachyrhynchus</w:t>
            </w:r>
          </w:p>
        </w:tc>
        <w:tc>
          <w:tcPr>
            <w:tcW w:w="4235" w:type="dxa"/>
            <w:shd w:val="clear" w:color="auto" w:fill="auto"/>
            <w:noWrap/>
            <w:vAlign w:val="bottom"/>
            <w:hideMark/>
          </w:tcPr>
          <w:p w14:paraId="3887D27D" w14:textId="3B3D13B6" w:rsidR="001B56E1" w:rsidRPr="00DD567A" w:rsidRDefault="002125E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WPijITRy","properties":{"formattedCitation":"(McLean et al., 2000)","plainCitation":"(McLean et al., 2000)","dontUpdate":true,"noteIndex":0},"citationItems":[{"id":973,"uris":["http://zotero.org/users/local/E0HRXVeM/items/MMQ5UGZJ"],"itemData":{"id":973,"type":"article-journal","container-title":"New Zealand Journal of Zoology","DOI":"10.1080/03014223.2000.9518240","ISSN":"0301-4223, 1175-8821","issue":"4","journalAbbreviation":"New Zealand Journal of Zoology","language":"en","page":"311-316","source":"DOI.org (Crossref)","title":"Genetic monogamy mirrors social monogamy in the Fiordland crested penguin","volume":"27","author":[{"family":"McLean","given":"Ian G."},{"family":"Kayes","given":"Stephanie D."},{"family":"Murie","given":"Jan O."},{"family":"Davis","given":"Lloyd S."},{"family":"Lambert","given":"David M."}],"issued":{"date-parts":[["200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cLean et al., 2000</w:t>
            </w:r>
            <w:r w:rsidRPr="00DD567A">
              <w:rPr>
                <w:rFonts w:ascii="Times New Roman" w:eastAsia="Times New Roman" w:hAnsi="Times New Roman" w:cs="Times New Roman"/>
                <w:color w:val="000000"/>
                <w:kern w:val="0"/>
                <w14:ligatures w14:val="none"/>
              </w:rPr>
              <w:fldChar w:fldCharType="end"/>
            </w:r>
          </w:p>
        </w:tc>
      </w:tr>
      <w:tr w:rsidR="00092E92" w:rsidRPr="00DD567A" w14:paraId="7045BD32" w14:textId="77777777" w:rsidTr="00961C37">
        <w:trPr>
          <w:trHeight w:val="320"/>
        </w:trPr>
        <w:tc>
          <w:tcPr>
            <w:tcW w:w="5125" w:type="dxa"/>
            <w:shd w:val="clear" w:color="auto" w:fill="auto"/>
            <w:noWrap/>
            <w:vAlign w:val="bottom"/>
            <w:hideMark/>
          </w:tcPr>
          <w:p w14:paraId="7CA6288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Flammulated owl, Otus flammeolus</w:t>
            </w:r>
          </w:p>
        </w:tc>
        <w:tc>
          <w:tcPr>
            <w:tcW w:w="4235" w:type="dxa"/>
            <w:shd w:val="clear" w:color="auto" w:fill="auto"/>
            <w:noWrap/>
            <w:vAlign w:val="bottom"/>
            <w:hideMark/>
          </w:tcPr>
          <w:p w14:paraId="0D6ED749" w14:textId="0B6437B0" w:rsidR="001B56E1" w:rsidRPr="00DD567A" w:rsidRDefault="0087207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w9ZJyym","properties":{"formattedCitation":"(Arsenault et al., 2002)","plainCitation":"(Arsenault et al., 2002)","dontUpdate":true,"noteIndex":0},"citationItems":[{"id":974,"uris":["http://zotero.org/users/local/E0HRXVeM/items/DYD86SFN"],"itemData":{"id":974,"type":"article-journal","abstract":"Abstract\n            We used DNA fingerprinting to estimate the frequency of extra-pair fertilization in the Flammulated Owl (Otus flammeolus), a socially monogamous species often found nesting in aggregations. We observed owls on 44 territories, 42 of which were located in aggregations of 3 to 10 territories with a mean nearest-neighbor distance of 539 m (± 160 m). We sampled a subset of these nests and compared band sharing and numbers of novel fragments among 17 social pairs and 37 offspring. Like other socially monogamous raptors, the Flammulated Owls we studied were genetically monogamous despite their relatively high breeding density. We suggest that the necessity of male parental care may be an important factor contributing to genetic monogamy in this species.\n            Ausencia de Fertilización Extra-Pareja en Otus flammeolus a pesar de Nidificación Agregada\n            Resumen. Usamos huellas dactilares genéticas (i.e., DNA fingerprinting) para estimar la frecuencia de fertilización extra-pareja en Otus flammeolus, una especie social monógama frecuentemente hallada nidificando en agregaciones. Observamos lechuzas en 44 territorios, 42 de los cuales se encontraron en agregaciones de entre 3 a 10 territorios, con una distancia media al territorio vecino más cercano de 539 m (± 160 m). Muestreamos un subconjunto de los nidos localizados y comparamos las bandas compartidas y el número de fragmentos nuevos entre 17 pares sociales y 37 hijos. Al igual que otras rapaces sociales monógamas, los individuos de O. flammeolus que estudiamos fueron genéticamente monógamos, a pesar de la relativamente alta densidad de individuos presentes en la época de cría. Sugerimos que la necesidad de cuidado parental masculino puede ser un factor importante que contribuye a la monogamia genética en esta especie.","container-title":"The Condor","DOI":"10.1093/condor/104.1.197","ISSN":"0010-5422, 1938-5129","issue":"1","language":"en","page":"197-202","source":"DOI.org (Crossref)","title":"No Extra-Pair Fertilization in Flammulated Owls Despite Aggregated Nesting","volume":"104","author":[{"family":"Arsenault","given":"David P."},{"family":"Stacey","given":"Peter B."},{"family":"Hoelzer","given":"Guy A."}],"issued":{"date-parts":[["2002",2,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rsenault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15CC6975" w14:textId="77777777" w:rsidTr="00961C37">
        <w:trPr>
          <w:trHeight w:val="320"/>
        </w:trPr>
        <w:tc>
          <w:tcPr>
            <w:tcW w:w="5125" w:type="dxa"/>
            <w:shd w:val="clear" w:color="auto" w:fill="auto"/>
            <w:noWrap/>
            <w:vAlign w:val="bottom"/>
            <w:hideMark/>
          </w:tcPr>
          <w:p w14:paraId="3E78116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Florida scrub-jay, Aphelocoma coerulescens</w:t>
            </w:r>
          </w:p>
        </w:tc>
        <w:tc>
          <w:tcPr>
            <w:tcW w:w="4235" w:type="dxa"/>
            <w:shd w:val="clear" w:color="auto" w:fill="auto"/>
            <w:noWrap/>
            <w:vAlign w:val="bottom"/>
            <w:hideMark/>
          </w:tcPr>
          <w:p w14:paraId="1F40D8DD" w14:textId="795099A5" w:rsidR="001B56E1" w:rsidRPr="00DD567A" w:rsidRDefault="00CB482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ZJ7w9Fbk","properties":{"formattedCitation":"(Quinn et al., 1999)","plainCitation":"(Quinn et al., 1999)","dontUpdate":true,"noteIndex":0},"citationItems":[{"id":976,"uris":["http://zotero.org/users/local/E0HRXVeM/items/BI5592US"],"itemData":{"id":976,"type":"article-journal","container-title":"Behavioral Ecology and Sociobiology","DOI":"10.1007/s002650050534","ISSN":"0340-5443, 1432-0762","issue":"1","journalAbbreviation":"Behavioral Ecology and Sociobiology","page":"1-10","source":"DOI.org (Crossref)","title":"Multi-locus DNA fingerprinting supports genetic monogamy in Florida scrub-jays","volume":"45","author":[{"family":"Quinn","given":"James S."},{"family":"Woolfenden","given":"Glen E."},{"family":"Fitzpatrick","given":"John W."},{"family":"White","given":"Bradley N."}],"issued":{"date-parts":[["1999",1,1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Quinn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3F9C8A2E" w14:textId="77777777" w:rsidTr="00961C37">
        <w:trPr>
          <w:trHeight w:val="320"/>
        </w:trPr>
        <w:tc>
          <w:tcPr>
            <w:tcW w:w="5125" w:type="dxa"/>
            <w:shd w:val="clear" w:color="auto" w:fill="auto"/>
            <w:noWrap/>
            <w:vAlign w:val="bottom"/>
            <w:hideMark/>
          </w:tcPr>
          <w:p w14:paraId="5DF678C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alapagos hawk, Buteo galapagoensis</w:t>
            </w:r>
          </w:p>
        </w:tc>
        <w:tc>
          <w:tcPr>
            <w:tcW w:w="4235" w:type="dxa"/>
            <w:shd w:val="clear" w:color="auto" w:fill="auto"/>
            <w:noWrap/>
            <w:vAlign w:val="bottom"/>
            <w:hideMark/>
          </w:tcPr>
          <w:p w14:paraId="538565BB" w14:textId="4F658292" w:rsidR="001B56E1" w:rsidRPr="00DD567A" w:rsidRDefault="00291E3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K6IOsmn","properties":{"formattedCitation":"(Faaborg et al., 1995)","plainCitation":"(Faaborg et al., 1995)","dontUpdate":true,"noteIndex":0},"citationItems":[{"id":977,"uris":["http://zotero.org/users/local/E0HRXVeM/items/LGFNA5TM"],"itemData":{"id":977,"type":"article-journal","container-title":"Behavioral Ecology and Sociobiology","DOI":"10.1007/BF00170712","ISSN":"0340-5443, 1432-0762","issue":"2","journalAbbreviation":"Behav Ecol Sociobiol","language":"en","page":"83-90","source":"DOI.org (Crossref)","title":"Confirmation of cooperative polyandry in the Galapagos hawk (Buteo galapagoensis)","volume":"36","author":[{"family":"Faaborg","given":"J."},{"family":"Parker","given":"P. G."},{"family":"DeLay","given":"L."},{"family":"Vries","given":"Tj.","non-dropping-particle":"de"},{"family":"Bednarz","given":"J. C."},{"family":"Maria Paz","given":"S."},{"family":"Naranjo","given":"J."},{"family":"Waite","given":"T. A."}],"issued":{"date-parts":[["1995",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Faaborg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5E4D2DB3" w14:textId="77777777" w:rsidTr="00961C37">
        <w:trPr>
          <w:trHeight w:val="320"/>
        </w:trPr>
        <w:tc>
          <w:tcPr>
            <w:tcW w:w="5125" w:type="dxa"/>
            <w:shd w:val="clear" w:color="auto" w:fill="auto"/>
            <w:noWrap/>
            <w:vAlign w:val="bottom"/>
            <w:hideMark/>
          </w:tcPr>
          <w:p w14:paraId="736DD8F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olden whistlers, Pachycephala pectoralis</w:t>
            </w:r>
          </w:p>
        </w:tc>
        <w:tc>
          <w:tcPr>
            <w:tcW w:w="4235" w:type="dxa"/>
            <w:shd w:val="clear" w:color="auto" w:fill="auto"/>
            <w:noWrap/>
            <w:vAlign w:val="bottom"/>
            <w:hideMark/>
          </w:tcPr>
          <w:p w14:paraId="5829FFF5" w14:textId="5326B96C" w:rsidR="001B56E1" w:rsidRPr="00DD567A" w:rsidRDefault="00037AD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8YR7zmC","properties":{"formattedCitation":"(van Dongen &amp; Mulder, 2009)","plainCitation":"(van Dongen &amp; Mulder, 2009)","dontUpdate":true,"noteIndex":0},"citationItems":[{"id":978,"uris":["http://zotero.org/users/local/E0HRXVeM/items/YYHNU5M5"],"itemData":{"id":978,"type":"article-journal","container-title":"Journal of Ornithology","DOI":"10.1007/s10336-009-0371-9","ISSN":"2193-7192, 2193-7206","issue":"3","journalAbbreviation":"J Ornithol","language":"en","page":"607-620","source":"DOI.org (Crossref)","title":"Multiple ornamentation, female breeding synchrony, and extra-pair mating success of golden whistlers (Pachycephala pectoralis)","volume":"150","author":[{"family":"Dongen","given":"Wouter F. D.","non-dropping-particle":"van"},{"family":"Mulder","given":"Raoul A."}],"issued":{"date-parts":[["2009",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van Dongen &amp; Mulder, 2009</w:t>
            </w:r>
            <w:r w:rsidRPr="00DD567A">
              <w:rPr>
                <w:rFonts w:ascii="Times New Roman" w:eastAsia="Times New Roman" w:hAnsi="Times New Roman" w:cs="Times New Roman"/>
                <w:color w:val="000000"/>
                <w:kern w:val="0"/>
                <w14:ligatures w14:val="none"/>
              </w:rPr>
              <w:fldChar w:fldCharType="end"/>
            </w:r>
          </w:p>
        </w:tc>
      </w:tr>
      <w:tr w:rsidR="00092E92" w:rsidRPr="00DD567A" w14:paraId="4AC64E31" w14:textId="77777777" w:rsidTr="00961C37">
        <w:trPr>
          <w:trHeight w:val="320"/>
        </w:trPr>
        <w:tc>
          <w:tcPr>
            <w:tcW w:w="5125" w:type="dxa"/>
            <w:shd w:val="clear" w:color="auto" w:fill="auto"/>
            <w:noWrap/>
            <w:vAlign w:val="bottom"/>
            <w:hideMark/>
          </w:tcPr>
          <w:p w14:paraId="51DF01B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olden-winged warblers, Vermivora chrysoptera</w:t>
            </w:r>
          </w:p>
        </w:tc>
        <w:tc>
          <w:tcPr>
            <w:tcW w:w="4235" w:type="dxa"/>
            <w:shd w:val="clear" w:color="auto" w:fill="auto"/>
            <w:noWrap/>
            <w:vAlign w:val="bottom"/>
            <w:hideMark/>
          </w:tcPr>
          <w:p w14:paraId="7352CE6E" w14:textId="484343FE" w:rsidR="001B56E1" w:rsidRPr="00DD567A" w:rsidRDefault="00E77D8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Mk3UEqPk","properties":{"formattedCitation":"(Vallender et al., 2007)","plainCitation":"(Vallender et al., 2007)","dontUpdate":true,"noteIndex":0},"citationItems":[{"id":979,"uris":["http://zotero.org/users/local/E0HRXVeM/items/VDPN93AP"],"itemData":{"id":979,"type":"article-journal","container-title":"Behavioral Ecology and Sociobiology","DOI":"10.1007/s00265-007-0413-3","ISSN":"0340-5443, 1432-0762","issue":"12","journalAbbreviation":"Behav Ecol Sociobiol","language":"en","page":"1797-1807","source":"DOI.org (Crossref)","title":"Paternity and performance of golden-winged warblers (Vermivora chrysoptera) and golden-winged X blue-winged warbler (V. pinus) hybrids at the leading edge of a hybrid zone","volume":"61","author":[{"family":"Vallender","given":"Rachel"},{"family":"Friesen","given":"Vicki L."},{"family":"Robertson","given":"Raleigh J."}],"issued":{"date-parts":[["2007",9,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Vallender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1A9BDF75" w14:textId="77777777" w:rsidTr="00961C37">
        <w:trPr>
          <w:trHeight w:val="320"/>
        </w:trPr>
        <w:tc>
          <w:tcPr>
            <w:tcW w:w="5125" w:type="dxa"/>
            <w:shd w:val="clear" w:color="auto" w:fill="auto"/>
            <w:noWrap/>
            <w:vAlign w:val="bottom"/>
            <w:hideMark/>
          </w:tcPr>
          <w:p w14:paraId="34B28DE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at cormorant, Phalacrocorax carbo</w:t>
            </w:r>
          </w:p>
        </w:tc>
        <w:tc>
          <w:tcPr>
            <w:tcW w:w="4235" w:type="dxa"/>
            <w:shd w:val="clear" w:color="auto" w:fill="auto"/>
            <w:noWrap/>
            <w:vAlign w:val="bottom"/>
            <w:hideMark/>
          </w:tcPr>
          <w:p w14:paraId="40FBE563" w14:textId="2A561E07" w:rsidR="001B56E1" w:rsidRPr="00DD567A" w:rsidRDefault="002867C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Lzhjb3wQ","properties":{"formattedCitation":"(Minias et al., 2016)","plainCitation":"(Minias et al., 2016)","dontUpdate":true,"noteIndex":0},"citationItems":[{"id":980,"uris":["http://zotero.org/users/local/E0HRXVeM/items/YXL4KJZJ"],"itemData":{"id":980,"type":"article-journal","container-title":"Behavioral Ecology and Sociobiology","DOI":"10.1007/s00265-015-2056-0","ISSN":"0340-5443, 1432-0762","issue":"3","journalAbbreviation":"Behav Ecol Sociobiol","language":"en","page":"369-376","source":"DOI.org (Crossref)","title":"Spatial patterns of extra-pair paternity in a waterbird colony: separating the effects of nesting density and nest site location","title-short":"Spatial patterns of extra-pair paternity in a waterbird colony","volume":"70","author":[{"family":"Minias","given":"Piotr"},{"family":"Wojczulanis-Jakubas","given":"Katarzyna"},{"family":"Rutkowski","given":"Robert"},{"family":"Kaczmarek","given":"Krzysztof"},{"family":"Janiszewski","given":"Tomasz"}],"issued":{"date-parts":[["2016",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inias et al., 2016</w:t>
            </w:r>
            <w:r w:rsidRPr="00DD567A">
              <w:rPr>
                <w:rFonts w:ascii="Times New Roman" w:eastAsia="Times New Roman" w:hAnsi="Times New Roman" w:cs="Times New Roman"/>
                <w:color w:val="000000"/>
                <w:kern w:val="0"/>
                <w14:ligatures w14:val="none"/>
              </w:rPr>
              <w:fldChar w:fldCharType="end"/>
            </w:r>
          </w:p>
        </w:tc>
      </w:tr>
      <w:tr w:rsidR="00092E92" w:rsidRPr="00DD567A" w14:paraId="5945EBF9" w14:textId="77777777" w:rsidTr="00961C37">
        <w:trPr>
          <w:trHeight w:val="320"/>
        </w:trPr>
        <w:tc>
          <w:tcPr>
            <w:tcW w:w="5125" w:type="dxa"/>
            <w:shd w:val="clear" w:color="auto" w:fill="auto"/>
            <w:noWrap/>
            <w:vAlign w:val="bottom"/>
            <w:hideMark/>
          </w:tcPr>
          <w:p w14:paraId="68D852D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at reed warbler, Acrocephalus arundinaceus</w:t>
            </w:r>
          </w:p>
        </w:tc>
        <w:tc>
          <w:tcPr>
            <w:tcW w:w="4235" w:type="dxa"/>
            <w:shd w:val="clear" w:color="auto" w:fill="auto"/>
            <w:noWrap/>
            <w:vAlign w:val="bottom"/>
            <w:hideMark/>
          </w:tcPr>
          <w:p w14:paraId="4DEEB295" w14:textId="74A039BA" w:rsidR="001B56E1" w:rsidRPr="00DD567A" w:rsidRDefault="00AA7ED8"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SOYiiZP","properties":{"formattedCitation":"(Hansson et al., 2004; Hasselquist et al., 1996; Leisler et al., 2001)","plainCitation":"(Hansson et al., 2004; Hasselquist et al., 1996; Leisler et al., 2001)","dontUpdate":true,"noteIndex":0},"citationItems":[{"id":982,"uris":["http://zotero.org/users/local/E0HRXVeM/items/UWFGTSMN"],"itemData":{"id":982,"type":"article-journal","container-title":"Proceedings of the Royal Society of London. Series B: Biological Sciences","DOI":"10.1098/rsbl.2004.0164","ISSN":"0962-8452, 1471-2954","issue":"suppl_5","journalAbbreviation":"Proc. R. Soc. Lond. B","language":"en","source":"DOI.org (Crossref)","title":"Do female great reed warblers seek extra–pair fertilizations to avoid inbreeding?","URL":"https://royalsocietypublishing.org/doi/10.1098/rsbl.2004.0164","volume":"271","author":[{"family":"Hansson","given":"B."},{"family":"Hasselquist","given":"D."},{"family":"Bensch","given":"S."}],"accessed":{"date-parts":[["2023",3,18]]},"issued":{"date-parts":[["2004",8,7]]}}},{"id":985,"uris":["http://zotero.org/users/local/E0HRXVeM/items/MRT6WVET"],"itemData":{"id":985,"type":"article-journal","container-title":"Nature","DOI":"10.1038/381229a0","ISSN":"0028-0836, 1476-4687","issue":"6579","journalAbbreviation":"Nature","language":"en","page":"229-232","source":"DOI.org (Crossref)","title":"Correlation between male song repertoire, extra-pair paternity and offspring survival in the great reed warbler","volume":"381","author":[{"family":"Hasselquist","given":"Dennis"},{"family":"Bensch","given":"Staffan"},{"family":"Schantz","given":"Torbjörn","non-dropping-particle":"von"}],"issued":{"date-parts":[["1996",5]]}}},{"id":984,"uris":["http://zotero.org/users/local/E0HRXVeM/items/9TRTSUEP"],"itemData":{"id":984,"type":"article-journal","container-title":"Journal für Ornithologie","DOI":"10.1046/j.1439-0361.2000.00047.x","ISSN":"00218375, 14390361","issue":"1","journalAbbreviation":"J Ornithol","page":"77","source":"DOI.org (Crossref)","title":"Variation in extra-pair paternity in the polygynous Great Reed Warbler (Acrocephalus arundinaceus)","volume":"141","author":[{"family":"Leisler","given":"Bernd"},{"family":"Beier","given":"Josef"},{"family":"Staudter","given":"Heidi"},{"family":"Wink","given":"Michael"}],"issued":{"date-parts":[["2001",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nsson et al., 2004; Hasselquist et al., 1996; Leisler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3743D995" w14:textId="77777777" w:rsidTr="00961C37">
        <w:trPr>
          <w:trHeight w:val="320"/>
        </w:trPr>
        <w:tc>
          <w:tcPr>
            <w:tcW w:w="5125" w:type="dxa"/>
            <w:shd w:val="clear" w:color="auto" w:fill="auto"/>
            <w:noWrap/>
            <w:vAlign w:val="bottom"/>
            <w:hideMark/>
          </w:tcPr>
          <w:p w14:paraId="6A7A943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at spotted woodpecker, Dendrocopos major</w:t>
            </w:r>
          </w:p>
        </w:tc>
        <w:tc>
          <w:tcPr>
            <w:tcW w:w="4235" w:type="dxa"/>
            <w:shd w:val="clear" w:color="auto" w:fill="auto"/>
            <w:noWrap/>
            <w:vAlign w:val="bottom"/>
            <w:hideMark/>
          </w:tcPr>
          <w:p w14:paraId="7B95A765" w14:textId="3FF981DF" w:rsidR="001B56E1" w:rsidRPr="00DD567A" w:rsidRDefault="001B7BB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RjXAJZVa","properties":{"formattedCitation":"(Michalek &amp; Winkler, 2001)","plainCitation":"(Michalek &amp; Winkler, 2001)","dontUpdate":true,"noteIndex":0},"citationItems":[{"id":986,"uris":["http://zotero.org/users/local/E0HRXVeM/items/5HUBIZWX"],"itemData":{"id":986,"type":"article-journal","abstract":"Abstract\n              Paternal effort is high in some monogamous mating systems. Trivers' (1972) model predicts that high male investment in brood care should evolve only when males have a high certainty of paternity. For this study, we chose two woodpecker species: the great spotted woodpecker (Picoides major) and the middle spotted woodpecker (Picoides medius). Both species were socially monogamous despite a very high breeding density in the study area. We used DNA fingerprinting to determine whether these two species were also genetically monogamous. We found that in great spotted and middle spotted woodpeckers paternal effort was high. Multi-locus DNA-fingerprinting showed that its actual paternity was also very high. In P. major all 161 young from 36 broods and in P. medius all 61 young from 13 broods were sired by the male feeding at the nest hole. There were also no cases of intraspecific brood parasitism or quasi parasitism (P. major: 114 chicks from 24 broods; P.medius: 33 chicks from 8 broods). We further found no case of mate switching during the fertile period of the female. Great spotted and middle spotted woodpeckers are typical of a group of monogamous nonpasserine birds with high male investment in brood care having low frequencies of EPP. We did not find efficient paternity guards. High certainty of paternity may be explained by paternal care being essential for female reproductive success, as in many seabirds and birds of prey. Females rarely engage in extra-pair copulations probably because they are constrained by male care. Males in both species spend little effort in acquiring mates as well as in extrapair copulations. They expend their reproductive effort in defending territories and in parental care. Females compete intensely with members of their own sex for pair formation before the time of frequent copulation. Choosing and securing a high quality partner is the only possibility to achieve high reproductive success for both sexes.","container-title":"Behaviour","DOI":"10.1163/15685390152822210","ISSN":"0005-7959, 1568-539X","issue":"10","journalAbbreviation":"Behav","page":"1259-1285","source":"DOI.org (Crossref)","title":"Parental Care and Parentage in Monogamous Great Spotted Woodpeckers (Picoides major. and Middle Spotted Woodpeckers (Picoides medius)","volume":"138","author":[{"family":"Michalek","given":"Klaus"},{"family":"Winkler","given":"Hans"}],"issued":{"date-parts":[["20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457C56" w:rsidRPr="00DD567A">
              <w:rPr>
                <w:rFonts w:ascii="Times New Roman" w:eastAsia="Times New Roman" w:hAnsi="Times New Roman" w:cs="Times New Roman"/>
                <w:noProof/>
                <w:color w:val="000000"/>
                <w:kern w:val="0"/>
                <w14:ligatures w14:val="none"/>
              </w:rPr>
              <w:t>Michalek &amp; Winkler, 2001</w:t>
            </w:r>
            <w:r w:rsidRPr="00DD567A">
              <w:rPr>
                <w:rFonts w:ascii="Times New Roman" w:eastAsia="Times New Roman" w:hAnsi="Times New Roman" w:cs="Times New Roman"/>
                <w:color w:val="000000"/>
                <w:kern w:val="0"/>
                <w14:ligatures w14:val="none"/>
              </w:rPr>
              <w:fldChar w:fldCharType="end"/>
            </w:r>
          </w:p>
        </w:tc>
      </w:tr>
      <w:tr w:rsidR="00092E92" w:rsidRPr="00DD567A" w14:paraId="43E17298" w14:textId="77777777" w:rsidTr="00961C37">
        <w:trPr>
          <w:trHeight w:val="320"/>
        </w:trPr>
        <w:tc>
          <w:tcPr>
            <w:tcW w:w="5125" w:type="dxa"/>
            <w:shd w:val="clear" w:color="auto" w:fill="auto"/>
            <w:noWrap/>
            <w:vAlign w:val="bottom"/>
            <w:hideMark/>
          </w:tcPr>
          <w:p w14:paraId="40FF07C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at tit, Parus major</w:t>
            </w:r>
          </w:p>
        </w:tc>
        <w:tc>
          <w:tcPr>
            <w:tcW w:w="4235" w:type="dxa"/>
            <w:shd w:val="clear" w:color="auto" w:fill="auto"/>
            <w:noWrap/>
            <w:vAlign w:val="bottom"/>
            <w:hideMark/>
          </w:tcPr>
          <w:p w14:paraId="12D9AD7E" w14:textId="3DAF0D92" w:rsidR="001B56E1" w:rsidRPr="00DD567A" w:rsidRDefault="00A13AA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OtaM3BmI","properties":{"formattedCitation":"(Garc\\uc0\\u237{}a-Navas et al., 2015; Johannessen et al., 2005; Krokene, 1998; Strohbach et al., 1998; van Oers et al., 2008; Winkel et al., 2001)","plainCitation":"(García-Navas et al., 2015; Johannessen et al., 2005; Krokene, 1998; Strohbach et al., 1998; van Oers et al., 2008; Winkel et al., 2001)","dontUpdate":true,"noteIndex":0},"citationItems":[{"id":987,"uris":["http://zotero.org/users/local/E0HRXVeM/items/KDFWHFHK"],"itemData":{"id":987,"type":"article-journal","container-title":"Animal Behaviour","DOI":"10.1016/j.anbehav.2015.05.020","ISSN":"00033472","journalAbbreviation":"Animal Behaviour","language":"en","page":"157-169","source":"DOI.org (Crossref)","title":"Spatiotemporal and genetic contingency of extrapair behaviour in a songbird","volume":"106","author":[{"family":"García-Navas","given":"Vicente"},{"family":"Ferrer","given":"Esperanza S."},{"family":"Cáliz-Campal","given":"Conchi"},{"family":"Bueno-Enciso","given":"Javier"},{"family":"Barrientos","given":"Rafael"},{"family":"Sanz","given":"Juan José"},{"family":"Ortego","given":"Joaquín"}],"issued":{"date-parts":[["2015",8]]}}},{"id":904,"uris":["http://zotero.org/users/local/E0HRXVeM/items/LASYZ9ZB","http://zotero.org/users/local/E0HRXVeM/items/7H46F49Y"],"itemData":{"id":904,"type":"article-journal","container-title":"Behavioral Ecology","DOI":"10.1093/beheco/ari048","ISSN":"1465-7279, 1045-2249","issue":"4","language":"en","page":"747-754","source":"DOI.org (Crossref)","title":"Manipulation of male quality in wild tits: effects on paternity loss","title-short":"Manipulation of male quality in wild tits","volume":"16","author":[{"family":"Johannessen","given":"Lars Erik"},{"family":"Slagsvold","given":"Tore"},{"family":"Hansen","given":"Bo Terning"},{"family":"Lifjeld","given":"Jan T."}],"issued":{"date-parts":[["2005",7,1]]}}},{"id":906,"uris":["http://zotero.org/users/local/E0HRXVeM/items/Y8W9DEP2"],"itemData":{"id":906,"type":"article-journal","container-title":"Behavioral Ecology","DOI":"10.1093/beheco/9.6.649","ISSN":"14657279","issue":"6","page":"649-656","source":"DOI.org (Crossref)","title":"The function of extrapair paternity in blue tits and great tits: good genes or fertility insurance?","title-short":"The function of extrapair paternity in blue tits and great tits","volume":"9","author":[{"family":"Krokene","given":"C"}],"issued":{"date-parts":[["1998",11,1]]}}},{"id":988,"uris":["http://zotero.org/users/local/E0HRXVeM/items/QP6JG3VI"],"itemData":{"id":988,"type":"article-journal","container-title":"Behavioral Ecology","DOI":"10.1093/beheco/9.4.388","ISSN":"1045-2249, 1465-7279","issue":"4","journalAbbreviation":"Behavioral Ecology","language":"en","page":"388-396","source":"DOI.org (Crossref)","title":"Extrapair paternity in the great tit (&lt;i&gt;Parus major&lt;/i&gt;): a test of the “good genes” hypothesis","title-short":"Extrapair paternity in the great tit ( &lt;i&gt;Parus major&lt;/i&gt; )","volume":"9","author":[{"family":"Strohbach","given":"Sabine"},{"family":"Curio","given":"Eberhard"},{"family":"Bathen","given":"Andrea"},{"family":"Epplen","given":"Jōrg"},{"family":"Lubjuhn","given":"Thomas"}],"issued":{"date-parts":[["1998"]]}}},{"id":990,"uris":["http://zotero.org/users/local/E0HRXVeM/items/E48S4VQT"],"itemData":{"id":990,"type":"article-journal","container-title":"Animal Behaviour","DOI":"10.1016/j.anbehav.2008.03.011","ISSN":"00033472","issue":"3","journalAbbreviation":"Animal Behaviour","language":"en","page":"555-563","source":"DOI.org (Crossref)","title":"Personality is associated with extrapair paternity in great tits, Parus major","volume":"76","author":[{"family":"Oers","given":"Kees","non-dropping-particle":"van"},{"family":"Drent","given":"Pieter Jan"},{"family":"Dingemanse","given":"Niels Jeroen"},{"family":"Kempenaers","given":"Bart"}],"issued":{"date-parts":[["2008",9]]}}},{"id":991,"uris":["http://zotero.org/users/local/E0HRXVeM/items/JRUUDI3N"],"itemData":{"id":991,"type":"article-journal","container-title":"Journal für Ornithologie","DOI":"10.1007/BF01651341","ISSN":"0021-8375, 1439-0361","issue":"4","journalAbbreviation":"J Ornithol","language":"de","page":"429-432","source":"DOI.org (Crossref)","title":"Vaterschaftsnachweise bei vier ungewöhnlich dicht benachbart brütenden Kohlmeisen-Paaren (Parus major)","volume":"142","author":[{"family":"Winkel","given":"Wolfgang"},{"family":"Winkel","given":"Doris"},{"family":"Lubjuhn","given":"Thomas"}],"issued":{"date-parts":[["2001",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García-Navas et al., 2015; Johannessen et al., 2005; Krokene, 1998; Strohbach et al., 1998; van Oers et al., 2008; Winkel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65C08E9C" w14:textId="77777777" w:rsidTr="00961C37">
        <w:trPr>
          <w:trHeight w:val="320"/>
        </w:trPr>
        <w:tc>
          <w:tcPr>
            <w:tcW w:w="5125" w:type="dxa"/>
            <w:shd w:val="clear" w:color="auto" w:fill="auto"/>
            <w:noWrap/>
            <w:vAlign w:val="bottom"/>
            <w:hideMark/>
          </w:tcPr>
          <w:p w14:paraId="3AF6176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ater sage-grouse, Centrocercus urophasianus</w:t>
            </w:r>
          </w:p>
        </w:tc>
        <w:tc>
          <w:tcPr>
            <w:tcW w:w="4235" w:type="dxa"/>
            <w:shd w:val="clear" w:color="auto" w:fill="auto"/>
            <w:noWrap/>
            <w:vAlign w:val="bottom"/>
            <w:hideMark/>
          </w:tcPr>
          <w:p w14:paraId="0DED5AC9" w14:textId="672E1C68" w:rsidR="001B56E1" w:rsidRPr="00DD567A" w:rsidRDefault="00A97EB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ujXBfQL","properties":{"formattedCitation":"(Bird et al., 2013; Semple et al., 2001)","plainCitation":"(Bird et al., 2013; Semple et al., 2001)","dontUpdate":true,"noteIndex":0},"citationItems":[{"id":992,"uris":["http://zotero.org/users/local/E0HRXVeM/items/QTHGRTSR"],"itemData":{"id":992,"type":"article-journal","container-title":"Behavioral Ecology","DOI":"10.1093/beheco/ars132","ISSN":"1465-7279, 1045-2249","issue":"1","language":"en","page":"29-38","source":"DOI.org (Crossref)","title":"The secret sex lives of sage-grouse: multiple paternity and intraspecific nest parasitism revealed through genetic analysis","title-short":"The secret sex lives of sage-grouse","volume":"24","author":[{"family":"Bird","given":"Krista L."},{"family":"Aldridge","given":"Cameron L."},{"family":"Carpenter","given":"Jennifer E."},{"family":"Paszkowski","given":"Cynthia A."},{"family":"Boyce","given":"Mark S."},{"family":"Coltman","given":"David W."}],"issued":{"date-parts":[["2013"]]}}},{"id":994,"uris":["http://zotero.org/users/local/E0HRXVeM/items/DQIQ6TL2"],"itemData":{"id":994,"type":"article-journal","container-title":"Molecular Ecology","DOI":"10.1046/j.0962-1083.2001.01348.x","ISSN":"09621083","issue":"8","language":"en","page":"2043-2048","source":"DOI.org (Crossref)","title":"Microsatellite analysis of female mating behaviour in lek-breeding sage grouse","title-short":"Microsatellite analysis of female mating behaviour in lek-breeding sage grouse","volume":"10","author":[{"family":"Semple","given":"K."},{"family":"Wayne","given":"R. K."},{"family":"Gibson","given":"R. M."}],"issued":{"date-parts":[["2001",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ird et al., 2013; Semple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205E5575" w14:textId="77777777" w:rsidTr="00961C37">
        <w:trPr>
          <w:trHeight w:val="320"/>
        </w:trPr>
        <w:tc>
          <w:tcPr>
            <w:tcW w:w="5125" w:type="dxa"/>
            <w:shd w:val="clear" w:color="auto" w:fill="auto"/>
            <w:noWrap/>
            <w:vAlign w:val="bottom"/>
            <w:hideMark/>
          </w:tcPr>
          <w:p w14:paraId="272BDC5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ey fantail, Rhipidura fuliginosa</w:t>
            </w:r>
          </w:p>
        </w:tc>
        <w:tc>
          <w:tcPr>
            <w:tcW w:w="4235" w:type="dxa"/>
            <w:shd w:val="clear" w:color="auto" w:fill="auto"/>
            <w:noWrap/>
            <w:vAlign w:val="bottom"/>
            <w:hideMark/>
          </w:tcPr>
          <w:p w14:paraId="58B12ED4" w14:textId="7A9E48D6" w:rsidR="001B56E1" w:rsidRPr="00DD567A" w:rsidRDefault="0068485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bnlYl1c","properties":{"formattedCitation":"(Hoffman et al., 2010)","plainCitation":"(Hoffman et al., 2010)","dontUpdate":true,"noteIndex":0},"citationItems":[{"id":996,"uris":["http://zotero.org/users/local/E0HRXVeM/items/NMTWNAZQ"],"itemData":{"id":996,"type":"article-journal","container-title":"Ibis","DOI":"10.1111/j.1474-919X.2009.01007.x","ISSN":"00191019, 1474919X","issue":"2","language":"en","page":"378-385","source":"DOI.org (Crossref)","title":"High rates of infidelity in the Grey Fantail &lt;i&gt;Rhipidura albiscapa&lt;/i&gt; suggest that testis size may be a better correlate of extra-pair paternity than sexual dimorphism","volume":"152","author":[{"family":"Hoffman","given":"Joseph I."},{"family":"Munro","given":"Kat"},{"family":"Kilner","given":"Rebecca M."},{"family":"Amos","given":"William"}],"issued":{"date-parts":[["2010",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offman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79337D7F" w14:textId="77777777" w:rsidTr="00961C37">
        <w:trPr>
          <w:trHeight w:val="320"/>
        </w:trPr>
        <w:tc>
          <w:tcPr>
            <w:tcW w:w="5125" w:type="dxa"/>
            <w:shd w:val="clear" w:color="auto" w:fill="auto"/>
            <w:noWrap/>
            <w:vAlign w:val="bottom"/>
            <w:hideMark/>
          </w:tcPr>
          <w:p w14:paraId="5E01263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Ground tit, Pseudopodoces humilis</w:t>
            </w:r>
          </w:p>
        </w:tc>
        <w:tc>
          <w:tcPr>
            <w:tcW w:w="4235" w:type="dxa"/>
            <w:shd w:val="clear" w:color="auto" w:fill="auto"/>
            <w:noWrap/>
            <w:vAlign w:val="bottom"/>
            <w:hideMark/>
          </w:tcPr>
          <w:p w14:paraId="6D232AF2" w14:textId="3F861F15" w:rsidR="001B56E1" w:rsidRPr="00DD567A" w:rsidRDefault="00D15C7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qnAzLEhe","properties":{"formattedCitation":"(Johannessen et al., 2011)","plainCitation":"(Johannessen et al., 2011)","dontUpdate":true,"noteIndex":0},"citationItems":[{"id":997,"uris":["http://zotero.org/users/local/E0HRXVeM/items/TLMJF53U"],"itemData":{"id":997,"type":"article-journal","container-title":"Ibis","DOI":"10.1111/j.1474-919X.2011.01115.x","ISSN":"00191019","issue":"2","language":"en","page":"373-383","source":"DOI.org (Crossref)","title":"Geographical variation in patterns of parentage and relatedness in the co-operatively breeding Ground Tit Parus humilis","title-short":"Geographical variation in patterns of parentage and relatedness in the co-operatively breeding Ground Tit Parus humilis","volume":"153","author":[{"family":"Johannessen","given":"Lars E."},{"family":"Ke","given":"Dianhua"},{"family":"Lu","given":"Xin"},{"family":"Lifjeld","given":"Jan T."}],"issued":{"date-parts":[["2011",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Johannessen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6C6B22BC" w14:textId="77777777" w:rsidTr="00961C37">
        <w:trPr>
          <w:trHeight w:val="320"/>
        </w:trPr>
        <w:tc>
          <w:tcPr>
            <w:tcW w:w="5125" w:type="dxa"/>
            <w:shd w:val="clear" w:color="auto" w:fill="auto"/>
            <w:noWrap/>
            <w:vAlign w:val="bottom"/>
            <w:hideMark/>
          </w:tcPr>
          <w:p w14:paraId="47626D7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House finch, Carpodacus mexicanus</w:t>
            </w:r>
          </w:p>
        </w:tc>
        <w:tc>
          <w:tcPr>
            <w:tcW w:w="4235" w:type="dxa"/>
            <w:shd w:val="clear" w:color="auto" w:fill="auto"/>
            <w:noWrap/>
            <w:vAlign w:val="bottom"/>
            <w:hideMark/>
          </w:tcPr>
          <w:p w14:paraId="260D6F14" w14:textId="68DCE3C6" w:rsidR="001B56E1" w:rsidRPr="00DD567A" w:rsidRDefault="009746A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h7IHqdK","properties":{"formattedCitation":"(Lindstedt et al., 2007)","plainCitation":"(Lindstedt et al., 2007)","dontUpdate":true,"noteIndex":0},"citationItems":[{"id":998,"uris":["http://zotero.org/users/local/E0HRXVeM/items/U5PU9294"],"itemData":{"id":998,"type":"article-journal","container-title":"Journal of Avian Biology","DOI":"10.1111/j.2007.0908-8857.03889.x","ISSN":"09088857","issue":"2","journalAbbreviation":"Journal of Avian Biology","language":"en","page":"214-223","source":"DOI.org (Crossref)","title":"Ecological, social, and genetic contingency of extrapair behavior in a socially monogamous bird","volume":"38","author":[{"family":"Lindstedt","given":"Erin R."},{"family":"Oh","given":"Kevin P."},{"family":"Badyaev","given":"Alexander V."}],"issued":{"date-parts":[["2007",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indstedt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30BAE6A7" w14:textId="77777777" w:rsidTr="00961C37">
        <w:trPr>
          <w:trHeight w:val="320"/>
        </w:trPr>
        <w:tc>
          <w:tcPr>
            <w:tcW w:w="5125" w:type="dxa"/>
            <w:shd w:val="clear" w:color="auto" w:fill="auto"/>
            <w:noWrap/>
            <w:vAlign w:val="bottom"/>
            <w:hideMark/>
          </w:tcPr>
          <w:p w14:paraId="652089A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House martin, Delichon urbicum</w:t>
            </w:r>
          </w:p>
        </w:tc>
        <w:tc>
          <w:tcPr>
            <w:tcW w:w="4235" w:type="dxa"/>
            <w:shd w:val="clear" w:color="auto" w:fill="auto"/>
            <w:noWrap/>
            <w:vAlign w:val="bottom"/>
            <w:hideMark/>
          </w:tcPr>
          <w:p w14:paraId="2C4D68D1" w14:textId="484F662A" w:rsidR="001B56E1" w:rsidRPr="00DD567A" w:rsidRDefault="004E4C0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MDNLERIU","properties":{"formattedCitation":"(Riley et al., 1995)","plainCitation":"(Riley et al., 1995)","dontUpdate":true,"noteIndex":0},"citationItems":[{"id":999,"uris":["http://zotero.org/users/local/E0HRXVeM/items/2TVDK3VR"],"itemData":{"id":999,"type":"article-journal","container-title":"Animal Behaviour","DOI":"10.1006/anbe.1995.0065","ISSN":"00033472","issue":"2","journalAbbreviation":"Animal Behaviour","language":"en","page":"495-509","source":"DOI.org (Crossref)","title":"Extra-pair fertilizations and paternity defence in house martins, Delichon urbica","volume":"49","author":[{"family":"Riley","given":"Helen T."},{"family":"Bryant","given":"David M."},{"family":"Carter","given":"Royston E."},{"family":"Parkin","given":"David T."}],"issued":{"date-parts":[["1995",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iley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31A64AF2" w14:textId="77777777" w:rsidTr="00961C37">
        <w:trPr>
          <w:trHeight w:val="320"/>
        </w:trPr>
        <w:tc>
          <w:tcPr>
            <w:tcW w:w="5125" w:type="dxa"/>
            <w:shd w:val="clear" w:color="auto" w:fill="auto"/>
            <w:noWrap/>
            <w:vAlign w:val="bottom"/>
            <w:hideMark/>
          </w:tcPr>
          <w:p w14:paraId="0D2F6E8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House sparrow, Passer domesticus</w:t>
            </w:r>
          </w:p>
        </w:tc>
        <w:tc>
          <w:tcPr>
            <w:tcW w:w="4235" w:type="dxa"/>
            <w:shd w:val="clear" w:color="auto" w:fill="auto"/>
            <w:noWrap/>
            <w:vAlign w:val="bottom"/>
            <w:hideMark/>
          </w:tcPr>
          <w:p w14:paraId="6FAF42E5" w14:textId="27AD2FE3" w:rsidR="001B56E1" w:rsidRPr="00DD567A" w:rsidRDefault="004D025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7e4raMfT","properties":{"formattedCitation":"(Cordero et al., 1999; Griffith et al., 1999; V\\uc0\\u225{}clav &amp; Hoi, 2007; Veiga &amp; Boto, 2000)","plainCitation":"(Cordero et al., 1999; Griffith et al., 1999; Václav &amp; Hoi, 2007; Veiga &amp; Boto, 2000)","dontUpdate":true,"noteIndex":0},"citationItems":[{"id":1000,"uris":["http://zotero.org/users/local/E0HRXVeM/items/VXQ4JQJ8"],"itemData":{"id":1000,"type":"article-journal","container-title":"Journal of Avian Biology","DOI":"10.2307/3677248","ISSN":"09088857","issue":"1","journalAbbreviation":"Journal of Avian Biology","page":"97","source":"DOI.org (Crossref)","title":"Extra-Pair Paternity and Male Badge Size in the House Sparrow","volume":"30","author":[{"family":"Cordero","given":"Pedro J."},{"family":"Wetton","given":"Jon H."},{"family":"Parkin","given":"David T."}],"issued":{"date-parts":[["1999",3]]}}},{"id":1001,"uris":["http://zotero.org/users/local/E0HRXVeM/items/KTJA6X2Y"],"itemData":{"id":1001,"type":"article-journal","container-title":"Biological Journal of the Linnean Society","DOI":"10.1111/j.1095-8312.1999.tb01171.x","ISSN":"00244066","issue":"1-2","language":"en","page":"303-316","source":"DOI.org (Crossref)","title":"Contrasting levels of extra-pair paternity in mainland and island populations of the house sparrow (Passer domesticus): is there an ‘island effect’?","title-short":"Contrasting levels of extra-pair paternity in mainland and island populations of the house sparrow (Passer domesticus)","volume":"68","author":[{"family":"Griffith","given":"Simon C."},{"family":"Stewart","given":"Ian R. K."},{"family":"Dawson","given":"Deborah A."},{"family":"Owens","given":"Ian P. F."},{"family":"Burke","given":"Terry"}],"issued":{"date-parts":[["1999",9]]}}},{"id":1002,"uris":["http://zotero.org/users/local/E0HRXVeM/items/NG5NNN2X"],"itemData":{"id":1002,"type":"article-journal","container-title":"Journal of Ornithology","DOI":"10.1007/s10336-007-0143-3","ISSN":"2193-7192, 2193-7206","issue":"4","journalAbbreviation":"J Ornithol","language":"en","page":"395-400","source":"DOI.org (Crossref)","title":"Experimental manipulation of timing of breeding suggests laying order instead of breeding synchrony affects extra-pair paternity in house sparrows","volume":"148","author":[{"family":"Václav","given":"Radovan"},{"family":"Hoi","given":"Herbert"}],"issued":{"date-parts":[["2007",10]]}}},{"id":1003,"uris":["http://zotero.org/users/local/E0HRXVeM/items/XIZ39UU6"],"itemData":{"id":1003,"type":"article-journal","container-title":"Journal of Avian Biology","DOI":"10.1034/j.1600-048X.2000.310215.x","ISSN":"09088857","issue":"2","journalAbbreviation":"Journal of Avian Biology","language":"en","page":"237-244","source":"DOI.org (Crossref)","title":"Low frequency of extra-pair fertilisations in House Sparrows breeding at high density","volume":"31","author":[{"family":"Veiga","given":"José P."},{"family":"Boto","given":"Luis"}],"issued":{"date-parts":[["2000",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Cordero et al., 1999; Griffith et al., 1999; Václav &amp; Hoi, 2007; Veiga &amp; Boto, 2000</w:t>
            </w:r>
            <w:r w:rsidRPr="00DD567A">
              <w:rPr>
                <w:rFonts w:ascii="Times New Roman" w:eastAsia="Times New Roman" w:hAnsi="Times New Roman" w:cs="Times New Roman"/>
                <w:color w:val="000000"/>
                <w:kern w:val="0"/>
                <w14:ligatures w14:val="none"/>
              </w:rPr>
              <w:fldChar w:fldCharType="end"/>
            </w:r>
          </w:p>
        </w:tc>
      </w:tr>
      <w:tr w:rsidR="00092E92" w:rsidRPr="00DD567A" w14:paraId="740F253E" w14:textId="77777777" w:rsidTr="00961C37">
        <w:trPr>
          <w:trHeight w:val="320"/>
        </w:trPr>
        <w:tc>
          <w:tcPr>
            <w:tcW w:w="5125" w:type="dxa"/>
            <w:shd w:val="clear" w:color="auto" w:fill="auto"/>
            <w:noWrap/>
            <w:vAlign w:val="bottom"/>
            <w:hideMark/>
          </w:tcPr>
          <w:p w14:paraId="5395F43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House wren, Troglodytes aedon</w:t>
            </w:r>
          </w:p>
        </w:tc>
        <w:tc>
          <w:tcPr>
            <w:tcW w:w="4235" w:type="dxa"/>
            <w:shd w:val="clear" w:color="auto" w:fill="auto"/>
            <w:noWrap/>
            <w:vAlign w:val="bottom"/>
            <w:hideMark/>
          </w:tcPr>
          <w:p w14:paraId="3AC6B4B4" w14:textId="6A38ADBC" w:rsidR="001B56E1" w:rsidRPr="00DD567A" w:rsidRDefault="0096392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oOvMctK","properties":{"formattedCitation":"(Brylawski &amp; Whittingham, 2004; Cramer et al., 2013; Soukup &amp; Thompson, 1997)","plainCitation":"(Brylawski &amp; Whittingham, 2004; Cramer et al., 2013; Soukup &amp; Thompson, 1997)","dontUpdate":true,"noteIndex":0},"citationItems":[{"id":1004,"uris":["http://zotero.org/users/local/E0HRXVeM/items/LSMKZS75"],"itemData":{"id":1004,"type":"article-journal","container-title":"Animal Behaviour","DOI":"10.1016/j.anbehav.2004.02.016","ISSN":"00033472","issue":"6","journalAbbreviation":"Animal Behaviour","language":"en","page":"1417-1424","source":"DOI.org (Crossref)","title":"An experimental study of mate guarding and paternity in house wrens","volume":"68","author":[{"family":"Brylawski","given":"Alice M.Z."},{"family":"Whittingham","given":"Linda A."}],"issued":{"date-parts":[["2004",12]]}}},{"id":1005,"uris":["http://zotero.org/users/local/E0HRXVeM/items/GBKCVRK8"],"itemData":{"id":1005,"type":"article-journal","container-title":"Behavioral Ecology and Sociobiology","DOI":"10.1007/s00265-013-1594-6","ISSN":"0340-5443, 1432-0762","issue":"11","journalAbbreviation":"Behav Ecol Sociobiol","language":"en","page":"1845-1853","source":"DOI.org (Crossref)","title":"No evidence that sperm morphology predicts paternity success in wild house wrens","volume":"67","author":[{"family":"Cramer","given":"Emily R. A."},{"family":"Laskemoen","given":"Terje"},{"family":"Kleven","given":"Oddmund"},{"family":"LaBarbera","given":"Katie"},{"family":"Lovette","given":"Irby J."},{"family":"Lifjeld","given":"Jan T."}],"issued":{"date-parts":[["2013",11]]}}},{"id":1006,"uris":["http://zotero.org/users/local/E0HRXVeM/items/9654LW9J"],"itemData":{"id":1006,"type":"article-journal","container-title":"Animal Behaviour","DOI":"10.1006/anbe.1997.0556","ISSN":"00033472","issue":"5","journalAbbreviation":"Animal Behaviour","language":"en","page":"1089-1105","source":"DOI.org (Crossref)","title":"Social mating system affects the frequency of extra-pair paternity in house wrens","volume":"54","author":[{"family":"Soukup","given":"Sheryl Swartz"},{"family":"Thompson","given":"Charles F"}],"issued":{"date-parts":[["1997",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rylawski &amp; Whittingham, 2004; Cramer et al., 2013; Soukup &amp; Thompson, 1997</w:t>
            </w:r>
            <w:r w:rsidRPr="00DD567A">
              <w:rPr>
                <w:rFonts w:ascii="Times New Roman" w:eastAsia="Times New Roman" w:hAnsi="Times New Roman" w:cs="Times New Roman"/>
                <w:color w:val="000000"/>
                <w:kern w:val="0"/>
                <w14:ligatures w14:val="none"/>
              </w:rPr>
              <w:fldChar w:fldCharType="end"/>
            </w:r>
          </w:p>
        </w:tc>
      </w:tr>
      <w:tr w:rsidR="00092E92" w:rsidRPr="00DD567A" w14:paraId="2FBAF6D5" w14:textId="77777777" w:rsidTr="00961C37">
        <w:trPr>
          <w:trHeight w:val="320"/>
        </w:trPr>
        <w:tc>
          <w:tcPr>
            <w:tcW w:w="5125" w:type="dxa"/>
            <w:shd w:val="clear" w:color="auto" w:fill="auto"/>
            <w:noWrap/>
            <w:vAlign w:val="bottom"/>
            <w:hideMark/>
          </w:tcPr>
          <w:p w14:paraId="0414C32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Humboldt penguin, Spheniscus humboldti</w:t>
            </w:r>
          </w:p>
        </w:tc>
        <w:tc>
          <w:tcPr>
            <w:tcW w:w="4235" w:type="dxa"/>
            <w:shd w:val="clear" w:color="auto" w:fill="auto"/>
            <w:noWrap/>
            <w:vAlign w:val="bottom"/>
            <w:hideMark/>
          </w:tcPr>
          <w:p w14:paraId="2B8F3397" w14:textId="318C9D14" w:rsidR="001B56E1" w:rsidRPr="00DD567A" w:rsidRDefault="006F7A0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yzUaC2Dw","properties":{"formattedCitation":"(Schwartz et al., 1999)","plainCitation":"(Schwartz et al., 1999)","dontUpdate":true,"noteIndex":0},"citationItems":[{"id":1007,"uris":["http://zotero.org/users/local/E0HRXVeM/items/J5QWFRFJ"],"itemData":{"id":1007,"type":"article-journal","container-title":"Behavioral Ecology","DOI":"10.1093/beheco/10.3.242","ISSN":"14657279","issue":"3","page":"242-250","source":"DOI.org (Crossref)","title":"Female-solicited extrapair matings in Humboldt penguins fail to produce extrapair fertilizations","volume":"10","author":[{"family":"Schwartz","given":"Michael K."},{"family":"Boness","given":"Daryl J."},{"family":"Schaeff","given":"Catherine M."},{"family":"Majluf","given":"Patricia"},{"family":"Perry","given":"Elizabeth A."},{"family":"Fleischer","given":"Robert C."}],"issued":{"date-parts":[["1999",5,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chwartz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3DA3E6AD" w14:textId="77777777" w:rsidTr="00961C37">
        <w:trPr>
          <w:trHeight w:val="320"/>
        </w:trPr>
        <w:tc>
          <w:tcPr>
            <w:tcW w:w="5125" w:type="dxa"/>
            <w:shd w:val="clear" w:color="auto" w:fill="auto"/>
            <w:noWrap/>
            <w:vAlign w:val="bottom"/>
            <w:hideMark/>
          </w:tcPr>
          <w:p w14:paraId="329C0E1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Imperial shag, Phalacrocorax atriceps</w:t>
            </w:r>
          </w:p>
        </w:tc>
        <w:tc>
          <w:tcPr>
            <w:tcW w:w="4235" w:type="dxa"/>
            <w:shd w:val="clear" w:color="auto" w:fill="auto"/>
            <w:noWrap/>
            <w:vAlign w:val="bottom"/>
            <w:hideMark/>
          </w:tcPr>
          <w:p w14:paraId="27D5517D" w14:textId="5437ED0E" w:rsidR="001B56E1" w:rsidRPr="00DD567A" w:rsidRDefault="006707A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IM3vuOW","properties":{"formattedCitation":"(Calder\\uc0\\u243{}n et al., 2012)","plainCitation":"(Calderón et al., 2012)","dontUpdate":true,"noteIndex":0},"citationItems":[{"id":1009,"uris":["http://zotero.org/users/local/E0HRXVeM/items/HVTFVGCZ"],"itemData":{"id":1009,"type":"article-journal","container-title":"Journal of Ornithology","DOI":"10.1007/s10336-011-0754-6","ISSN":"2193-7192, 2193-7206","issue":"2","journalAbbreviation":"J Ornithol","language":"en","page":"399-404","source":"DOI.org (Crossref)","title":"No evidence of extra-pair paternity or intraspecific brood parasitism in the Imperial Shag Phalacrocorax atriceps","volume":"153","author":[{"family":"Calderón","given":"Luciano"},{"family":"Svagelj","given":"Walter S."},{"family":"Quintana","given":"Flavio"},{"family":"Lougheed","given":"Stephen C."},{"family":"Tubaro","given":"Pablo L."}],"issued":{"date-parts":[["2012",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Calderón et al., 2012</w:t>
            </w:r>
            <w:r w:rsidRPr="00DD567A">
              <w:rPr>
                <w:rFonts w:ascii="Times New Roman" w:eastAsia="Times New Roman" w:hAnsi="Times New Roman" w:cs="Times New Roman"/>
                <w:color w:val="000000"/>
                <w:kern w:val="0"/>
                <w14:ligatures w14:val="none"/>
              </w:rPr>
              <w:fldChar w:fldCharType="end"/>
            </w:r>
          </w:p>
        </w:tc>
      </w:tr>
      <w:tr w:rsidR="00092E92" w:rsidRPr="00DD567A" w14:paraId="492FFC3B" w14:textId="77777777" w:rsidTr="00961C37">
        <w:trPr>
          <w:trHeight w:val="320"/>
        </w:trPr>
        <w:tc>
          <w:tcPr>
            <w:tcW w:w="5125" w:type="dxa"/>
            <w:shd w:val="clear" w:color="auto" w:fill="auto"/>
            <w:noWrap/>
            <w:vAlign w:val="bottom"/>
            <w:hideMark/>
          </w:tcPr>
          <w:p w14:paraId="53D5528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Isabelline shrike, Lanius isabellinus</w:t>
            </w:r>
          </w:p>
        </w:tc>
        <w:tc>
          <w:tcPr>
            <w:tcW w:w="4235" w:type="dxa"/>
            <w:shd w:val="clear" w:color="auto" w:fill="auto"/>
            <w:noWrap/>
            <w:vAlign w:val="bottom"/>
            <w:hideMark/>
          </w:tcPr>
          <w:p w14:paraId="39CB595C" w14:textId="2BF0BE50" w:rsidR="001B56E1" w:rsidRPr="00DD567A" w:rsidRDefault="00D271B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31yyDtcW","properties":{"formattedCitation":"(Bao et al., 2019)","plainCitation":"(Bao et al., 2019)","dontUpdate":true,"noteIndex":0},"citationItems":[{"id":1010,"uris":["http://zotero.org/users/local/E0HRXVeM/items/XJWT49SV"],"itemData":{"id":1010,"type":"article-journal","container-title":"The Wilson Journal of Ornithology","DOI":"10.1676/18-142","ISSN":"1559-4491","issue":"3","journalAbbreviation":"The Wilson Journal of Ornithology","page":"638","source":"DOI.org (Crossref)","title":"Extra-pair paternity in two passerine species living in an extreme-arid desert region","volume":"131","author":[{"family":"Bao","given":"Xinkang"},{"family":"Liu","given":"Fangqin"},{"family":"Fan","given":"Ya'nan"},{"family":"Jia","given":"Biyun"},{"family":"Li","given":"Jianliang"}],"issued":{"date-parts":[["2019",10,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ao et al., 2019</w:t>
            </w:r>
            <w:r w:rsidRPr="00DD567A">
              <w:rPr>
                <w:rFonts w:ascii="Times New Roman" w:eastAsia="Times New Roman" w:hAnsi="Times New Roman" w:cs="Times New Roman"/>
                <w:color w:val="000000"/>
                <w:kern w:val="0"/>
                <w14:ligatures w14:val="none"/>
              </w:rPr>
              <w:fldChar w:fldCharType="end"/>
            </w:r>
          </w:p>
        </w:tc>
      </w:tr>
      <w:tr w:rsidR="00092E92" w:rsidRPr="00DD567A" w14:paraId="301707A8" w14:textId="77777777" w:rsidTr="00961C37">
        <w:trPr>
          <w:trHeight w:val="320"/>
        </w:trPr>
        <w:tc>
          <w:tcPr>
            <w:tcW w:w="5125" w:type="dxa"/>
            <w:shd w:val="clear" w:color="auto" w:fill="auto"/>
            <w:noWrap/>
            <w:vAlign w:val="bottom"/>
            <w:hideMark/>
          </w:tcPr>
          <w:p w14:paraId="50EC4D2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Jabiru, Jabiru mycteria</w:t>
            </w:r>
          </w:p>
        </w:tc>
        <w:tc>
          <w:tcPr>
            <w:tcW w:w="4235" w:type="dxa"/>
            <w:shd w:val="clear" w:color="auto" w:fill="auto"/>
            <w:noWrap/>
            <w:vAlign w:val="bottom"/>
            <w:hideMark/>
          </w:tcPr>
          <w:p w14:paraId="1458DCB0" w14:textId="7478FC03" w:rsidR="001B56E1" w:rsidRPr="00DD567A" w:rsidRDefault="00DA5B4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9VO24ag","properties":{"formattedCitation":"(Lopes et al., 2013)","plainCitation":"(Lopes et al., 2013)","dontUpdate":true,"noteIndex":0},"citationItems":[{"id":1011,"uris":["http://zotero.org/users/local/E0HRXVeM/items/7NA34D2B"],"itemData":{"id":1011,"type":"article-journal","container-title":"Genetica","DOI":"10.1007/s10709-013-9718-5","ISSN":"0016-6707, 1573-6857","issue":"4-6","journalAbbreviation":"Genetica","language":"en","page":"195-203","source":"DOI.org (Crossref)","title":"Inferred kinship patterns reveal low levels of extra-pair paternity in the endangered Neotropical Jabiru Stork (Jabiru mycteria, Aves: Ciconiiformes)","title-short":"Inferred kinship patterns reveal low levels of extra-pair paternity in the endangered Neotropical Jabiru Stork (Jabiru mycteria, Aves","volume":"141","author":[{"family":"Lopes","given":"Iara F."},{"family":"Miño","given":"Carolina I."},{"family":"Rocha","given":"Cristiano D."},{"family":"Oliveira","given":"Dalci M. M."},{"family":"Del Lama","given":"Silvia N."}],"issued":{"date-parts":[["2013",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opes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25537F0D" w14:textId="77777777" w:rsidTr="00961C37">
        <w:trPr>
          <w:trHeight w:val="320"/>
        </w:trPr>
        <w:tc>
          <w:tcPr>
            <w:tcW w:w="5125" w:type="dxa"/>
            <w:shd w:val="clear" w:color="auto" w:fill="auto"/>
            <w:noWrap/>
            <w:vAlign w:val="bottom"/>
            <w:hideMark/>
          </w:tcPr>
          <w:p w14:paraId="7E8D88F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Kalij pheasant, Lophura leucomelanos</w:t>
            </w:r>
          </w:p>
        </w:tc>
        <w:tc>
          <w:tcPr>
            <w:tcW w:w="4235" w:type="dxa"/>
            <w:shd w:val="clear" w:color="auto" w:fill="auto"/>
            <w:noWrap/>
            <w:vAlign w:val="bottom"/>
            <w:hideMark/>
          </w:tcPr>
          <w:p w14:paraId="16CBD914" w14:textId="2C1B5C6C" w:rsidR="001B56E1" w:rsidRPr="00DD567A" w:rsidRDefault="00EE505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GYawzar3","properties":{"formattedCitation":"(Zeng et al., 2016)","plainCitation":"(Zeng et al., 2016)","dontUpdate":true,"noteIndex":0},"citationItems":[{"id":1012,"uris":["http://zotero.org/users/local/E0HRXVeM/items/9PK4YTEL"],"itemData":{"id":1012,"type":"article-journal","container-title":"The Auk","DOI":"10.1642/AUK-15-227.1","ISSN":"0004-8038, 1938-4254","issue":"4","journalAbbreviation":"The Auk","language":"en","page":"747-760","source":"DOI.org (Crossref)","title":"Social behavior and cooperative breeding in a precocial species: The Kalij Pheasant (&lt;i&gt;Lophura leucomelanos&lt;/i&gt;) in Hawaii","title-short":"Social behavior and cooperative breeding in a precocial species","volume":"133","author":[{"family":"Zeng","given":"Lijin"},{"family":"Rotenberry","given":"John T."},{"family":"Zuk","given":"Marlene"},{"family":"Pratt","given":"Thane K."},{"family":"Zhang","given":"Zhengwang"}],"issued":{"date-parts":[["2016",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Zeng et al., 2016</w:t>
            </w:r>
            <w:r w:rsidRPr="00DD567A">
              <w:rPr>
                <w:rFonts w:ascii="Times New Roman" w:eastAsia="Times New Roman" w:hAnsi="Times New Roman" w:cs="Times New Roman"/>
                <w:color w:val="000000"/>
                <w:kern w:val="0"/>
                <w14:ligatures w14:val="none"/>
              </w:rPr>
              <w:fldChar w:fldCharType="end"/>
            </w:r>
          </w:p>
        </w:tc>
      </w:tr>
      <w:tr w:rsidR="00092E92" w:rsidRPr="00DD567A" w14:paraId="1DE0FACB" w14:textId="77777777" w:rsidTr="00961C37">
        <w:trPr>
          <w:trHeight w:val="320"/>
        </w:trPr>
        <w:tc>
          <w:tcPr>
            <w:tcW w:w="5125" w:type="dxa"/>
            <w:shd w:val="clear" w:color="auto" w:fill="auto"/>
            <w:noWrap/>
            <w:vAlign w:val="bottom"/>
            <w:hideMark/>
          </w:tcPr>
          <w:p w14:paraId="0F3DE4B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Karoo scrub-robin, Erythropygia coryphaeus</w:t>
            </w:r>
          </w:p>
        </w:tc>
        <w:tc>
          <w:tcPr>
            <w:tcW w:w="4235" w:type="dxa"/>
            <w:shd w:val="clear" w:color="auto" w:fill="auto"/>
            <w:noWrap/>
            <w:vAlign w:val="bottom"/>
            <w:hideMark/>
          </w:tcPr>
          <w:p w14:paraId="547B6BBC" w14:textId="4D84D142" w:rsidR="001B56E1" w:rsidRPr="00DD567A" w:rsidRDefault="0074069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CC6pJNV","properties":{"formattedCitation":"(Ribeiro et al., 2012)","plainCitation":"(Ribeiro et al., 2012)","dontUpdate":true,"noteIndex":0},"citationItems":[{"id":1014,"uris":["http://zotero.org/users/local/E0HRXVeM/items/5E2XAG6R"],"itemData":{"id":1014,"type":"article-journal","container-title":"Molecular Ecology","DOI":"10.1111/j.1365-294X.2011.05236.x","ISSN":"09621083","issue":"3","language":"en","page":"662-672","source":"DOI.org (Crossref)","title":"Microgeographic socio-genetic structure of an African cooperative breeding passerine revealed: integrating behavioural and genetic data","title-short":"Microgeographic socio-genetic structure of an African cooperative breeding passerine revealed","volume":"21","author":[{"family":"Ribeiro","given":"Â. M."},{"family":"Lloyd","given":"P."},{"family":"Feldheim","given":"K. A."},{"family":"Bowie","given":"Rauri C. K."}],"issued":{"date-parts":[["2012",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ibeiro et al., 2012</w:t>
            </w:r>
            <w:r w:rsidRPr="00DD567A">
              <w:rPr>
                <w:rFonts w:ascii="Times New Roman" w:eastAsia="Times New Roman" w:hAnsi="Times New Roman" w:cs="Times New Roman"/>
                <w:color w:val="000000"/>
                <w:kern w:val="0"/>
                <w14:ligatures w14:val="none"/>
              </w:rPr>
              <w:fldChar w:fldCharType="end"/>
            </w:r>
          </w:p>
        </w:tc>
      </w:tr>
      <w:tr w:rsidR="00092E92" w:rsidRPr="00DD567A" w14:paraId="579497E2" w14:textId="77777777" w:rsidTr="00961C37">
        <w:trPr>
          <w:trHeight w:val="320"/>
        </w:trPr>
        <w:tc>
          <w:tcPr>
            <w:tcW w:w="5125" w:type="dxa"/>
            <w:shd w:val="clear" w:color="auto" w:fill="auto"/>
            <w:noWrap/>
            <w:vAlign w:val="bottom"/>
            <w:hideMark/>
          </w:tcPr>
          <w:p w14:paraId="5B01FC0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Kentish plover, Charadrius alexandrinus</w:t>
            </w:r>
          </w:p>
        </w:tc>
        <w:tc>
          <w:tcPr>
            <w:tcW w:w="4235" w:type="dxa"/>
            <w:shd w:val="clear" w:color="auto" w:fill="auto"/>
            <w:noWrap/>
            <w:vAlign w:val="bottom"/>
            <w:hideMark/>
          </w:tcPr>
          <w:p w14:paraId="762DD6C1" w14:textId="125A46EF" w:rsidR="001B56E1" w:rsidRPr="00DD567A" w:rsidRDefault="00B23968"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HepHV7RH","properties":{"formattedCitation":"(Blomqvist et al., 2002; Maher et al., 2017)","plainCitation":"(Blomqvist et al., 2002; Maher et al., 2017)","dontUpdate":true,"noteIndex":0},"citationItems":[{"id":939,"uris":["http://zotero.org/users/local/E0HRXVeM/items/XUWTPDYY"],"itemData":{"id":939,"type":"article-journal","container-title":"Nature","DOI":"10.1038/nature01104","ISSN":"0028-0836, 1476-4687","issue":"6907","journalAbbreviation":"Nature","language":"en","page":"613-615","source":"DOI.org (Crossref)","title":"Genetic similarity between mates and extra-pair parentage in three species of shorebirds","volume":"419","author":[{"family":"Blomqvist","given":"Donald"},{"family":"Andersson","given":"Malte"},{"family":"Küpper","given":"Clemens"},{"family":"Cuthill","given":"Innes C."},{"family":"Kis","given":"János"},{"family":"Lanctot","given":"Richard B."},{"family":"Sandercock","given":"Brett K."},{"family":"Székely","given":"Tamás"},{"family":"Wallander","given":"Johan"},{"family":"Kempenaers","given":"Bart"}],"issued":{"date-parts":[["2002",10]]}}},{"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lomqvist et al., 2002; 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20D82F32" w14:textId="77777777" w:rsidTr="00961C37">
        <w:trPr>
          <w:trHeight w:val="320"/>
        </w:trPr>
        <w:tc>
          <w:tcPr>
            <w:tcW w:w="5125" w:type="dxa"/>
            <w:shd w:val="clear" w:color="auto" w:fill="auto"/>
            <w:noWrap/>
            <w:vAlign w:val="bottom"/>
            <w:hideMark/>
          </w:tcPr>
          <w:p w14:paraId="7A9396F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Kittlitz's plover, Charadrius pecuarius</w:t>
            </w:r>
          </w:p>
        </w:tc>
        <w:tc>
          <w:tcPr>
            <w:tcW w:w="4235" w:type="dxa"/>
            <w:shd w:val="clear" w:color="auto" w:fill="auto"/>
            <w:noWrap/>
            <w:vAlign w:val="bottom"/>
            <w:hideMark/>
          </w:tcPr>
          <w:p w14:paraId="0B14323E" w14:textId="200AFF0E" w:rsidR="001B56E1" w:rsidRPr="00DD567A" w:rsidRDefault="00C52E9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FsOu374I","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0E441712" w14:textId="77777777" w:rsidTr="00961C37">
        <w:trPr>
          <w:trHeight w:val="320"/>
        </w:trPr>
        <w:tc>
          <w:tcPr>
            <w:tcW w:w="5125" w:type="dxa"/>
            <w:shd w:val="clear" w:color="auto" w:fill="auto"/>
            <w:noWrap/>
            <w:vAlign w:val="bottom"/>
            <w:hideMark/>
          </w:tcPr>
          <w:p w14:paraId="20974D4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aughing kookaburra, Dacelo novaeguineae</w:t>
            </w:r>
          </w:p>
        </w:tc>
        <w:tc>
          <w:tcPr>
            <w:tcW w:w="4235" w:type="dxa"/>
            <w:shd w:val="clear" w:color="auto" w:fill="auto"/>
            <w:noWrap/>
            <w:vAlign w:val="bottom"/>
            <w:hideMark/>
          </w:tcPr>
          <w:p w14:paraId="677BAA60" w14:textId="4434E2FB" w:rsidR="001B56E1" w:rsidRPr="00DD567A" w:rsidRDefault="00C60DB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cAkKEb3D","properties":{"formattedCitation":"(Legge &amp; Cockburn, 2000)","plainCitation":"(Legge &amp; Cockburn, 2000)","dontUpdate":true,"noteIndex":0},"citationItems":[{"id":1017,"uris":["http://zotero.org/users/local/E0HRXVeM/items/BZWH4RUB"],"itemData":{"id":1017,"type":"article-journal","container-title":"Behavioral Ecology and Sociobiology","DOI":"10.1007/s002650050659","ISSN":"0340-5443, 1432-0762","issue":"4","journalAbbreviation":"Behavioral Ecology and Sociobiology","page":"220-229","source":"DOI.org (Crossref)","title":"Social and mating system of cooperatively breeding laughing kookaburras (Dacelo novaeguineae)","volume":"47","author":[{"family":"Legge","given":"S."},{"family":"Cockburn","given":"A."}],"issued":{"date-parts":[["2000",3,2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egge &amp; Cockburn, 2000</w:t>
            </w:r>
            <w:r w:rsidRPr="00DD567A">
              <w:rPr>
                <w:rFonts w:ascii="Times New Roman" w:eastAsia="Times New Roman" w:hAnsi="Times New Roman" w:cs="Times New Roman"/>
                <w:color w:val="000000"/>
                <w:kern w:val="0"/>
                <w14:ligatures w14:val="none"/>
              </w:rPr>
              <w:fldChar w:fldCharType="end"/>
            </w:r>
          </w:p>
        </w:tc>
      </w:tr>
      <w:tr w:rsidR="00092E92" w:rsidRPr="00DD567A" w14:paraId="7136FF12" w14:textId="77777777" w:rsidTr="00961C37">
        <w:trPr>
          <w:trHeight w:val="320"/>
        </w:trPr>
        <w:tc>
          <w:tcPr>
            <w:tcW w:w="5125" w:type="dxa"/>
            <w:shd w:val="clear" w:color="auto" w:fill="auto"/>
            <w:noWrap/>
            <w:vAlign w:val="bottom"/>
            <w:hideMark/>
          </w:tcPr>
          <w:p w14:paraId="6535BA1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esser gray shrike, Lanius minor</w:t>
            </w:r>
          </w:p>
        </w:tc>
        <w:tc>
          <w:tcPr>
            <w:tcW w:w="4235" w:type="dxa"/>
            <w:shd w:val="clear" w:color="auto" w:fill="auto"/>
            <w:noWrap/>
            <w:vAlign w:val="bottom"/>
            <w:hideMark/>
          </w:tcPr>
          <w:p w14:paraId="59321406" w14:textId="5DEAF385" w:rsidR="001B56E1" w:rsidRPr="00DD567A" w:rsidRDefault="00DC302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uFgdDR4f","properties":{"formattedCitation":"(Valera et al., 2003)","plainCitation":"(Valera et al., 2003)","dontUpdate":true,"noteIndex":0},"citationItems":[{"id":1018,"uris":["http://zotero.org/users/local/E0HRXVeM/items/V246J4IV"],"itemData":{"id":1018,"type":"article-journal","container-title":"Behavioral Ecology","DOI":"10.1093/beheco/14.3.403","ISSN":"14657279","issue":"3","page":"403-408","source":"DOI.org (Crossref)","title":"Male shrikes punish unfaithful females","volume":"14","author":[{"family":"Valera","given":"F."},{"family":"Hoi","given":"Herbert"},{"family":"Krištín","given":"Anton"}],"issued":{"date-parts":[["2003",5,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Valera et al., 2003</w:t>
            </w:r>
            <w:r w:rsidRPr="00DD567A">
              <w:rPr>
                <w:rFonts w:ascii="Times New Roman" w:eastAsia="Times New Roman" w:hAnsi="Times New Roman" w:cs="Times New Roman"/>
                <w:color w:val="000000"/>
                <w:kern w:val="0"/>
                <w14:ligatures w14:val="none"/>
              </w:rPr>
              <w:fldChar w:fldCharType="end"/>
            </w:r>
          </w:p>
        </w:tc>
      </w:tr>
      <w:tr w:rsidR="00092E92" w:rsidRPr="00DD567A" w14:paraId="39D68A51" w14:textId="77777777" w:rsidTr="00961C37">
        <w:trPr>
          <w:trHeight w:val="320"/>
        </w:trPr>
        <w:tc>
          <w:tcPr>
            <w:tcW w:w="5125" w:type="dxa"/>
            <w:shd w:val="clear" w:color="auto" w:fill="auto"/>
            <w:noWrap/>
            <w:vAlign w:val="bottom"/>
            <w:hideMark/>
          </w:tcPr>
          <w:p w14:paraId="65E44E0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esser kestrel, Falco naumanni</w:t>
            </w:r>
          </w:p>
        </w:tc>
        <w:tc>
          <w:tcPr>
            <w:tcW w:w="4235" w:type="dxa"/>
            <w:shd w:val="clear" w:color="auto" w:fill="auto"/>
            <w:noWrap/>
            <w:vAlign w:val="bottom"/>
            <w:hideMark/>
          </w:tcPr>
          <w:p w14:paraId="02921905" w14:textId="14F3B1D8" w:rsidR="001B56E1" w:rsidRPr="00DD567A" w:rsidRDefault="00211C5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0ttagOmd","properties":{"formattedCitation":"(Alcaide et al., 2005; Negro et al., 1996)","plainCitation":"(Alcaide et al., 2005; Negro et al., 1996)","dontUpdate":true,"noteIndex":0},"citationItems":[{"id":1020,"uris":["http://zotero.org/users/local/E0HRXVeM/items/SYH3Q5JW"],"itemData":{"id":1020,"type":"article-journal","container-title":"Ibis","DOI":"10.1111/j.1474-919x.2005.00429.x","ISSN":"00191019","issue":"3","language":"en","page":"608-611","source":"DOI.org (Crossref)","title":"Extra-pair paternity in the Lesser Kestrel Falco naumanni: a re-evaluation using microsatellite markers","title-short":"Extra-pair paternity in the Lesser Kestrel Falco naumanni","volume":"147","author":[{"family":"Alcaide","given":"Miguel"},{"family":"Negro","given":"Juan J."},{"family":"Serrano","given":"David"},{"family":"Tella","given":"José L."},{"family":"Rodríguez","given":"Carlos"}],"issued":{"date-parts":[["2005",6,30]]}}},{"id":1021,"uris":["http://zotero.org/users/local/E0HRXVeM/items/M43WGYLD"],"itemData":{"id":1021,"type":"article-journal","container-title":"Animal Behaviour","DOI":"10.1006/anbe.1996.0097","ISSN":"00033472","issue":"4","journalAbbreviation":"Animal Behaviour","language":"en","page":"935-943","source":"DOI.org (Crossref)","title":"DNA fingerprinting reveals a low incidence of extra-pair fertilizations in the lesser kestrel","volume":"51","author":[{"family":"Negro","given":"J.J."},{"family":"Villarroel","given":"M."},{"family":"Tella","given":"J.L."},{"family":"Kuhnlein","given":"U."},{"family":"Hiraldo","given":"F."},{"family":"Donazar","given":"J.A."},{"family":"Bird","given":"D.M."}],"issued":{"date-parts":[["1996",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lcaide et al., 2005; Negro et al., 1996</w:t>
            </w:r>
            <w:r w:rsidRPr="00DD567A">
              <w:rPr>
                <w:rFonts w:ascii="Times New Roman" w:eastAsia="Times New Roman" w:hAnsi="Times New Roman" w:cs="Times New Roman"/>
                <w:color w:val="000000"/>
                <w:kern w:val="0"/>
                <w14:ligatures w14:val="none"/>
              </w:rPr>
              <w:fldChar w:fldCharType="end"/>
            </w:r>
          </w:p>
        </w:tc>
      </w:tr>
      <w:tr w:rsidR="00092E92" w:rsidRPr="00DD567A" w14:paraId="48286AE9" w14:textId="77777777" w:rsidTr="00961C37">
        <w:trPr>
          <w:trHeight w:val="320"/>
        </w:trPr>
        <w:tc>
          <w:tcPr>
            <w:tcW w:w="5125" w:type="dxa"/>
            <w:shd w:val="clear" w:color="auto" w:fill="auto"/>
            <w:noWrap/>
            <w:vAlign w:val="bottom"/>
            <w:hideMark/>
          </w:tcPr>
          <w:p w14:paraId="7685136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ittle owl, Athene noctua</w:t>
            </w:r>
          </w:p>
        </w:tc>
        <w:tc>
          <w:tcPr>
            <w:tcW w:w="4235" w:type="dxa"/>
            <w:shd w:val="clear" w:color="auto" w:fill="auto"/>
            <w:noWrap/>
            <w:vAlign w:val="bottom"/>
            <w:hideMark/>
          </w:tcPr>
          <w:p w14:paraId="6A4730CF" w14:textId="7D9C805A" w:rsidR="001B56E1" w:rsidRPr="00DD567A" w:rsidRDefault="00B4407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w8P4HRjH","properties":{"formattedCitation":"(M\\uc0\\u252{}ller et al., 2001)","plainCitation":"(Müller et al., 2001)","dontUpdate":true,"noteIndex":0},"citationItems":[{"id":1022,"uris":["http://zotero.org/users/local/E0HRXVeM/items/CHQGJJFQ"],"itemData":{"id":1022,"type":"article-journal","container-title":"Journal für Ornithologie","DOI":"10.1046/j.1439-0361.2001.00069.x","ISSN":"00218375, 14390361","issue":"2","journalAbbreviation":"J Ornithol","page":"195","source":"DOI.org (Crossref)","title":"Genetic paternity analyses in Little Owls (Athene noctua): does the high rate of paternal care select against extra-pair young?","title-short":"Genetic paternity analyses in Little Owls (Athene noctua)","volume":"142","author":[{"family":"Müller","given":"Wendt"},{"family":"Epplen","given":"Jörg Thomas"},{"family":"Lubjuhn","given":"Thomas"}],"issued":{"date-parts":[["2001",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Müller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24D9223A" w14:textId="77777777" w:rsidTr="00961C37">
        <w:trPr>
          <w:trHeight w:val="320"/>
        </w:trPr>
        <w:tc>
          <w:tcPr>
            <w:tcW w:w="5125" w:type="dxa"/>
            <w:shd w:val="clear" w:color="auto" w:fill="auto"/>
            <w:noWrap/>
            <w:vAlign w:val="bottom"/>
            <w:hideMark/>
          </w:tcPr>
          <w:p w14:paraId="519A543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ong-eared owl, Asio otus</w:t>
            </w:r>
          </w:p>
        </w:tc>
        <w:tc>
          <w:tcPr>
            <w:tcW w:w="4235" w:type="dxa"/>
            <w:shd w:val="clear" w:color="auto" w:fill="auto"/>
            <w:noWrap/>
            <w:vAlign w:val="bottom"/>
            <w:hideMark/>
          </w:tcPr>
          <w:p w14:paraId="289CDD0E" w14:textId="7FA95A9A" w:rsidR="001B56E1" w:rsidRPr="00DD567A" w:rsidRDefault="00646C1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d0s9V57Z","properties":{"formattedCitation":"(Marks et al., 1999)","plainCitation":"(Marks et al., 1999)","dontUpdate":true,"noteIndex":0},"citationItems":[{"id":1023,"uris":["http://zotero.org/users/local/E0HRXVeM/items/YQAQBM9G"],"itemData":{"id":1023,"type":"article-journal","container-title":"The Condor","DOI":"10.2307/1370075","ISSN":"00105422, 1938-5129","issue":"4","journalAbbreviation":"The Condor","page":"854-859","source":"DOI.org (Crossref)","title":"Genetic Monogamy in Long-Eared Owls","volume":"101","author":[{"family":"Marks","given":"Jeffrey S."},{"family":"Dickinson","given":"Janis L."},{"family":"Haydock","given":"Joseph"}],"issued":{"date-parts":[["1999",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rks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5A5419AE" w14:textId="77777777" w:rsidTr="00961C37">
        <w:trPr>
          <w:trHeight w:val="320"/>
        </w:trPr>
        <w:tc>
          <w:tcPr>
            <w:tcW w:w="5125" w:type="dxa"/>
            <w:shd w:val="clear" w:color="auto" w:fill="auto"/>
            <w:noWrap/>
            <w:vAlign w:val="bottom"/>
            <w:hideMark/>
          </w:tcPr>
          <w:p w14:paraId="3902D12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lastRenderedPageBreak/>
              <w:t>Long-tailed tit, Aegithalos caudatus</w:t>
            </w:r>
          </w:p>
        </w:tc>
        <w:tc>
          <w:tcPr>
            <w:tcW w:w="4235" w:type="dxa"/>
            <w:shd w:val="clear" w:color="auto" w:fill="auto"/>
            <w:noWrap/>
            <w:vAlign w:val="bottom"/>
            <w:hideMark/>
          </w:tcPr>
          <w:p w14:paraId="3C1DB275" w14:textId="0E4F92C0" w:rsidR="001B56E1" w:rsidRPr="00DD567A" w:rsidRDefault="00F175B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1awI8c2M","properties":{"formattedCitation":"(Hatchwell et al., 2002)","plainCitation":"(Hatchwell et al., 2002)","dontUpdate":true,"noteIndex":0},"citationItems":[{"id":1024,"uris":["http://zotero.org/users/local/E0HRXVeM/items/EK5ABM43"],"itemData":{"id":1024,"type":"article-journal","container-title":"Animal Behaviour","DOI":"10.1006/anbe.2002.3033","ISSN":"00033472","issue":"1","journalAbbreviation":"Animal Behaviour","language":"en","page":"55-63","source":"DOI.org (Crossref)","title":"Parentage in the cooperative breeding system of long-tailed tits, Aegithalos caudatus","volume":"64","author":[{"family":"Hatchwell","given":"B.J"},{"family":"Ross","given":"D.J"},{"family":"Chaline","given":"N"},{"family":"Fowlie","given":"M.K"},{"family":"Burke","given":"T"}],"issued":{"date-parts":[["2002",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tchwell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5B0DFD69" w14:textId="77777777" w:rsidTr="00961C37">
        <w:trPr>
          <w:trHeight w:val="320"/>
        </w:trPr>
        <w:tc>
          <w:tcPr>
            <w:tcW w:w="5125" w:type="dxa"/>
            <w:shd w:val="clear" w:color="auto" w:fill="auto"/>
            <w:noWrap/>
            <w:vAlign w:val="bottom"/>
            <w:hideMark/>
          </w:tcPr>
          <w:p w14:paraId="676A069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Lovely fairy-wren, Malurus amabilis</w:t>
            </w:r>
          </w:p>
        </w:tc>
        <w:tc>
          <w:tcPr>
            <w:tcW w:w="4235" w:type="dxa"/>
            <w:shd w:val="clear" w:color="auto" w:fill="auto"/>
            <w:noWrap/>
            <w:vAlign w:val="bottom"/>
            <w:hideMark/>
          </w:tcPr>
          <w:p w14:paraId="698CD681" w14:textId="6AFA596D" w:rsidR="001B56E1" w:rsidRPr="00DD567A" w:rsidRDefault="00934958"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um1pAP6b","properties":{"formattedCitation":"(Leit\\uc0\\u227{}o et al., 2021)","plainCitation":"(Leitão et al., 2021)","dontUpdate":true,"noteIndex":0},"citationItems":[{"id":1025,"uris":["http://zotero.org/users/local/E0HRXVeM/items/J375FD8A"],"itemData":{"id":1025,"type":"article-journal","abstract":"Abstract\n            Sexual selection has been proposed to drive the evolution of elaborate phenotypic traits in males, which often confer success in competition or mating. However, in many species, both males and females display such traits. Studies examining how selection acts on both sexes are scarce. In this study, we investigated whether plumage ornamentation is sexually selected in females and males lovely fairy-wren Malurus amabilis, a cooperatively breeding songbird. We found that female and male plumage color was correlated with parental quality but not with individual quality or survival. We also found evidence of positive assortative mating based on plumage color. Microsatellite analyses of paternity indicated that the lovely fairy-wren has high levels of extrapair paternity (EPP), with 53% of offspring (in 58% of broods of 57% of females) resulting from extrapair (EP) mating. Female and male plumage color did not predict reproductive success or the proportion of EP offspring in their own nest, but less colorful males obtained higher EPP when paired with more colorful females and gained overall higher total paternity (own nest and other nests). We argue that plumage color may be under sex-specific selection, highlighting the importance of looking at both sexes in studies of sexual selection and ornament evolution. The current findings together with the previous study suggest that plumage color in female and male lovely fairy-wrens appears to be an honest signal relevant in both intrasexual and intersexual competition contexts.","container-title":"Behavioral Ecology","DOI":"10.1093/beheco/araa154","ISSN":"1045-2249, 1465-7279","issue":"3","language":"en","page":"452-463","source":"DOI.org (Crossref)","title":"Female and male plumage color is linked to parental quality, pairing, and extrapair mating in a tropical passerine","volume":"32","author":[{"family":"Leitão","given":"Ana V"},{"family":"Hall","given":"Michelle L"},{"family":"Mulder","given":"Raoul A"}],"editor":[{"family":"Naguib","given":"Marc"}],"issued":{"date-parts":[["2021",6,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Leitão et al., 2021</w:t>
            </w:r>
            <w:r w:rsidRPr="00DD567A">
              <w:rPr>
                <w:rFonts w:ascii="Times New Roman" w:eastAsia="Times New Roman" w:hAnsi="Times New Roman" w:cs="Times New Roman"/>
                <w:color w:val="000000"/>
                <w:kern w:val="0"/>
                <w14:ligatures w14:val="none"/>
              </w:rPr>
              <w:fldChar w:fldCharType="end"/>
            </w:r>
          </w:p>
        </w:tc>
      </w:tr>
      <w:tr w:rsidR="00092E92" w:rsidRPr="00DD567A" w14:paraId="66355855" w14:textId="77777777" w:rsidTr="00961C37">
        <w:trPr>
          <w:trHeight w:val="320"/>
        </w:trPr>
        <w:tc>
          <w:tcPr>
            <w:tcW w:w="5125" w:type="dxa"/>
            <w:shd w:val="clear" w:color="auto" w:fill="auto"/>
            <w:noWrap/>
            <w:vAlign w:val="bottom"/>
            <w:hideMark/>
          </w:tcPr>
          <w:p w14:paraId="42BF8A3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adagascar plover, Charadrius thoracicus</w:t>
            </w:r>
          </w:p>
        </w:tc>
        <w:tc>
          <w:tcPr>
            <w:tcW w:w="4235" w:type="dxa"/>
            <w:shd w:val="clear" w:color="auto" w:fill="auto"/>
            <w:noWrap/>
            <w:vAlign w:val="bottom"/>
            <w:hideMark/>
          </w:tcPr>
          <w:p w14:paraId="492687D2" w14:textId="38CFC274" w:rsidR="001B56E1" w:rsidRPr="00DD567A" w:rsidRDefault="00763C4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z3T7QCV","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0118C846" w14:textId="77777777" w:rsidTr="00961C37">
        <w:trPr>
          <w:trHeight w:val="320"/>
        </w:trPr>
        <w:tc>
          <w:tcPr>
            <w:tcW w:w="5125" w:type="dxa"/>
            <w:shd w:val="clear" w:color="auto" w:fill="auto"/>
            <w:noWrap/>
            <w:vAlign w:val="bottom"/>
            <w:hideMark/>
          </w:tcPr>
          <w:p w14:paraId="278A94F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allard, Anas platyrhynchos</w:t>
            </w:r>
          </w:p>
        </w:tc>
        <w:tc>
          <w:tcPr>
            <w:tcW w:w="4235" w:type="dxa"/>
            <w:shd w:val="clear" w:color="auto" w:fill="auto"/>
            <w:noWrap/>
            <w:vAlign w:val="bottom"/>
            <w:hideMark/>
          </w:tcPr>
          <w:p w14:paraId="0A808FC9" w14:textId="3B35C51E" w:rsidR="001B56E1" w:rsidRPr="00DD567A" w:rsidRDefault="00E6265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DdW0twK1","properties":{"formattedCitation":"(Kreisinger et al., 2010)","plainCitation":"(Kreisinger et al., 2010)","dontUpdate":true,"noteIndex":0},"citationItems":[{"id":1027,"uris":["http://zotero.org/users/local/E0HRXVeM/items/P9VNRARY"],"itemData":{"id":1027,"type":"article-journal","container-title":"Journal of Avian Biology","DOI":"10.1111/j.1600-048X.2010.05002.x","ISSN":"09088857","issue":"5","journalAbbreviation":"Journal of Avian Biology","language":"en","page":"551-557","source":"DOI.org (Crossref)","title":"Analysis of extra-pair paternity and conspecific brood parasitism in mallards Anas platyrhynchos using non-invasive techniques","volume":"41","author":[{"family":"Kreisinger","given":"Jakub"},{"family":"Munclinger","given":"Pavel"},{"family":"Javůrková","given":"Veronika"},{"family":"Albrecht","given":"Tomáš"}],"issued":{"date-parts":[["2010",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reisinger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6BA8F215" w14:textId="77777777" w:rsidTr="00961C37">
        <w:trPr>
          <w:trHeight w:val="320"/>
        </w:trPr>
        <w:tc>
          <w:tcPr>
            <w:tcW w:w="5125" w:type="dxa"/>
            <w:shd w:val="clear" w:color="auto" w:fill="auto"/>
            <w:noWrap/>
            <w:vAlign w:val="bottom"/>
            <w:hideMark/>
          </w:tcPr>
          <w:p w14:paraId="2EC7C60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erlin, Falco columbarius</w:t>
            </w:r>
          </w:p>
        </w:tc>
        <w:tc>
          <w:tcPr>
            <w:tcW w:w="4235" w:type="dxa"/>
            <w:shd w:val="clear" w:color="auto" w:fill="auto"/>
            <w:noWrap/>
            <w:vAlign w:val="bottom"/>
            <w:hideMark/>
          </w:tcPr>
          <w:p w14:paraId="4104AE8B" w14:textId="191EFA7E" w:rsidR="001B56E1" w:rsidRPr="00DD567A" w:rsidRDefault="00405E8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GP1sF6DZ","properties":{"formattedCitation":"(Warkentin et al., 1994)","plainCitation":"(Warkentin et al., 1994)","dontUpdate":true,"noteIndex":0},"citationItems":[{"id":1028,"uris":["http://zotero.org/users/local/E0HRXVeM/items/HRHYWMK7"],"itemData":{"id":1028,"type":"article-journal","container-title":"Molecular Ecology","DOI":"10.1111/j.1365-294X.1994.tb00056.x","ISSN":"0962-1083, 1365-294X","issue":"3","journalAbbreviation":"Mol Ecol","language":"en","page":"229-234","source":"DOI.org (Crossref)","title":"No evidence for extrapair fertilizations in the merlin revealed by DNA fingerprinting","volume":"3","author":[{"family":"Warkentin","given":"I. G."},{"family":"D.-Curzon","given":"A."},{"family":"Carter","given":"R. E."},{"family":"Wetton","given":"J. H."},{"family":"James","given":"P. C."},{"family":"Oliphant","given":"L. W."},{"family":"Parkin","given":"D. T."}],"issued":{"date-parts":[["1994",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arkentin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7215936E" w14:textId="77777777" w:rsidTr="00961C37">
        <w:trPr>
          <w:trHeight w:val="320"/>
        </w:trPr>
        <w:tc>
          <w:tcPr>
            <w:tcW w:w="5125" w:type="dxa"/>
            <w:shd w:val="clear" w:color="auto" w:fill="auto"/>
            <w:noWrap/>
            <w:vAlign w:val="bottom"/>
            <w:hideMark/>
          </w:tcPr>
          <w:p w14:paraId="4B5C013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exican jay, Aphelocoma ultramarina</w:t>
            </w:r>
          </w:p>
        </w:tc>
        <w:tc>
          <w:tcPr>
            <w:tcW w:w="4235" w:type="dxa"/>
            <w:shd w:val="clear" w:color="auto" w:fill="auto"/>
            <w:noWrap/>
            <w:vAlign w:val="bottom"/>
            <w:hideMark/>
          </w:tcPr>
          <w:p w14:paraId="23A7A945" w14:textId="119C504E" w:rsidR="001B56E1" w:rsidRPr="00DD567A" w:rsidRDefault="004F2E6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q96T4cXI","properties":{"formattedCitation":"(S.-H. Li &amp; Brown, 2000)","plainCitation":"(S.-H. Li &amp; Brown, 2000)","dontUpdate":true,"noteIndex":0},"citationItems":[{"id":1029,"uris":["http://zotero.org/users/local/E0HRXVeM/items/H59WEMQ8"],"itemData":{"id":1029,"type":"article-journal","container-title":"Animal Behaviour","DOI":"10.1006/anbe.2000.1554","ISSN":"00033472","issue":"6","journalAbbreviation":"Animal Behaviour","language":"en","page":"867-877","source":"DOI.org (Crossref)","title":"High frequency of extrapair fertilization in a plural breeding bird, the Mexican jay, revealed by DNA microsatellites","volume":"60","author":[{"family":"Li","given":"Shou-Hsien"},{"family":"Brown","given":"Jerram L."}],"issued":{"date-parts":[["2000",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i &amp; Brown, 2000</w:t>
            </w:r>
            <w:r w:rsidRPr="00DD567A">
              <w:rPr>
                <w:rFonts w:ascii="Times New Roman" w:eastAsia="Times New Roman" w:hAnsi="Times New Roman" w:cs="Times New Roman"/>
                <w:color w:val="000000"/>
                <w:kern w:val="0"/>
                <w14:ligatures w14:val="none"/>
              </w:rPr>
              <w:fldChar w:fldCharType="end"/>
            </w:r>
          </w:p>
        </w:tc>
      </w:tr>
      <w:tr w:rsidR="00092E92" w:rsidRPr="00DD567A" w14:paraId="6F1AF24F" w14:textId="77777777" w:rsidTr="00961C37">
        <w:trPr>
          <w:trHeight w:val="320"/>
        </w:trPr>
        <w:tc>
          <w:tcPr>
            <w:tcW w:w="5125" w:type="dxa"/>
            <w:shd w:val="clear" w:color="auto" w:fill="auto"/>
            <w:noWrap/>
            <w:vAlign w:val="bottom"/>
            <w:hideMark/>
          </w:tcPr>
          <w:p w14:paraId="40C5DB3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iddle spotted woodpecker, Dendrocopos medius</w:t>
            </w:r>
          </w:p>
        </w:tc>
        <w:tc>
          <w:tcPr>
            <w:tcW w:w="4235" w:type="dxa"/>
            <w:shd w:val="clear" w:color="auto" w:fill="auto"/>
            <w:noWrap/>
            <w:vAlign w:val="bottom"/>
            <w:hideMark/>
          </w:tcPr>
          <w:p w14:paraId="0177E1B8" w14:textId="5C0F6100" w:rsidR="001B56E1" w:rsidRPr="00DD567A" w:rsidRDefault="000A40B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i2ULzAw","properties":{"formattedCitation":"(Michalek &amp; Winkler, 2001)","plainCitation":"(Michalek &amp; Winkler, 2001)","dontUpdate":true,"noteIndex":0},"citationItems":[{"id":986,"uris":["http://zotero.org/users/local/E0HRXVeM/items/5HUBIZWX"],"itemData":{"id":986,"type":"article-journal","abstract":"Abstract\n              Paternal effort is high in some monogamous mating systems. Trivers' (1972) model predicts that high male investment in brood care should evolve only when males have a high certainty of paternity. For this study, we chose two woodpecker species: the great spotted woodpecker (Picoides major) and the middle spotted woodpecker (Picoides medius). Both species were socially monogamous despite a very high breeding density in the study area. We used DNA fingerprinting to determine whether these two species were also genetically monogamous. We found that in great spotted and middle spotted woodpeckers paternal effort was high. Multi-locus DNA-fingerprinting showed that its actual paternity was also very high. In P. major all 161 young from 36 broods and in P. medius all 61 young from 13 broods were sired by the male feeding at the nest hole. There were also no cases of intraspecific brood parasitism or quasi parasitism (P. major: 114 chicks from 24 broods; P.medius: 33 chicks from 8 broods). We further found no case of mate switching during the fertile period of the female. Great spotted and middle spotted woodpeckers are typical of a group of monogamous nonpasserine birds with high male investment in brood care having low frequencies of EPP. We did not find efficient paternity guards. High certainty of paternity may be explained by paternal care being essential for female reproductive success, as in many seabirds and birds of prey. Females rarely engage in extra-pair copulations probably because they are constrained by male care. Males in both species spend little effort in acquiring mates as well as in extrapair copulations. They expend their reproductive effort in defending territories and in parental care. Females compete intensely with members of their own sex for pair formation before the time of frequent copulation. Choosing and securing a high quality partner is the only possibility to achieve high reproductive success for both sexes.","container-title":"Behaviour","DOI":"10.1163/15685390152822210","ISSN":"0005-7959, 1568-539X","issue":"10","journalAbbreviation":"Behav","page":"1259-1285","source":"DOI.org (Crossref)","title":"Parental Care and Parentage in Monogamous Great Spotted Woodpeckers (Picoides major. and Middle Spotted Woodpeckers (Picoides medius)","volume":"138","author":[{"family":"Michalek","given":"Klaus"},{"family":"Winkler","given":"Hans"}],"issued":{"date-parts":[["20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295CFF" w:rsidRPr="00DD567A">
              <w:rPr>
                <w:rFonts w:ascii="Times New Roman" w:eastAsia="Times New Roman" w:hAnsi="Times New Roman" w:cs="Times New Roman"/>
                <w:noProof/>
                <w:color w:val="000000"/>
                <w:kern w:val="0"/>
                <w14:ligatures w14:val="none"/>
              </w:rPr>
              <w:t>Michalek &amp; Winkler, 2001</w:t>
            </w:r>
            <w:r w:rsidRPr="00DD567A">
              <w:rPr>
                <w:rFonts w:ascii="Times New Roman" w:eastAsia="Times New Roman" w:hAnsi="Times New Roman" w:cs="Times New Roman"/>
                <w:color w:val="000000"/>
                <w:kern w:val="0"/>
                <w14:ligatures w14:val="none"/>
              </w:rPr>
              <w:fldChar w:fldCharType="end"/>
            </w:r>
          </w:p>
        </w:tc>
      </w:tr>
      <w:tr w:rsidR="00092E92" w:rsidRPr="00DD567A" w14:paraId="45F4CA34" w14:textId="77777777" w:rsidTr="00961C37">
        <w:trPr>
          <w:trHeight w:val="320"/>
        </w:trPr>
        <w:tc>
          <w:tcPr>
            <w:tcW w:w="5125" w:type="dxa"/>
            <w:shd w:val="clear" w:color="auto" w:fill="auto"/>
            <w:noWrap/>
            <w:vAlign w:val="bottom"/>
            <w:hideMark/>
          </w:tcPr>
          <w:p w14:paraId="77CEAFD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onk parakeet, Myiopsitta monachus</w:t>
            </w:r>
          </w:p>
        </w:tc>
        <w:tc>
          <w:tcPr>
            <w:tcW w:w="4235" w:type="dxa"/>
            <w:shd w:val="clear" w:color="auto" w:fill="auto"/>
            <w:noWrap/>
            <w:vAlign w:val="bottom"/>
            <w:hideMark/>
          </w:tcPr>
          <w:p w14:paraId="4F3BD8B0" w14:textId="3208A4D2" w:rsidR="001B56E1" w:rsidRPr="00DD567A" w:rsidRDefault="00FE47A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wPGJsKb3","properties":{"formattedCitation":"(Da Silva et al., 2010)","plainCitation":"(Da Silva et al., 2010)","dontUpdate":true,"noteIndex":0},"citationItems":[{"id":1030,"uris":["http://zotero.org/users/local/E0HRXVeM/items/QSMPD58P"],"itemData":{"id":1030,"type":"article-journal","container-title":"Molecular Ecology","DOI":"10.1111/j.1365-294X.2010.04749.x","ISSN":"09621083","issue":"16","language":"en","page":"3336-3350","source":"DOI.org (Crossref)","title":"Genetic evidence for high propagule pressure and long-distance dispersal in monk parakeet (Myiopsitta monachus) invasive populations","title-short":"Genetic evidence for high propagule pressure and long-distance dispersal in monk parakeet (Myiopsitta monachus) invasive populations","volume":"19","author":[{"family":"Da Silva","given":"Anders Gonçalves"},{"family":"Eberhard","given":"Jessica R."},{"family":"Wright","given":"Timothy F."},{"family":"Avery","given":"Michael L."},{"family":"Russello","given":"Michael A."}],"issued":{"date-parts":[["2010",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 Silva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6D0B4E96" w14:textId="77777777" w:rsidTr="00961C37">
        <w:trPr>
          <w:trHeight w:val="320"/>
        </w:trPr>
        <w:tc>
          <w:tcPr>
            <w:tcW w:w="5125" w:type="dxa"/>
            <w:shd w:val="clear" w:color="auto" w:fill="auto"/>
            <w:noWrap/>
            <w:vAlign w:val="bottom"/>
            <w:hideMark/>
          </w:tcPr>
          <w:p w14:paraId="5AFE06C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ontagu's harrier, Circus pygargus</w:t>
            </w:r>
          </w:p>
        </w:tc>
        <w:tc>
          <w:tcPr>
            <w:tcW w:w="4235" w:type="dxa"/>
            <w:shd w:val="clear" w:color="auto" w:fill="auto"/>
            <w:noWrap/>
            <w:vAlign w:val="bottom"/>
            <w:hideMark/>
          </w:tcPr>
          <w:p w14:paraId="5E57E579" w14:textId="385E1FE2" w:rsidR="001B56E1" w:rsidRPr="00DD567A" w:rsidRDefault="00AF3AF0"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gc3w2JGi","properties":{"formattedCitation":"(Rutkowski et al., 2015)","plainCitation":"(Rutkowski et al., 2015)","dontUpdate":true,"noteIndex":0},"citationItems":[{"id":1032,"uris":["http://zotero.org/users/local/E0HRXVeM/items/D8PG7R83"],"itemData":{"id":1032,"type":"article-journal","container-title":"European Journal of Wildlife Research","DOI":"10.1007/s10344-015-0943-3","ISSN":"1612-4642, 1439-0574","issue":"5","journalAbbreviation":"Eur J Wildl Res","language":"en","page":"691-701","source":"DOI.org (Crossref)","title":"Genetic structure and diversity of breeding Montagu’s harrier (Circus pygargus) in Europe","volume":"61","author":[{"family":"Rutkowski","given":"R."},{"family":"Krupiński","given":"D."},{"family":"Kitowski","given":"I."},{"family":"Popović","given":"D."},{"family":"Gryczyńska","given":"A."},{"family":"Molak","given":"M."},{"family":"Dulisz","given":"B."},{"family":"Poprach","given":"K."},{"family":"Müller","given":"S."},{"family":"Müller","given":"R."},{"family":"Gierach","given":"K-D."}],"issued":{"date-parts":[["2015",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utkowski et al., 2015</w:t>
            </w:r>
            <w:r w:rsidRPr="00DD567A">
              <w:rPr>
                <w:rFonts w:ascii="Times New Roman" w:eastAsia="Times New Roman" w:hAnsi="Times New Roman" w:cs="Times New Roman"/>
                <w:color w:val="000000"/>
                <w:kern w:val="0"/>
                <w14:ligatures w14:val="none"/>
              </w:rPr>
              <w:fldChar w:fldCharType="end"/>
            </w:r>
          </w:p>
        </w:tc>
      </w:tr>
      <w:tr w:rsidR="00092E92" w:rsidRPr="00DD567A" w14:paraId="7DFCA6E6" w14:textId="77777777" w:rsidTr="00961C37">
        <w:trPr>
          <w:trHeight w:val="320"/>
        </w:trPr>
        <w:tc>
          <w:tcPr>
            <w:tcW w:w="5125" w:type="dxa"/>
            <w:shd w:val="clear" w:color="auto" w:fill="auto"/>
            <w:noWrap/>
            <w:vAlign w:val="bottom"/>
            <w:hideMark/>
          </w:tcPr>
          <w:p w14:paraId="65D2C57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Monteiros hornbill, Tockus monteiri</w:t>
            </w:r>
          </w:p>
        </w:tc>
        <w:tc>
          <w:tcPr>
            <w:tcW w:w="4235" w:type="dxa"/>
            <w:shd w:val="clear" w:color="auto" w:fill="auto"/>
            <w:noWrap/>
            <w:vAlign w:val="bottom"/>
            <w:hideMark/>
          </w:tcPr>
          <w:p w14:paraId="61EDE1CF" w14:textId="329A91A7" w:rsidR="001B56E1" w:rsidRPr="00DD567A" w:rsidRDefault="0018032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Toa8nmOa","properties":{"formattedCitation":"(Stanback et al., 2002)","plainCitation":"(Stanback et al., 2002)","dontUpdate":true,"noteIndex":0},"citationItems":[{"id":1033,"uris":["http://zotero.org/users/local/E0HRXVeM/items/HRKB4LW4"],"itemData":{"id":1033,"type":"article-journal","container-title":"Animal Behaviour","DOI":"10.1006/anbe.2001.1975","ISSN":"00033472","issue":"4","journalAbbreviation":"Animal Behaviour","language":"en","page":"787-793","source":"DOI.org (Crossref)","title":"Genetic monogamy in Monteiro's hornbill, Tockus monteiri","volume":"63","author":[{"family":"Stanback","given":"Mark"},{"family":"Richardson","given":"David S."},{"family":"Boix-Hinzen","given":"Christian"},{"family":"Mendelsohn","given":"John"}],"issued":{"date-parts":[["2002",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tanback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187E6512" w14:textId="77777777" w:rsidTr="00961C37">
        <w:trPr>
          <w:trHeight w:val="320"/>
        </w:trPr>
        <w:tc>
          <w:tcPr>
            <w:tcW w:w="5125" w:type="dxa"/>
            <w:shd w:val="clear" w:color="auto" w:fill="auto"/>
            <w:noWrap/>
            <w:vAlign w:val="bottom"/>
            <w:hideMark/>
          </w:tcPr>
          <w:p w14:paraId="609BCA8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azca booby, Sula granti</w:t>
            </w:r>
          </w:p>
        </w:tc>
        <w:tc>
          <w:tcPr>
            <w:tcW w:w="4235" w:type="dxa"/>
            <w:shd w:val="clear" w:color="auto" w:fill="auto"/>
            <w:noWrap/>
            <w:vAlign w:val="bottom"/>
            <w:hideMark/>
          </w:tcPr>
          <w:p w14:paraId="53B66CF2" w14:textId="376CD660" w:rsidR="001B56E1" w:rsidRPr="00DD567A" w:rsidRDefault="00A7527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FSJOHIvk","properties":{"formattedCitation":"(Anderson &amp; Boag, 2006)","plainCitation":"(Anderson &amp; Boag, 2006)","dontUpdate":true,"noteIndex":0},"citationItems":[{"id":1034,"uris":["http://zotero.org/users/local/E0HRXVeM/items/FC47UR5P"],"itemData":{"id":1034,"type":"article-journal","container-title":"The Wilson Journal of Ornithology","DOI":"10.1676/05-106.1","ISSN":"1559-4491, 1938-5447","issue":"2","journalAbbreviation":"The Wilson Journal of Ornithology","language":"en","page":"244-247","source":"DOI.org (Crossref)","title":"No Extra-pair Fertilization Observed in Nazca Booby (Sula granti) Broods","volume":"118","author":[{"family":"Anderson","given":"David J."},{"family":"Boag","given":"Peter T."}],"issued":{"date-parts":[["2006",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nderson &amp; Boag, 2006</w:t>
            </w:r>
            <w:r w:rsidRPr="00DD567A">
              <w:rPr>
                <w:rFonts w:ascii="Times New Roman" w:eastAsia="Times New Roman" w:hAnsi="Times New Roman" w:cs="Times New Roman"/>
                <w:color w:val="000000"/>
                <w:kern w:val="0"/>
                <w14:ligatures w14:val="none"/>
              </w:rPr>
              <w:fldChar w:fldCharType="end"/>
            </w:r>
          </w:p>
        </w:tc>
      </w:tr>
      <w:tr w:rsidR="00092E92" w:rsidRPr="00DD567A" w14:paraId="7EDA12FC" w14:textId="77777777" w:rsidTr="00961C37">
        <w:trPr>
          <w:trHeight w:val="320"/>
        </w:trPr>
        <w:tc>
          <w:tcPr>
            <w:tcW w:w="5125" w:type="dxa"/>
            <w:shd w:val="clear" w:color="auto" w:fill="auto"/>
            <w:noWrap/>
            <w:vAlign w:val="bottom"/>
            <w:hideMark/>
          </w:tcPr>
          <w:p w14:paraId="43F81F4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ew Zealand hihi, Notiomystis cincta</w:t>
            </w:r>
          </w:p>
        </w:tc>
        <w:tc>
          <w:tcPr>
            <w:tcW w:w="4235" w:type="dxa"/>
            <w:shd w:val="clear" w:color="auto" w:fill="auto"/>
            <w:noWrap/>
            <w:vAlign w:val="bottom"/>
            <w:hideMark/>
          </w:tcPr>
          <w:p w14:paraId="20D3F7E7" w14:textId="09A9B3C2" w:rsidR="001B56E1" w:rsidRPr="00DD567A" w:rsidRDefault="001B007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d4JT8iJx","properties":{"formattedCitation":"(Brekke et al., 2013)","plainCitation":"(Brekke et al., 2013)","dontUpdate":true,"noteIndex":0},"citationItems":[{"id":1035,"uris":["http://zotero.org/users/local/E0HRXVeM/items/7EWBR74T"],"itemData":{"id":1035,"type":"article-journal","container-title":"Behavioral Ecology and Sociobiology","DOI":"10.1007/s00265-013-1522-9","ISSN":"0340-5443, 1432-0762","issue":"6","journalAbbreviation":"Behav Ecol Sociobiol","language":"en","page":"963-972","source":"DOI.org (Crossref)","title":"Evolution of extreme-mating behaviour: patterns of extrapair paternity in a species with forced extrapair copulation","title-short":"Evolution of extreme-mating behaviour","volume":"67","author":[{"family":"Brekke","given":"Patricia"},{"family":"Cassey","given":"Phillip"},{"family":"Ariani","given":"Cristina"},{"family":"Ewen","given":"John G."}],"issued":{"date-parts":[["2013",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rekke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3F9EB328" w14:textId="77777777" w:rsidTr="00961C37">
        <w:trPr>
          <w:trHeight w:val="320"/>
        </w:trPr>
        <w:tc>
          <w:tcPr>
            <w:tcW w:w="5125" w:type="dxa"/>
            <w:shd w:val="clear" w:color="auto" w:fill="auto"/>
            <w:noWrap/>
            <w:vAlign w:val="bottom"/>
            <w:hideMark/>
          </w:tcPr>
          <w:p w14:paraId="0F1744F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ew Zealand robin, Petroica australis</w:t>
            </w:r>
          </w:p>
        </w:tc>
        <w:tc>
          <w:tcPr>
            <w:tcW w:w="4235" w:type="dxa"/>
            <w:shd w:val="clear" w:color="auto" w:fill="auto"/>
            <w:noWrap/>
            <w:vAlign w:val="bottom"/>
            <w:hideMark/>
          </w:tcPr>
          <w:p w14:paraId="0ABE3FB5" w14:textId="29F4E4CD" w:rsidR="001B56E1" w:rsidRPr="00DD567A" w:rsidRDefault="007866D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yWV1gs6r","properties":{"formattedCitation":"(Ardern et al., 1997; Taylor et al., 2008)","plainCitation":"(Ardern et al., 1997; Taylor et al., 2008)","dontUpdate":true,"noteIndex":0},"citationItems":[{"id":1036,"uris":["http://zotero.org/users/local/E0HRXVeM/items/YWRJJL6Z"],"itemData":{"id":1036,"type":"article-journal","container-title":"The Auk","DOI":"10.2307/4089074","ISSN":"00048038, 19384254","issue":"1","journalAbbreviation":"The Auk","page":"120-126","source":"DOI.org (Crossref)","title":"Social and Sexual Monogamy in Translocated New Zealand Robin Populations Detected Using Minisatellite DNA","volume":"114","author":[{"family":"Ardern","given":"Simone L."},{"family":"Ewen","given":"John G."},{"family":"Armstrong","given":"Doug P."},{"family":"Lambert","given":"David M."}],"issued":{"date-parts":[["1997",1]]}}},{"id":1037,"uris":["http://zotero.org/users/local/E0HRXVeM/items/NNDSS2QY"],"itemData":{"id":1037,"type":"article-journal","container-title":"Journal of Avian Biology","DOI":"10.1111/j.0908-8857.2008.04331.x","ISSN":"09088857, 1600048X","issue":"5","language":"en","page":"579-583","source":"DOI.org (Crossref)","title":"Genetic monogamy in two long-lived New Zealand passerines","volume":"39","author":[{"family":"Taylor","given":"Sabrina S."},{"family":"Boessenkool","given":"Sanne"},{"family":"Jamieson","given":"Ian G."}],"issued":{"date-parts":[["2008",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rdern et al., 1997; Taylor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020D0A71" w14:textId="77777777" w:rsidTr="00961C37">
        <w:trPr>
          <w:trHeight w:val="320"/>
        </w:trPr>
        <w:tc>
          <w:tcPr>
            <w:tcW w:w="5125" w:type="dxa"/>
            <w:shd w:val="clear" w:color="auto" w:fill="auto"/>
            <w:noWrap/>
            <w:vAlign w:val="bottom"/>
            <w:hideMark/>
          </w:tcPr>
          <w:p w14:paraId="464BEC6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isy miner, Manorina melanocephala</w:t>
            </w:r>
          </w:p>
        </w:tc>
        <w:tc>
          <w:tcPr>
            <w:tcW w:w="4235" w:type="dxa"/>
            <w:shd w:val="clear" w:color="auto" w:fill="auto"/>
            <w:noWrap/>
            <w:vAlign w:val="bottom"/>
            <w:hideMark/>
          </w:tcPr>
          <w:p w14:paraId="69B93AAE" w14:textId="5FBF98A3" w:rsidR="001B56E1" w:rsidRPr="00DD567A" w:rsidRDefault="004506E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rjFlJORB","properties":{"formattedCitation":"(P\\uc0\\u245{}ldmaa et al., 1995)","plainCitation":"(Põldmaa et al., 1995)","dontUpdate":true,"noteIndex":0},"citationItems":[{"id":1038,"uris":["http://zotero.org/users/local/E0HRXVeM/items/FVP53YXI"],"itemData":{"id":1038,"type":"article-journal","container-title":"Behavioral Ecology and Sociobiology","DOI":"10.1007/BF00164159","ISSN":"0340-5443, 1432-0762","issue":"2","journalAbbreviation":"Behav Ecol Sociobiol","language":"en","page":"137-143","source":"DOI.org (Crossref)","title":"Mating system of the cooperatively breeding noisy miner Manorina melanocephala, as revealed by DNA profiling","volume":"37","author":[{"family":"Põldmaa","given":"Tarmo"},{"family":"Montgomerie","given":"Robert"},{"family":"Boag","given":"Peter"}],"issued":{"date-parts":[["1995",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Põldmaa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50B714AD" w14:textId="77777777" w:rsidTr="00961C37">
        <w:trPr>
          <w:trHeight w:val="320"/>
        </w:trPr>
        <w:tc>
          <w:tcPr>
            <w:tcW w:w="5125" w:type="dxa"/>
            <w:shd w:val="clear" w:color="auto" w:fill="auto"/>
            <w:noWrap/>
            <w:vAlign w:val="bottom"/>
            <w:hideMark/>
          </w:tcPr>
          <w:p w14:paraId="495653B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rth American black tern, Chlidonias niger</w:t>
            </w:r>
          </w:p>
        </w:tc>
        <w:tc>
          <w:tcPr>
            <w:tcW w:w="4235" w:type="dxa"/>
            <w:shd w:val="clear" w:color="auto" w:fill="auto"/>
            <w:noWrap/>
            <w:vAlign w:val="bottom"/>
            <w:hideMark/>
          </w:tcPr>
          <w:p w14:paraId="0FD74678" w14:textId="567F98E1" w:rsidR="001B56E1" w:rsidRPr="00DD567A" w:rsidRDefault="00DC753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MuWqkLa1","properties":{"formattedCitation":"(Shealer et al., 2014)","plainCitation":"(Shealer et al., 2014)","dontUpdate":true,"noteIndex":0},"citationItems":[{"id":1039,"uris":["http://zotero.org/users/local/E0HRXVeM/items/NMU5T4LQ"],"itemData":{"id":1039,"type":"article-journal","container-title":"Waterbirds","DOI":"10.1675/063.037.0201","ISSN":"1524-4695, 1938-5390","issue":"2","journalAbbreviation":"Waterbirds","language":"en","page":"129-135","source":"DOI.org (Crossref)","title":"Evidence for Genetic Monogamy But Low Mate Retention in the North American Black Tern (&lt;i&gt;Chlidonias niger surinamensis&lt;/i&gt;)","volume":"37","author":[{"family":"Shealer","given":"David A."},{"family":"Devbhandari","given":"Sujan"},{"family":"Garcia-Mendoza","given":"Maria G."}],"issued":{"date-parts":[["2014",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healer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54E9C63E" w14:textId="77777777" w:rsidTr="00961C37">
        <w:trPr>
          <w:trHeight w:val="320"/>
        </w:trPr>
        <w:tc>
          <w:tcPr>
            <w:tcW w:w="5125" w:type="dxa"/>
            <w:shd w:val="clear" w:color="auto" w:fill="auto"/>
            <w:noWrap/>
            <w:vAlign w:val="bottom"/>
            <w:hideMark/>
          </w:tcPr>
          <w:p w14:paraId="1AA11BB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rthern bobwhite, Colinus virginianus</w:t>
            </w:r>
          </w:p>
        </w:tc>
        <w:tc>
          <w:tcPr>
            <w:tcW w:w="4235" w:type="dxa"/>
            <w:shd w:val="clear" w:color="auto" w:fill="auto"/>
            <w:noWrap/>
            <w:vAlign w:val="bottom"/>
            <w:hideMark/>
          </w:tcPr>
          <w:p w14:paraId="31B05641" w14:textId="5D7AD827" w:rsidR="001B56E1" w:rsidRPr="00DD567A" w:rsidRDefault="001D5FD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JgR7rbyx","properties":{"formattedCitation":"(Davis et al., 2017)","plainCitation":"(Davis et al., 2017)","dontUpdate":true,"noteIndex":0},"citationItems":[{"id":1041,"uris":["http://zotero.org/users/local/E0HRXVeM/items/W3C94MFM"],"itemData":{"id":1041,"type":"article-journal","container-title":"The Auk","DOI":"10.1642/AUK-16-162.1","ISSN":"0004-8038, 1938-4254","issue":"4","journalAbbreviation":"The Auk","language":"en","page":"811-820","source":"DOI.org (Crossref)","title":"Extrapair paternity and nest parasitism in two sympatric quail","volume":"134","author":[{"family":"Davis","given":"Craig A."},{"family":"Orange","given":"Jeremy P."},{"family":"Van Den Bussche","given":"Ronald A."},{"family":"Elmore","given":"R. Dwayne"},{"family":"Fuhlendorf","given":"Samuel D."},{"family":"Carroll","given":"J. Matthew"},{"family":"Tanner","given":"Evan P."},{"family":"Leslie","given":"David M."}],"issued":{"date-parts":[["2017",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vis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6E996DB4" w14:textId="77777777" w:rsidTr="00961C37">
        <w:trPr>
          <w:trHeight w:val="320"/>
        </w:trPr>
        <w:tc>
          <w:tcPr>
            <w:tcW w:w="5125" w:type="dxa"/>
            <w:shd w:val="clear" w:color="auto" w:fill="auto"/>
            <w:noWrap/>
            <w:vAlign w:val="bottom"/>
            <w:hideMark/>
          </w:tcPr>
          <w:p w14:paraId="27670F1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rthern cardinal, Cardinalis cardinalis</w:t>
            </w:r>
          </w:p>
        </w:tc>
        <w:tc>
          <w:tcPr>
            <w:tcW w:w="4235" w:type="dxa"/>
            <w:shd w:val="clear" w:color="auto" w:fill="auto"/>
            <w:noWrap/>
            <w:vAlign w:val="bottom"/>
            <w:hideMark/>
          </w:tcPr>
          <w:p w14:paraId="37B9D126" w14:textId="7CB8850D" w:rsidR="001B56E1" w:rsidRPr="00DD567A" w:rsidRDefault="004609C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eL9SLiC","properties":{"formattedCitation":"(Ritchison et al., 1994)","plainCitation":"(Ritchison et al., 1994)","dontUpdate":true,"noteIndex":0},"citationItems":[{"id":1043,"uris":["http://zotero.org/users/local/E0HRXVeM/items/KUX7X8M7"],"itemData":{"id":1043,"type":"article-journal","container-title":"The Condor","DOI":"10.2307/1369114","ISSN":"00105422, 1938-5129","issue":"4","journalAbbreviation":"The Condor","page":"1055-1063","source":"DOI.org (Crossref)","title":"Mate Guarding and Extra-Pair Paternity in Northern Cardinals","volume":"96","author":[{"family":"Ritchison","given":"Gary"},{"family":"Klatt","given":"Paul H."},{"family":"Westneat","given":"David F."}],"issued":{"date-parts":[["1994",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itchison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2FE6C138" w14:textId="77777777" w:rsidTr="00961C37">
        <w:trPr>
          <w:trHeight w:val="320"/>
        </w:trPr>
        <w:tc>
          <w:tcPr>
            <w:tcW w:w="5125" w:type="dxa"/>
            <w:shd w:val="clear" w:color="auto" w:fill="auto"/>
            <w:noWrap/>
            <w:vAlign w:val="bottom"/>
            <w:hideMark/>
          </w:tcPr>
          <w:p w14:paraId="0F12768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rthern flicker, Colaptes auratus</w:t>
            </w:r>
          </w:p>
        </w:tc>
        <w:tc>
          <w:tcPr>
            <w:tcW w:w="4235" w:type="dxa"/>
            <w:shd w:val="clear" w:color="auto" w:fill="auto"/>
            <w:noWrap/>
            <w:vAlign w:val="bottom"/>
            <w:hideMark/>
          </w:tcPr>
          <w:p w14:paraId="5258B363" w14:textId="27CC08F9" w:rsidR="001B56E1" w:rsidRPr="00DD567A" w:rsidRDefault="0041496F"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GR0ZKFOv","properties":{"formattedCitation":"(Wiebe &amp; Kempenaers, 2009)","plainCitation":"(Wiebe &amp; Kempenaers, 2009)","dontUpdate":true,"noteIndex":0},"citationItems":[{"id":1044,"uris":["http://zotero.org/users/local/E0HRXVeM/items/DIF9446T"],"itemData":{"id":1044,"type":"article-journal","container-title":"Behavioral Ecology","DOI":"10.1093/beheco/arn138","ISSN":"1465-7279, 1045-2249","issue":"2","language":"en","page":"453-458","source":"DOI.org (Crossref)","title":"The social and genetic mating system in flickers linked to partially reversed sex roles","volume":"20","author":[{"family":"Wiebe","given":"Karen L."},{"family":"Kempenaers","given":"Bart"}],"issued":{"date-parts":[["200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iebe &amp; Kempenaers, 2009</w:t>
            </w:r>
            <w:r w:rsidRPr="00DD567A">
              <w:rPr>
                <w:rFonts w:ascii="Times New Roman" w:eastAsia="Times New Roman" w:hAnsi="Times New Roman" w:cs="Times New Roman"/>
                <w:color w:val="000000"/>
                <w:kern w:val="0"/>
                <w14:ligatures w14:val="none"/>
              </w:rPr>
              <w:fldChar w:fldCharType="end"/>
            </w:r>
          </w:p>
        </w:tc>
      </w:tr>
      <w:tr w:rsidR="00092E92" w:rsidRPr="00DD567A" w14:paraId="22B949CF" w14:textId="77777777" w:rsidTr="00961C37">
        <w:trPr>
          <w:trHeight w:val="320"/>
        </w:trPr>
        <w:tc>
          <w:tcPr>
            <w:tcW w:w="5125" w:type="dxa"/>
            <w:shd w:val="clear" w:color="auto" w:fill="auto"/>
            <w:noWrap/>
            <w:vAlign w:val="bottom"/>
            <w:hideMark/>
          </w:tcPr>
          <w:p w14:paraId="428F5C8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Northern wheatear, Oenanthe oenanthe</w:t>
            </w:r>
          </w:p>
        </w:tc>
        <w:tc>
          <w:tcPr>
            <w:tcW w:w="4235" w:type="dxa"/>
            <w:shd w:val="clear" w:color="auto" w:fill="auto"/>
            <w:noWrap/>
            <w:vAlign w:val="bottom"/>
            <w:hideMark/>
          </w:tcPr>
          <w:p w14:paraId="10DDA96C" w14:textId="73300244" w:rsidR="001B56E1" w:rsidRPr="00DD567A" w:rsidRDefault="00441F7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CfiWPCK","properties":{"formattedCitation":"(D. R. Currie et al., 1998, 1999)","plainCitation":"(D. R. Currie et al., 1998, 1999)","dontUpdate":true,"noteIndex":0},"citationItems":[{"id":1047,"uris":["http://zotero.org/users/local/E0HRXVeM/items/PFLKJGUB"],"itemData":{"id":1047,"type":"article-journal","container-title":"Animal Behaviour","DOI":"10.1006/anbe.1998.0960","ISSN":"00033472","issue":"1","journalAbbreviation":"Animal Behaviour","language":"en","page":"145-152","source":"DOI.org (Crossref)","title":"The effect of experimental male removals on extrapair paternity in the wheatear,Oenanthe oenanthe","volume":"57","author":[{"family":"Currie","given":"D.R."},{"family":"Krupa","given":"A.P."},{"family":"Burke","given":"T."},{"family":"Thompson","given":"D.B.A."}],"issued":{"date-parts":[["1999",1]]}}},{"id":1046,"uris":["http://zotero.org/users/local/E0HRXVeM/items/ZV2XT5Y6"],"itemData":{"id":1046,"type":"article-journal","container-title":"Animal Behaviour","DOI":"10.1006/anbe.1997.0750","ISSN":"00033472","issue":"3","journalAbbreviation":"Animal Behaviour","language":"en","page":"689-703","source":"DOI.org (Crossref)","title":"Male and female behaviour and extra-pair paternity in the wheatear","volume":"55","author":[{"family":"Currie","given":"D.R"},{"family":"Burke","given":"T"},{"family":"Whitney","given":"R.L"},{"family":"Thompson","given":"D.B.A"}],"issued":{"date-parts":[["1998",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urrie et al., 1998, 1999</w:t>
            </w:r>
            <w:r w:rsidRPr="00DD567A">
              <w:rPr>
                <w:rFonts w:ascii="Times New Roman" w:eastAsia="Times New Roman" w:hAnsi="Times New Roman" w:cs="Times New Roman"/>
                <w:color w:val="000000"/>
                <w:kern w:val="0"/>
                <w14:ligatures w14:val="none"/>
              </w:rPr>
              <w:fldChar w:fldCharType="end"/>
            </w:r>
          </w:p>
        </w:tc>
      </w:tr>
      <w:tr w:rsidR="00092E92" w:rsidRPr="00DD567A" w14:paraId="432C97D5" w14:textId="77777777" w:rsidTr="00961C37">
        <w:trPr>
          <w:trHeight w:val="320"/>
        </w:trPr>
        <w:tc>
          <w:tcPr>
            <w:tcW w:w="5125" w:type="dxa"/>
            <w:shd w:val="clear" w:color="auto" w:fill="auto"/>
            <w:noWrap/>
            <w:vAlign w:val="bottom"/>
            <w:hideMark/>
          </w:tcPr>
          <w:p w14:paraId="39515F2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Ostrich, Struthio camelus</w:t>
            </w:r>
          </w:p>
        </w:tc>
        <w:tc>
          <w:tcPr>
            <w:tcW w:w="4235" w:type="dxa"/>
            <w:shd w:val="clear" w:color="auto" w:fill="auto"/>
            <w:noWrap/>
            <w:vAlign w:val="bottom"/>
            <w:hideMark/>
          </w:tcPr>
          <w:p w14:paraId="01BCCDB7" w14:textId="5FD3A23A" w:rsidR="001B56E1" w:rsidRPr="00DD567A" w:rsidRDefault="0019605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1N59qPe","properties":{"formattedCitation":"(Kimwele &amp; Graves, 2002)","plainCitation":"(Kimwele &amp; Graves, 2002)","dontUpdate":true,"noteIndex":0},"citationItems":[{"id":1048,"uris":["http://zotero.org/users/local/E0HRXVeM/items/SCS8G8EG"],"itemData":{"id":1048,"type":"article-journal","container-title":"Molecular Ecology","DOI":"10.1046/j.1365-294X.2003.01727.x","ISSN":"09621083, 1365294X","issue":"1","language":"en","page":"229-236","source":"DOI.org (Crossref)","title":"A molecular genetic analysis of the communal nesting of the ostrich (Struthio camelus)","title-short":"A molecular genetic analysis of the communal nesting of the ostrich (Struthio camelus)","volume":"12","author":[{"family":"Kimwele","given":"C. N."},{"family":"Graves","given":"J. A."}],"issued":{"date-parts":[["2002",12,1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imwele &amp; Graves, 2002</w:t>
            </w:r>
            <w:r w:rsidRPr="00DD567A">
              <w:rPr>
                <w:rFonts w:ascii="Times New Roman" w:eastAsia="Times New Roman" w:hAnsi="Times New Roman" w:cs="Times New Roman"/>
                <w:color w:val="000000"/>
                <w:kern w:val="0"/>
                <w14:ligatures w14:val="none"/>
              </w:rPr>
              <w:fldChar w:fldCharType="end"/>
            </w:r>
          </w:p>
        </w:tc>
      </w:tr>
      <w:tr w:rsidR="00092E92" w:rsidRPr="00DD567A" w14:paraId="5D7465A4" w14:textId="77777777" w:rsidTr="00961C37">
        <w:trPr>
          <w:trHeight w:val="320"/>
        </w:trPr>
        <w:tc>
          <w:tcPr>
            <w:tcW w:w="5125" w:type="dxa"/>
            <w:shd w:val="clear" w:color="auto" w:fill="auto"/>
            <w:noWrap/>
            <w:vAlign w:val="bottom"/>
            <w:hideMark/>
          </w:tcPr>
          <w:p w14:paraId="20C9A29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alila, Loxioides bailleui</w:t>
            </w:r>
          </w:p>
        </w:tc>
        <w:tc>
          <w:tcPr>
            <w:tcW w:w="4235" w:type="dxa"/>
            <w:shd w:val="clear" w:color="auto" w:fill="auto"/>
            <w:noWrap/>
            <w:vAlign w:val="bottom"/>
            <w:hideMark/>
          </w:tcPr>
          <w:p w14:paraId="727068E1" w14:textId="5217246D" w:rsidR="001B56E1" w:rsidRPr="00DD567A" w:rsidRDefault="0012259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fKqqspI","properties":{"formattedCitation":"(Fleischer et al., 1994)","plainCitation":"(Fleischer et al., 1994)","dontUpdate":true,"noteIndex":0},"citationItems":[{"id":1049,"uris":["http://zotero.org/users/local/E0HRXVeM/items/EA6KYNTI"],"itemData":{"id":1049,"type":"article-journal","container-title":"Molecular Ecology","DOI":"10.1111/j.1365-294X.1994.tb00078.x","ISSN":"0962-1083, 1365-294X","issue":"4","journalAbbreviation":"Mol Ecol","language":"en","page":"383-392","source":"DOI.org (Crossref)","title":"Genetic structure and mating system in the palila, an endangered Hawaiian honeycreeper, as assessed by DNA fingerprinting","volume":"3","author":[{"family":"Fleischer","given":"R. C."},{"family":"Tarr","given":"C. L."},{"family":"Pratt","given":"T. K."}],"issued":{"date-parts":[["1994",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Fleischer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67690C22" w14:textId="77777777" w:rsidTr="00961C37">
        <w:trPr>
          <w:trHeight w:val="320"/>
        </w:trPr>
        <w:tc>
          <w:tcPr>
            <w:tcW w:w="5125" w:type="dxa"/>
            <w:shd w:val="clear" w:color="auto" w:fill="auto"/>
            <w:noWrap/>
            <w:vAlign w:val="bottom"/>
            <w:hideMark/>
          </w:tcPr>
          <w:p w14:paraId="556C1F9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hainopepla, Phainopepla nitens</w:t>
            </w:r>
          </w:p>
        </w:tc>
        <w:tc>
          <w:tcPr>
            <w:tcW w:w="4235" w:type="dxa"/>
            <w:shd w:val="clear" w:color="auto" w:fill="auto"/>
            <w:noWrap/>
            <w:vAlign w:val="bottom"/>
            <w:hideMark/>
          </w:tcPr>
          <w:p w14:paraId="3005BE7A" w14:textId="1C451A91" w:rsidR="001B56E1" w:rsidRPr="00DD567A" w:rsidRDefault="00784BEF"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s3RBbqAQ","properties":{"formattedCitation":"(Chu et al., 2002)","plainCitation":"(Chu et al., 2002)","dontUpdate":true,"noteIndex":0},"citationItems":[{"id":1050,"uris":["http://zotero.org/users/local/E0HRXVeM/items/NN5XJW5S"],"itemData":{"id":1050,"type":"article-journal","abstract":"Abstract\n            We observed courtship and copulatory behavior in two populations of Phainopeplas (Phainopepla nitens) with contrasting social systems and used multilocus DNA fingerprinting to assess rates of extrapair fertilization (EPF). Phainopeplas from both territorial and loosely colonial populations copulated infrequently (≤2 times per day). No extrapair copulations (EPCs) were observed in either population. We found no evidence of EPFs in 48 nestlings from 25 nests. Thus, Phainopeplas appear to be both socially and genetically monogamous. However, Phainopeplas are not monogamous over their lifetimes—they do not retain mates from year to year and appear to switch mates between breeding localities within the same year. Compressed breeding seasons, geographically shifting food resources, and widespread breeding failures may favor monogamy during any given breeding attempt while allowing opportunities to switch mates between breeding localities and years.","container-title":"The Auk","DOI":"10.1093/auk/119.3.770","ISSN":"1938-4254, 0004-8038","issue":"3","language":"en","page":"770-777","source":"DOI.org (Crossref)","title":"Social and Genetic Monogamy in Territorial and Loosely Colonial Populations of Phainopepla (Phainopepla Nitens)","volume":"119","author":[{"family":"Chu","given":"Miyoko"},{"family":"Koenig","given":"Walter D."},{"family":"Godinez","given":"Alvaro"},{"family":"McIntosh","given":"Carl E."},{"family":"Fleischer","given":"Robert C."}],"editor":[{"family":"Prum","given":"R. O."}],"issued":{"date-parts":[["2002",7,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hu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36E8E091" w14:textId="77777777" w:rsidTr="00961C37">
        <w:trPr>
          <w:trHeight w:val="320"/>
        </w:trPr>
        <w:tc>
          <w:tcPr>
            <w:tcW w:w="5125" w:type="dxa"/>
            <w:shd w:val="clear" w:color="auto" w:fill="auto"/>
            <w:noWrap/>
            <w:vAlign w:val="bottom"/>
            <w:hideMark/>
          </w:tcPr>
          <w:p w14:paraId="44036EE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ied babbler, Turdoides bicolor</w:t>
            </w:r>
          </w:p>
        </w:tc>
        <w:tc>
          <w:tcPr>
            <w:tcW w:w="4235" w:type="dxa"/>
            <w:shd w:val="clear" w:color="auto" w:fill="auto"/>
            <w:noWrap/>
            <w:vAlign w:val="bottom"/>
            <w:hideMark/>
          </w:tcPr>
          <w:p w14:paraId="52C3A6F5" w14:textId="597D60AF" w:rsidR="001B56E1" w:rsidRPr="00DD567A" w:rsidRDefault="0019117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mBOb0BkB","properties":{"formattedCitation":"(Nelson-Flower et al., 2011)","plainCitation":"(Nelson-Flower et al., 2011)","dontUpdate":true,"noteIndex":0},"citationItems":[{"id":1052,"uris":["http://zotero.org/users/local/E0HRXVeM/items/XAE26XV2"],"itemData":{"id":1052,"type":"article-journal","container-title":"Behavioral Ecology","DOI":"10.1093/beheco/arr018","ISSN":"1465-7279, 1045-2249","issue":"3","language":"en","page":"559-565","source":"DOI.org (Crossref)","title":"Monogamous dominant pairs monopolize reproduction in the cooperatively breeding pied babbler","volume":"22","author":[{"family":"Nelson-Flower","given":"Martha J."},{"family":"Hockey","given":"Phil A.R."},{"family":"O'Ryan","given":"Colleen"},{"family":"Raihani","given":"Nichola J."},{"family":"Plessis","given":"Morné A.","non-dropping-particle":"du"},{"family":"Ridley","given":"Amanda R."}],"issued":{"date-parts":[["20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Nelson-Flower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6EB58A7B" w14:textId="77777777" w:rsidTr="00961C37">
        <w:trPr>
          <w:trHeight w:val="320"/>
        </w:trPr>
        <w:tc>
          <w:tcPr>
            <w:tcW w:w="5125" w:type="dxa"/>
            <w:shd w:val="clear" w:color="auto" w:fill="auto"/>
            <w:noWrap/>
            <w:vAlign w:val="bottom"/>
            <w:hideMark/>
          </w:tcPr>
          <w:p w14:paraId="1EFBF32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ied flycatcher, Ficedula hypoleuca</w:t>
            </w:r>
          </w:p>
        </w:tc>
        <w:tc>
          <w:tcPr>
            <w:tcW w:w="4235" w:type="dxa"/>
            <w:shd w:val="clear" w:color="auto" w:fill="auto"/>
            <w:noWrap/>
            <w:vAlign w:val="bottom"/>
            <w:hideMark/>
          </w:tcPr>
          <w:p w14:paraId="42AC7FF4" w14:textId="65002106" w:rsidR="001B56E1" w:rsidRPr="00DD567A" w:rsidRDefault="00C32A3F"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4vEupghR","properties":{"formattedCitation":"(Grinkov et al., 2018, 2020, 2022; Lifjeld et al., 1991; Moreno et al., 2013)","plainCitation":"(Grinkov et al., 2018, 2020, 2022; Lifjeld et al., 1991; Moreno et al., 2013)","dontUpdate":true,"noteIndex":0},"citationItems":[{"id":1072,"uris":["http://zotero.org/users/local/E0HRXVeM/items/KMTDQEPN"],"itemData":{"id":1072,"type":"article-journal","abstract":"We explored the genetic background of social interactions in two breeding metapopulations of the pied flycatcher (\n              Ficedula hypoleuca\n              ) in Western Siberia. In 2005, we sampled blood from birds breeding in study areas located in the city of Tomsk and in a natural forest 13 km southward of Tomsk (Western Siberia, Russia). We sampled 30 males, 46 females, 268 nestlings (46 nests) in the urban settlement of pied flycatcher, and 232 males, 250 females, 1,485 nestlings (250 nests) in the woodland plot. DNA fingerprinting was carried out using eight microsatellite loci, which were amplified by two multiplex-PCRs and analyzed by capillary electrophoresis. About 50–58% of all couples were socially and genetically monogamous in both study plots. However, almost all possible social and genetic interactions were detected for non-monogamous couples: polygamy, polyandry, helping, adoption, and egg dumping. Differences in the rate of polygyny and the rate of extra-pair paternity between both study sites could be explained by differences in environmental heterogeneity and breeding density. Our findings suggest that egg dumping, adoption, polygamy, extra pair copulation, and other types of social-genetic interactions are modifications of the monogamous social system caused by patchy environment, breeding density, and birds’ breeding status.","container-title":"PeerJ","DOI":"10.7717/peerj.6059","ISSN":"2167-8359","language":"en","page":"e6059","source":"DOI.org (Crossref)","title":"Diversity of social-genetic relationships in the socially monogamous pied flycatcher (&lt;i&gt;Ficedula hypoleuca&lt;/i&gt;) breeding in Western Siberia","volume":"6","author":[{"family":"Grinkov","given":"Vladimir G."},{"family":"Bauer","given":"Andreas"},{"family":"Gashkov","given":"Sergey I."},{"family":"Sternberg","given":"Helmut"},{"family":"Wink","given":"Michael"}],"issued":{"date-parts":[["2018",12,6]]}}},{"id":1074,"uris":["http://zotero.org/users/local/E0HRXVeM/items/HRFEPNTJ"],"itemData":{"id":1074,"type":"article-journal","abstract":"Males and females take part in extra-pair copulations in most socially monogamous bird species. The mechanisms leading to the frequent occurrence of extra-pair offspring in socially monogamous couples are strongly debated and unresolved, and they are often difficult to distinguish from one another. Most hypotheses explaining the evolution of extra-pair reproduction suggest selective and adaptive scenarios for their origination and persistence. Is extra-pair paternity a heritable trait? We evaluated the heritability of extra-pair paternity in the pied flycatcher (\n              Ficedula hypoleuca\n              ) nesting in Western Siberia. Estimated heritability was low: depending on the model used, the point estimate of the heritability (mode) varied from 0.005 to 0.11, and the bounds of the 95% confidence interval are [0–0.16] in the widest range. Thus, it seems that extra-pair mating behaviour in the pied flycatchers is a plastic phenotypic mating tactic with a small or no genetic component. Our data can help to understand the evolution of extra-pair mating behaviour in socially monogamous species.","container-title":"PeerJ","DOI":"10.7717/peerj.9571","ISSN":"2167-8359","language":"en","page":"e9571","source":"DOI.org (Crossref)","title":"Heritability of the extra-pair mating behaviour of the pied flycatcher in Western Siberia","volume":"8","author":[{"family":"Grinkov","given":"Vladimir G."},{"family":"Bauer","given":"Andreas"},{"family":"Sternberg","given":"Helmut"},{"family":"Wink","given":"Michael"}],"issued":{"date-parts":[["2020",7,31]]}}},{"id":1076,"uris":["http://zotero.org/users/local/E0HRXVeM/items/J3GQZBC5"],"itemData":{"id":1076,"type":"article-journal","abstract":"Extra-pair copulation (EPC) occurred in most socially monogamous bird species. The mechanisms leading to the frequent occurrence of extra-pair offspring (EPO, EPY) in socially monogamous couples, as well as the ‘function’ of EPC, are the subjects of strong debates and raise many unanswered questions. We studied the relationship between extra-pair paternity (EPP) and the different characteristics of males and females in the European pied flycatcher in Western Siberia (Russia). The analysis was based on the genotyping of 232 males, 250 females, 1485 nestlings (250 nests). The European pied flycatchers were predominantly socially and genetically monogamous, but about 20% of birds could be involved in EPP. Loss of paternity tended to be more frequent in one-year-old males. EPCs could be multiple: one individual may have up to three extra-pair partners. The EPP rate was independent of the breeding time. The extra-pair mates of an individual were mainly its near neighbours. The EPC status of an individual was unrelated to most of its morpho-physiological traits. The occurrence of EPP was almost twice as high in females nesting in good quality territories. The fitness of within-pair offspring, EPO, paternal half-sibs of EPO and maternal half-sibs of EPO did not differ statistically significantly. Assuming very low heritability of extra-pair mating, we argued that EPCs could be incidental side effects (by-product) of selection. We believe that the evolution and maintenance of extra-pair mating are the episelective processes in the case of the European pied flycatcher.","container-title":"Diversity","DOI":"10.3390/d14040283","ISSN":"1424-2818","issue":"4","journalAbbreviation":"Diversity","language":"en","page":"283","source":"DOI.org (Crossref)","title":"Understanding Extra-Pair Mating Behaviour: A Case Study of Socially Monogamous European Pied Flycatcher (Ficedula hypoleuca) in Western Siberia","title-short":"Understanding Extra-Pair Mating Behaviour","volume":"14","author":[{"family":"Grinkov","given":"Vladimir G."},{"family":"Bauer","given":"Andreas"},{"family":"Sternberg","given":"Helmut"},{"family":"Wink","given":"Michael"}],"issued":{"date-parts":[["2022",4,10]]}}},{"id":1054,"uris":["http://zotero.org/users/local/E0HRXVeM/items/PYL888CK"],"itemData":{"id":1054,"type":"article-journal","container-title":"Behavioral Ecology and Sociobiology","DOI":"10.1007/BF00166483","ISSN":"0340-5443, 1432-0762","issue":"2","journalAbbreviation":"Behav Ecol Sociobiol","language":"en","page":"95-101","source":"DOI.org (Crossref)","title":"Low frequency of extra-pair paternity in pied flycatchers revealed by DNA fingerprinting","volume":"29","author":[{"family":"Lifjeld","given":"Jan T."},{"family":"Slagsvold","given":"Tore"},{"family":"Lampe","given":"Helene M."}],"issued":{"date-parts":[["1991",9]]}}},{"id":1055,"uris":["http://zotero.org/users/local/E0HRXVeM/items/Z5R82SHM"],"itemData":{"id":1055,"type":"article-journal","container-title":"Behaviour","DOI":"10.1163/1568539X-00003056","ISSN":"0005-7959, 1568-539X","issue":"3-4","journalAbbreviation":"Behav","page":"359-380","source":"DOI.org (Crossref)","title":"Extra-pair matings, context-dependence and offspring quality: a brood manipulation experiment in pied flycatchers","title-short":"Extra-pair matings, context-dependence and offspring quality","volume":"150","author":[{"family":"Moreno","given":"Juan"},{"family":"Martínez","given":"Juan G."},{"family":"González-Braojos","given":"Sonia"},{"family":"Ruiz-de-Castañeda","given":"Rafael"},{"family":"Cantarero","given":"Alejandro"},{"family":"Sánchez-Tójar","given":"Alfredo"}],"issued":{"date-parts":[["201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rinkov et al., 2018, 2020, 2022; Lifjeld et al., 1991; Moreno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32BB4EA2" w14:textId="77777777" w:rsidTr="00961C37">
        <w:trPr>
          <w:trHeight w:val="320"/>
        </w:trPr>
        <w:tc>
          <w:tcPr>
            <w:tcW w:w="5125" w:type="dxa"/>
            <w:shd w:val="clear" w:color="auto" w:fill="auto"/>
            <w:noWrap/>
            <w:vAlign w:val="bottom"/>
            <w:hideMark/>
          </w:tcPr>
          <w:p w14:paraId="458E7E8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rairie chicken, Tympanuchus cupido</w:t>
            </w:r>
          </w:p>
        </w:tc>
        <w:tc>
          <w:tcPr>
            <w:tcW w:w="4235" w:type="dxa"/>
            <w:shd w:val="clear" w:color="auto" w:fill="auto"/>
            <w:noWrap/>
            <w:vAlign w:val="bottom"/>
            <w:hideMark/>
          </w:tcPr>
          <w:p w14:paraId="0698E5FA" w14:textId="29CCD816" w:rsidR="001B56E1" w:rsidRPr="00DD567A" w:rsidRDefault="004D5C0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WJEPXAMV","properties":{"formattedCitation":"(Hess et al., 2012)","plainCitation":"(Hess et al., 2012)","dontUpdate":true,"noteIndex":0},"citationItems":[{"id":1056,"uris":["http://zotero.org/users/local/E0HRXVeM/items/G9GVT7MA"],"itemData":{"id":1056,"type":"article-journal","container-title":"The Auk","DOI":"10.1525/auk.2011.11095","ISSN":"00048038, 19384254","issue":"1","journalAbbreviation":"The Auk","language":"en","page":"133-139","source":"DOI.org (Crossref)","title":"Females choose multiple mates in the lekking Greater Prairie-Chicken (&lt;i&gt;Tympanuchus cupido&lt;/i&gt;)","volume":"129","author":[{"family":"Hess","given":"Brian D."},{"family":"Dunn","given":"Peter O."},{"family":"Whittingham","given":"Linda A."}],"issued":{"date-parts":[["2012",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ess et al., 2012</w:t>
            </w:r>
            <w:r w:rsidRPr="00DD567A">
              <w:rPr>
                <w:rFonts w:ascii="Times New Roman" w:eastAsia="Times New Roman" w:hAnsi="Times New Roman" w:cs="Times New Roman"/>
                <w:color w:val="000000"/>
                <w:kern w:val="0"/>
                <w14:ligatures w14:val="none"/>
              </w:rPr>
              <w:fldChar w:fldCharType="end"/>
            </w:r>
          </w:p>
        </w:tc>
      </w:tr>
      <w:tr w:rsidR="00092E92" w:rsidRPr="00DD567A" w14:paraId="556C71D1" w14:textId="77777777" w:rsidTr="00961C37">
        <w:trPr>
          <w:trHeight w:val="320"/>
        </w:trPr>
        <w:tc>
          <w:tcPr>
            <w:tcW w:w="5125" w:type="dxa"/>
            <w:shd w:val="clear" w:color="auto" w:fill="auto"/>
            <w:noWrap/>
            <w:vAlign w:val="bottom"/>
            <w:hideMark/>
          </w:tcPr>
          <w:p w14:paraId="56C47A2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ukeko, Porphyrio porphyrio</w:t>
            </w:r>
          </w:p>
        </w:tc>
        <w:tc>
          <w:tcPr>
            <w:tcW w:w="4235" w:type="dxa"/>
            <w:shd w:val="clear" w:color="auto" w:fill="auto"/>
            <w:noWrap/>
            <w:vAlign w:val="bottom"/>
            <w:hideMark/>
          </w:tcPr>
          <w:p w14:paraId="4A8E7006" w14:textId="0FC26F01" w:rsidR="001B56E1" w:rsidRPr="00DD567A" w:rsidRDefault="00FA45D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0slB4J5","properties":{"formattedCitation":"(Jamieson et al., 1994)","plainCitation":"(Jamieson et al., 1994)","dontUpdate":true,"noteIndex":0},"citationItems":[{"id":1057,"uris":["http://zotero.org/users/local/E0HRXVeM/items/GYWW6N2E"],"itemData":{"id":1057,"type":"article-journal","container-title":"Proceedings of the Royal Society of London. Series B: Biological Sciences","DOI":"10.1098/rspb.1994.0125","ISSN":"0962-8452, 1471-2954","issue":"1350","journalAbbreviation":"Proc. R. Soc. Lond. B","language":"en","page":"271-277","source":"DOI.org (Crossref)","title":"Shared paternity among non-relatives is a result of an egalitarian mating system in a communally breeding bird, the pukeko","volume":"257","author":[{"family":"Jamieson","given":"Ian G."},{"family":"Quinn","given":"James S."},{"family":"Rose","given":"Paul A."},{"family":"White","given":"Brad N."}],"issued":{"date-parts":[["1994",9,2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Jamieson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1815D891" w14:textId="77777777" w:rsidTr="00961C37">
        <w:trPr>
          <w:trHeight w:val="320"/>
        </w:trPr>
        <w:tc>
          <w:tcPr>
            <w:tcW w:w="5125" w:type="dxa"/>
            <w:shd w:val="clear" w:color="auto" w:fill="auto"/>
            <w:noWrap/>
            <w:vAlign w:val="bottom"/>
            <w:hideMark/>
          </w:tcPr>
          <w:p w14:paraId="3C573E6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Purple sandpiper, Calidris maritima</w:t>
            </w:r>
          </w:p>
        </w:tc>
        <w:tc>
          <w:tcPr>
            <w:tcW w:w="4235" w:type="dxa"/>
            <w:shd w:val="clear" w:color="auto" w:fill="auto"/>
            <w:noWrap/>
            <w:vAlign w:val="bottom"/>
            <w:hideMark/>
          </w:tcPr>
          <w:p w14:paraId="7A011F2C" w14:textId="4660B262" w:rsidR="001B56E1" w:rsidRPr="00DD567A" w:rsidRDefault="00CB0D7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qZmZQ43","properties":{"formattedCitation":"(Pierce &amp; Lifjeld, 1998)","plainCitation":"(Pierce &amp; Lifjeld, 1998)","dontUpdate":true,"noteIndex":0},"citationItems":[{"id":1058,"uris":["http://zotero.org/users/local/E0HRXVeM/items/FK64CUCA"],"itemData":{"id":1058,"type":"article-journal","container-title":"The Auk","DOI":"10.2307/4089409","ISSN":"00048038, 19384254","issue":"3","journalAbbreviation":"The Auk","page":"602-612","source":"DOI.org (Crossref)","title":"High Paternity without Paternity-Assurance Behavior in the Purple Sandpiper, a Species with High Paternal Investment","volume":"115","author":[{"family":"Pierce","given":"Elin P."},{"family":"Lifjeld","given":"Jan T."}],"issued":{"date-parts":[["1998",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ierce &amp; Lifjeld, 1998</w:t>
            </w:r>
            <w:r w:rsidRPr="00DD567A">
              <w:rPr>
                <w:rFonts w:ascii="Times New Roman" w:eastAsia="Times New Roman" w:hAnsi="Times New Roman" w:cs="Times New Roman"/>
                <w:color w:val="000000"/>
                <w:kern w:val="0"/>
                <w14:ligatures w14:val="none"/>
              </w:rPr>
              <w:fldChar w:fldCharType="end"/>
            </w:r>
          </w:p>
        </w:tc>
      </w:tr>
      <w:tr w:rsidR="00092E92" w:rsidRPr="00DD567A" w14:paraId="56F90C71" w14:textId="77777777" w:rsidTr="00961C37">
        <w:trPr>
          <w:trHeight w:val="320"/>
        </w:trPr>
        <w:tc>
          <w:tcPr>
            <w:tcW w:w="5125" w:type="dxa"/>
            <w:shd w:val="clear" w:color="auto" w:fill="auto"/>
            <w:noWrap/>
            <w:vAlign w:val="bottom"/>
            <w:hideMark/>
          </w:tcPr>
          <w:p w14:paraId="1921F6A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 phalarope, Phalaropus fulicarius</w:t>
            </w:r>
          </w:p>
        </w:tc>
        <w:tc>
          <w:tcPr>
            <w:tcW w:w="4235" w:type="dxa"/>
            <w:shd w:val="clear" w:color="auto" w:fill="auto"/>
            <w:noWrap/>
            <w:vAlign w:val="bottom"/>
            <w:hideMark/>
          </w:tcPr>
          <w:p w14:paraId="46FF9B63" w14:textId="6552E09E" w:rsidR="001B56E1" w:rsidRPr="00DD567A" w:rsidRDefault="00E446D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eegUewER","properties":{"formattedCitation":"(Dale et al., 1999)","plainCitation":"(Dale et al., 1999)","dontUpdate":true,"noteIndex":0},"citationItems":[{"id":1059,"uris":["http://zotero.org/users/local/E0HRXVeM/items/T5XPY667"],"itemData":{"id":1059,"type":"article-journal","container-title":"Behavioral Ecology and Sociobiology","DOI":"10.1007/s002650050591","ISSN":"0340-5443, 1432-0762","issue":"1","journalAbbreviation":"Behavioral Ecology and Sociobiology","page":"50-56","source":"DOI.org (Crossref)","title":"Frequency and timing of extrapair fertilisation in the polyandrous red phalarope (Phalaropus fulicarius)","volume":"46","author":[{"family":"Dale","given":"James"},{"family":"Montgomerie","given":"Robert"},{"family":"Michaud","given":"Denise"},{"family":"Boag","given":"Peter"}],"issued":{"date-parts":[["1999",6,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le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14262A88" w14:textId="77777777" w:rsidTr="00961C37">
        <w:trPr>
          <w:trHeight w:val="320"/>
        </w:trPr>
        <w:tc>
          <w:tcPr>
            <w:tcW w:w="5125" w:type="dxa"/>
            <w:shd w:val="clear" w:color="auto" w:fill="auto"/>
            <w:noWrap/>
            <w:vAlign w:val="bottom"/>
            <w:hideMark/>
          </w:tcPr>
          <w:p w14:paraId="2B5F1EF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backed shrike, Lanius collurio</w:t>
            </w:r>
          </w:p>
        </w:tc>
        <w:tc>
          <w:tcPr>
            <w:tcW w:w="4235" w:type="dxa"/>
            <w:shd w:val="clear" w:color="auto" w:fill="auto"/>
            <w:noWrap/>
            <w:vAlign w:val="bottom"/>
            <w:hideMark/>
          </w:tcPr>
          <w:p w14:paraId="7B33FAB7" w14:textId="09559461" w:rsidR="001B56E1" w:rsidRPr="00DD567A" w:rsidRDefault="00CB794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f1kW0bde","properties":{"formattedCitation":"(Fornasari et al., 1994)","plainCitation":"(Fornasari et al., 1994)","dontUpdate":true,"noteIndex":0},"citationItems":[{"id":1060,"uris":["http://zotero.org/users/local/E0HRXVeM/items/DPIDUEDU"],"itemData":{"id":1060,"type":"article-journal","container-title":"Ethology Ecology &amp; Evolution","DOI":"10.1080/08927014.1994.9522992","ISSN":"0394-9370, 1828-7131","issue":"2","journalAbbreviation":"Ethology Ecology &amp; Evolution","language":"en","page":"169-177","source":"DOI.org (Crossref)","title":"Home range overlapping and socio-sexual relationships in the red-backed shrike &lt;i&gt;Lanius collurio&lt;/i&gt;","volume":"6","author":[{"family":"Fornasari","given":"L."},{"family":"Bottoni","given":"L."},{"family":"Sacchi","given":"N."},{"family":"Massa","given":"R."}],"issued":{"date-parts":[["1994",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Fornasari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5F7EBA41" w14:textId="77777777" w:rsidTr="00961C37">
        <w:trPr>
          <w:trHeight w:val="320"/>
        </w:trPr>
        <w:tc>
          <w:tcPr>
            <w:tcW w:w="5125" w:type="dxa"/>
            <w:shd w:val="clear" w:color="auto" w:fill="auto"/>
            <w:noWrap/>
            <w:vAlign w:val="bottom"/>
            <w:hideMark/>
          </w:tcPr>
          <w:p w14:paraId="173A543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billed buffalo weaver, Bubalornis niger</w:t>
            </w:r>
          </w:p>
        </w:tc>
        <w:tc>
          <w:tcPr>
            <w:tcW w:w="4235" w:type="dxa"/>
            <w:shd w:val="clear" w:color="auto" w:fill="auto"/>
            <w:noWrap/>
            <w:vAlign w:val="bottom"/>
            <w:hideMark/>
          </w:tcPr>
          <w:p w14:paraId="33BC726E" w14:textId="391E1BD9" w:rsidR="001B56E1" w:rsidRPr="00DD567A" w:rsidRDefault="000A5E6F"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twDIn8JQ","properties":{"formattedCitation":"(Winterbottom et al., 2001)","plainCitation":"(Winterbottom et al., 2001)","dontUpdate":true,"noteIndex":0},"citationItems":[{"id":1061,"uris":["http://zotero.org/users/local/E0HRXVeM/items/XZPCKVK8"],"itemData":{"id":1061,"type":"article-journal","container-title":"Behavioral Ecology and Sociobiology","DOI":"10.1007/s002650100384","ISSN":"0340-5443, 1432-0762","issue":"5","journalAbbreviation":"Behavioral Ecology and Sociobiology","page":"474-482","source":"DOI.org (Crossref)","title":"The phalloid organ, orgasm and sperm competition in a polygynandrous bird: the red-billed buffalo weaver (Bubalornis niger)","title-short":"The phalloid organ, orgasm and sperm competition in a polygynandrous bird","volume":"50","author":[{"family":"Winterbottom","given":"M."},{"family":"Burke","given":"T."},{"family":"Birkhead","given":"T."}],"issued":{"date-parts":[["2001",1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interbottom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7766F399" w14:textId="77777777" w:rsidTr="00961C37">
        <w:trPr>
          <w:trHeight w:val="320"/>
        </w:trPr>
        <w:tc>
          <w:tcPr>
            <w:tcW w:w="5125" w:type="dxa"/>
            <w:shd w:val="clear" w:color="auto" w:fill="auto"/>
            <w:noWrap/>
            <w:vAlign w:val="bottom"/>
            <w:hideMark/>
          </w:tcPr>
          <w:p w14:paraId="1BBC36B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billed quelea, Quelea quelea</w:t>
            </w:r>
          </w:p>
        </w:tc>
        <w:tc>
          <w:tcPr>
            <w:tcW w:w="4235" w:type="dxa"/>
            <w:shd w:val="clear" w:color="auto" w:fill="auto"/>
            <w:noWrap/>
            <w:vAlign w:val="bottom"/>
            <w:hideMark/>
          </w:tcPr>
          <w:p w14:paraId="1E8BE1ED" w14:textId="3DA72B65" w:rsidR="001B56E1" w:rsidRPr="00DD567A" w:rsidRDefault="007B68F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N4mdmhJY","properties":{"formattedCitation":"(Dallimer &amp; Jones, 2007)","plainCitation":"(Dallimer &amp; Jones, 2007)","dontUpdate":true,"noteIndex":0},"citationItems":[{"id":1062,"uris":["http://zotero.org/users/local/E0HRXVeM/items/F6M55ESZ"],"itemData":{"id":1062,"type":"article-journal","container-title":"Ostrich","DOI":"10.2989/OSTRICH.2007.78.3.11.322","ISSN":"0030-6525, 1727-947X","issue":"3","journalAbbreviation":"Ostrich","language":"en","page":"637-639","source":"DOI.org (Crossref)","title":"An estimation of the rate of reproductive cheating in the Red-billed Quelea &lt;i&gt;Quelea quelea&lt;/i&gt;","volume":"78","author":[{"family":"Dallimer","given":"Martin"},{"family":"Jones","given":"Peter J"}],"issued":{"date-parts":[["2007",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llimer &amp; Jones, 2007</w:t>
            </w:r>
            <w:r w:rsidRPr="00DD567A">
              <w:rPr>
                <w:rFonts w:ascii="Times New Roman" w:eastAsia="Times New Roman" w:hAnsi="Times New Roman" w:cs="Times New Roman"/>
                <w:color w:val="000000"/>
                <w:kern w:val="0"/>
                <w14:ligatures w14:val="none"/>
              </w:rPr>
              <w:fldChar w:fldCharType="end"/>
            </w:r>
          </w:p>
        </w:tc>
      </w:tr>
      <w:tr w:rsidR="00092E92" w:rsidRPr="00DD567A" w14:paraId="688EA7B4" w14:textId="77777777" w:rsidTr="00961C37">
        <w:trPr>
          <w:trHeight w:val="320"/>
        </w:trPr>
        <w:tc>
          <w:tcPr>
            <w:tcW w:w="5125" w:type="dxa"/>
            <w:shd w:val="clear" w:color="auto" w:fill="auto"/>
            <w:noWrap/>
            <w:vAlign w:val="bottom"/>
            <w:hideMark/>
          </w:tcPr>
          <w:p w14:paraId="439C1EC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breasted flycatcher, Ficedula parva</w:t>
            </w:r>
          </w:p>
        </w:tc>
        <w:tc>
          <w:tcPr>
            <w:tcW w:w="4235" w:type="dxa"/>
            <w:shd w:val="clear" w:color="auto" w:fill="auto"/>
            <w:noWrap/>
            <w:vAlign w:val="bottom"/>
            <w:hideMark/>
          </w:tcPr>
          <w:p w14:paraId="5754BAC9" w14:textId="45DF046B" w:rsidR="001B56E1" w:rsidRPr="00DD567A" w:rsidRDefault="00603D0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CaZiYvB","properties":{"formattedCitation":"(Mitrus et al., 2014)","plainCitation":"(Mitrus et al., 2014)","dontUpdate":true,"noteIndex":0},"citationItems":[{"id":1063,"uris":["http://zotero.org/users/local/E0HRXVeM/items/UKHVUY57"],"itemData":{"id":1063,"type":"article-journal","abstract":"Despite advances in knowledge, in many bird species, the true mating system is unknown, and especially so for birds breeding at low densities under natural conditions. We studied paternity at the population and breeding pair level in the Red-breasted Flycatcher ( Ficedula parva), a small, migrant passerine breeding in old-growth Białowieża Forest. Over seven breeding seasons we genotyped a total of 159 nestlings and 25 adult males as fathers from 33 broods of the Red-breasted Flycatcher. Extra-pair young were present in eight broods (24.2%). Twelve (7.5%) chicks mismatched with the ‘social’ male in several loci. Both low breeding density and synchrony in breeding phenology can explain such findings. Also of interest was the share of extra-pair paternity at the individual level, in relation to the age/ornamentation of the extra-pair male. Male Red-breasted Flycatchers exhibit delayed plumage maturation. Young males (second year) are without an orange badge on the throat and breast, while older males (after-second year) are ornamented and have an orange badge. The extra-pair nestlings were found in eight broods, four with young males as a fathers (36.4%) and four in broods of old males (18.2%). However, in all seven cases when the age of the extra-pair partner was known, irrespective of the age of the social father, the extra-pair partner was a male with an orange patch on the breast. This indicated female preference for ornamented males as partners for extra-pair copulation.","container-title":"Avian Biology Research","DOI":"10.3184/175815514X13948188185179","ISSN":"1758-1559, 1758-1567","issue":"2","journalAbbreviation":"Avian Biology Research","language":"en","page":"111-116","source":"DOI.org (Crossref)","title":"Extra-pair Paternity in Relation to Age of the Red-breasted Flycatcher &lt;i&gt;Ficedula Parva&lt;/i&gt; males","volume":"7","author":[{"family":"Mitrus","given":"Joanna"},{"family":"Mitrus","given":"Cezary"},{"family":"Rutkowski","given":"Robert"},{"family":"Sikora","given":"Magdalena"}],"issued":{"date-parts":[["2014",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itrus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768A6FF6" w14:textId="77777777" w:rsidTr="00961C37">
        <w:trPr>
          <w:trHeight w:val="320"/>
        </w:trPr>
        <w:tc>
          <w:tcPr>
            <w:tcW w:w="5125" w:type="dxa"/>
            <w:shd w:val="clear" w:color="auto" w:fill="auto"/>
            <w:noWrap/>
            <w:vAlign w:val="bottom"/>
            <w:hideMark/>
          </w:tcPr>
          <w:p w14:paraId="43C499C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capped plover, Charadrius ruficapillus</w:t>
            </w:r>
          </w:p>
        </w:tc>
        <w:tc>
          <w:tcPr>
            <w:tcW w:w="4235" w:type="dxa"/>
            <w:shd w:val="clear" w:color="auto" w:fill="auto"/>
            <w:noWrap/>
            <w:vAlign w:val="bottom"/>
            <w:hideMark/>
          </w:tcPr>
          <w:p w14:paraId="684D3F83" w14:textId="2220A045" w:rsidR="001B56E1" w:rsidRPr="00DD567A" w:rsidRDefault="004A472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5XOX1B1x","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41125332" w14:textId="77777777" w:rsidTr="00961C37">
        <w:trPr>
          <w:trHeight w:val="320"/>
        </w:trPr>
        <w:tc>
          <w:tcPr>
            <w:tcW w:w="5125" w:type="dxa"/>
            <w:shd w:val="clear" w:color="auto" w:fill="auto"/>
            <w:noWrap/>
            <w:vAlign w:val="bottom"/>
            <w:hideMark/>
          </w:tcPr>
          <w:p w14:paraId="37F6155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cockaded woodpecker, Picoides borealis</w:t>
            </w:r>
          </w:p>
        </w:tc>
        <w:tc>
          <w:tcPr>
            <w:tcW w:w="4235" w:type="dxa"/>
            <w:shd w:val="clear" w:color="auto" w:fill="auto"/>
            <w:noWrap/>
            <w:vAlign w:val="bottom"/>
            <w:hideMark/>
          </w:tcPr>
          <w:p w14:paraId="769EB1A7" w14:textId="66FAB506" w:rsidR="001B56E1" w:rsidRPr="00DD567A" w:rsidRDefault="009629B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lkRi3iE2","properties":{"formattedCitation":"(Haig et al., 1994)","plainCitation":"(Haig et al., 1994)","dontUpdate":true,"noteIndex":0},"citationItems":[{"id":1064,"uris":["http://zotero.org/users/local/E0HRXVeM/items/J3HF8TC5"],"itemData":{"id":1064,"type":"article-journal","container-title":"Behavioral Ecology and Sociobiology","DOI":"10.1007/BF00183480","ISSN":"0340-5443, 1432-0762","issue":"4","journalAbbreviation":"Behav Ecol Sociobiol","language":"en","page":"295-303","source":"DOI.org (Crossref)","title":"Genetic evidence for monogamy in the cooperatively breeding red-cockaded woodpecker","volume":"34","author":[{"family":"Haig","given":"Susan M."},{"family":"Walters","given":"Jeffrey R."},{"family":"Plissner","given":"Jonathan H."}],"issued":{"date-parts":[["1994",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aig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40BA1910" w14:textId="77777777" w:rsidTr="00961C37">
        <w:trPr>
          <w:trHeight w:val="320"/>
        </w:trPr>
        <w:tc>
          <w:tcPr>
            <w:tcW w:w="5125" w:type="dxa"/>
            <w:shd w:val="clear" w:color="auto" w:fill="auto"/>
            <w:noWrap/>
            <w:vAlign w:val="bottom"/>
            <w:hideMark/>
          </w:tcPr>
          <w:p w14:paraId="770E84F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footed falcon, Falco vespertinus</w:t>
            </w:r>
          </w:p>
        </w:tc>
        <w:tc>
          <w:tcPr>
            <w:tcW w:w="4235" w:type="dxa"/>
            <w:shd w:val="clear" w:color="auto" w:fill="auto"/>
            <w:noWrap/>
            <w:vAlign w:val="bottom"/>
            <w:hideMark/>
          </w:tcPr>
          <w:p w14:paraId="031110B1" w14:textId="0CA1F1AE" w:rsidR="001B56E1" w:rsidRPr="00DD567A" w:rsidRDefault="003418B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uInC4yiZ","properties":{"formattedCitation":"(Magonyi et al., 2021)","plainCitation":"(Magonyi et al., 2021)","dontUpdate":true,"noteIndex":0},"citationItems":[{"id":1065,"uris":["http://zotero.org/users/local/E0HRXVeM/items/C8EBRQNZ"],"itemData":{"id":1065,"type":"article-journal","container-title":"Ibis","DOI":"10.1111/ibi.12932","ISSN":"0019-1019, 1474-919X","issue":"3","journalAbbreviation":"Ibis","language":"en","page":"1087-1092","source":"DOI.org (Crossref)","title":"Extra‐pair paternity, intraspecific brood parasitism, quasi‐parasitism and polygamy in the Red‐footed Falcon (&lt;i&gt;Falco vespertinus&lt;/i&gt;)","volume":"163","author":[{"family":"Magonyi","given":"Nóra M."},{"family":"Szabó","given":"Krisztián"},{"family":"Fehérvári","given":"Péter"},{"family":"Solt","given":"Szabolcs"},{"family":"Palatitz","given":"Péter"},{"family":"Vili","given":"Nóra"},{"family":"Bertók","given":"Peter"},{"family":"Mátics","given":"Róbert"}],"issued":{"date-parts":[["2021",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gonyi et al., 2021</w:t>
            </w:r>
            <w:r w:rsidRPr="00DD567A">
              <w:rPr>
                <w:rFonts w:ascii="Times New Roman" w:eastAsia="Times New Roman" w:hAnsi="Times New Roman" w:cs="Times New Roman"/>
                <w:color w:val="000000"/>
                <w:kern w:val="0"/>
                <w14:ligatures w14:val="none"/>
              </w:rPr>
              <w:fldChar w:fldCharType="end"/>
            </w:r>
          </w:p>
        </w:tc>
      </w:tr>
      <w:tr w:rsidR="00092E92" w:rsidRPr="00DD567A" w14:paraId="78BA4625" w14:textId="77777777" w:rsidTr="00961C37">
        <w:trPr>
          <w:trHeight w:val="320"/>
        </w:trPr>
        <w:tc>
          <w:tcPr>
            <w:tcW w:w="5125" w:type="dxa"/>
            <w:shd w:val="clear" w:color="auto" w:fill="auto"/>
            <w:noWrap/>
            <w:vAlign w:val="bottom"/>
            <w:hideMark/>
          </w:tcPr>
          <w:p w14:paraId="3E604E9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d-necked phalarope, Phalaropus lobatus</w:t>
            </w:r>
          </w:p>
        </w:tc>
        <w:tc>
          <w:tcPr>
            <w:tcW w:w="4235" w:type="dxa"/>
            <w:shd w:val="clear" w:color="auto" w:fill="auto"/>
            <w:noWrap/>
            <w:vAlign w:val="bottom"/>
            <w:hideMark/>
          </w:tcPr>
          <w:p w14:paraId="0FB39DD2" w14:textId="42BEFADC" w:rsidR="001B56E1" w:rsidRPr="00DD567A" w:rsidRDefault="00973C1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1FOcPIkR","properties":{"formattedCitation":"(Schamel et al., 2004)","plainCitation":"(Schamel et al., 2004)","dontUpdate":true,"noteIndex":0},"citationItems":[{"id":1066,"uris":["http://zotero.org/users/local/E0HRXVeM/items/PZ4TVKWJ"],"itemData":{"id":1066,"type":"article-journal","container-title":"Behavioral Ecology and Sociobiology","DOI":"10.1007/s00265-004-0825-2","ISSN":"0340-5443, 1432-0762","issue":"2","journalAbbreviation":"Behav Ecol Sociobiol","language":"en","page":"110-118","source":"DOI.org (Crossref)","title":"Mate guarding, copulation strategies and paternity in the sex-role reversed, socially polyandrous red-necked phalarope Phalaropus lobatus","volume":"57","author":[{"family":"Schamel","given":"Douglas"},{"family":"Tracy","given":"Diane M."},{"family":"Lank","given":"David B."},{"family":"Westneat","given":"David F."}],"issued":{"date-parts":[["2004",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chamel et al., 2004</w:t>
            </w:r>
            <w:r w:rsidRPr="00DD567A">
              <w:rPr>
                <w:rFonts w:ascii="Times New Roman" w:eastAsia="Times New Roman" w:hAnsi="Times New Roman" w:cs="Times New Roman"/>
                <w:color w:val="000000"/>
                <w:kern w:val="0"/>
                <w14:ligatures w14:val="none"/>
              </w:rPr>
              <w:fldChar w:fldCharType="end"/>
            </w:r>
          </w:p>
        </w:tc>
      </w:tr>
      <w:tr w:rsidR="00092E92" w:rsidRPr="00DD567A" w14:paraId="55C3D236" w14:textId="77777777" w:rsidTr="00961C37">
        <w:trPr>
          <w:trHeight w:val="320"/>
        </w:trPr>
        <w:tc>
          <w:tcPr>
            <w:tcW w:w="5125" w:type="dxa"/>
            <w:shd w:val="clear" w:color="auto" w:fill="auto"/>
            <w:noWrap/>
            <w:vAlign w:val="bottom"/>
            <w:hideMark/>
          </w:tcPr>
          <w:p w14:paraId="1D21F6E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eed bunting, Emberiza schoeniclus</w:t>
            </w:r>
          </w:p>
        </w:tc>
        <w:tc>
          <w:tcPr>
            <w:tcW w:w="4235" w:type="dxa"/>
            <w:shd w:val="clear" w:color="auto" w:fill="auto"/>
            <w:noWrap/>
            <w:vAlign w:val="bottom"/>
            <w:hideMark/>
          </w:tcPr>
          <w:p w14:paraId="3B08A58C" w14:textId="3AF22573" w:rsidR="001B56E1" w:rsidRPr="00DD567A" w:rsidRDefault="00F3363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27aku2Or","properties":{"formattedCitation":"(Bouwman et al., 2006)","plainCitation":"(Bouwman et al., 2006)","dontUpdate":true,"noteIndex":0},"citationItems":[{"id":1067,"uris":["http://zotero.org/users/local/E0HRXVeM/items/2ADY46P9"],"itemData":{"id":1067,"type":"article-journal","container-title":"Molecular Ecology","DOI":"10.1111/j.1365-294X.2006.02955.x","ISSN":"09621083","issue":"9","language":"en","page":"2589-2600","source":"DOI.org (Crossref)","title":"How female reed buntings benefit from extra-pair mating behaviour: testing hypotheses through patterns of paternity in sequential broods","title-short":"How female reed buntings benefit from extra-pair mating behaviour","volume":"15","author":[{"family":"Bouwman","given":"Karen M."},{"family":"Burke","given":"Terry"},{"family":"Komdeur","given":"Jan"}],"issued":{"date-parts":[["2006",6,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ouwman et al., 2006</w:t>
            </w:r>
            <w:r w:rsidRPr="00DD567A">
              <w:rPr>
                <w:rFonts w:ascii="Times New Roman" w:eastAsia="Times New Roman" w:hAnsi="Times New Roman" w:cs="Times New Roman"/>
                <w:color w:val="000000"/>
                <w:kern w:val="0"/>
                <w14:ligatures w14:val="none"/>
              </w:rPr>
              <w:fldChar w:fldCharType="end"/>
            </w:r>
          </w:p>
        </w:tc>
      </w:tr>
      <w:tr w:rsidR="00092E92" w:rsidRPr="00DD567A" w14:paraId="72C541F5" w14:textId="77777777" w:rsidTr="00961C37">
        <w:trPr>
          <w:trHeight w:val="320"/>
        </w:trPr>
        <w:tc>
          <w:tcPr>
            <w:tcW w:w="5125" w:type="dxa"/>
            <w:shd w:val="clear" w:color="auto" w:fill="auto"/>
            <w:noWrap/>
            <w:vAlign w:val="bottom"/>
            <w:hideMark/>
          </w:tcPr>
          <w:p w14:paraId="5464401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idgway's hawk, Buteo ridgwayi</w:t>
            </w:r>
          </w:p>
        </w:tc>
        <w:tc>
          <w:tcPr>
            <w:tcW w:w="4235" w:type="dxa"/>
            <w:shd w:val="clear" w:color="auto" w:fill="auto"/>
            <w:noWrap/>
            <w:vAlign w:val="bottom"/>
            <w:hideMark/>
          </w:tcPr>
          <w:p w14:paraId="24FC0129" w14:textId="75EBC229" w:rsidR="001B56E1" w:rsidRPr="00DD567A" w:rsidRDefault="0004455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J31ADlgJ","properties":{"formattedCitation":"(Woolaver et al., 2013)","plainCitation":"(Woolaver et al., 2013)","dontUpdate":true,"noteIndex":0},"citationItems":[{"id":1069,"uris":["http://zotero.org/users/local/E0HRXVeM/items/MFHKJS7X"],"itemData":{"id":1069,"type":"article-journal","abstract":"Abstract:\n            \n              Patterns of social organization and mating systems have been shown to be functions of ecological factors such as resource allocation and breeding density. In some species, particularly birds, social organization and genetic mating systems differ with molecular studies providing evidence of extra-pair young frequently occurring within broods of socially monogamous species. Here we examine the social and genetic mating system of an ecologically little-known forest raptor endemic to the island of Hispaniola in the Caribbean. From 2005–2009, our field observations of over 60 breeding pairs verified a social mating system of monogamy for the species. During the same time period, we collected blood samples (\n              n\n              = 146 birds, 48 nests) and used microsatellite profiles from 10 loci to estimate genetic relatedness among nestlings in a brood and assign putative fathers. We found no evidence of extra-pair paternity in 41 broods. We had one instance where a social male was not assigned as the putative father, however, the confidence level of this assignment was not significant since the genotypes of the social and assigned males were very similar. Our results support our hypothesis that genetic monogamy would be exhibited by Ridgway's hawk, an island-endemic tropical raptor.","container-title":"Journal of Tropical Ecology","DOI":"10.1017/S0266467413000655","ISSN":"0266-4674, 1469-7831","issue":"6","journalAbbreviation":"J. Trop. Ecol.","language":"en","page":"531-540","source":"DOI.org (Crossref)","title":"Social and genetic mating system of Ridgway's hawk (&lt;i&gt;Buteo ridgwayi&lt;/i&gt;), an endemic raptor on Hispaniola","volume":"29","author":[{"family":"Woolaver","given":"Lance G."},{"family":"Nichols","given":"Rina K."},{"family":"Morton","given":"Eugene S."},{"family":"Stutchbury","given":"Bridget J. M."}],"issued":{"date-parts":[["2013",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oolaver et al., 2013</w:t>
            </w:r>
            <w:r w:rsidRPr="00DD567A">
              <w:rPr>
                <w:rFonts w:ascii="Times New Roman" w:eastAsia="Times New Roman" w:hAnsi="Times New Roman" w:cs="Times New Roman"/>
                <w:color w:val="000000"/>
                <w:kern w:val="0"/>
                <w14:ligatures w14:val="none"/>
              </w:rPr>
              <w:fldChar w:fldCharType="end"/>
            </w:r>
          </w:p>
        </w:tc>
      </w:tr>
      <w:tr w:rsidR="00092E92" w:rsidRPr="00DD567A" w14:paraId="4120E043" w14:textId="77777777" w:rsidTr="00961C37">
        <w:trPr>
          <w:trHeight w:val="320"/>
        </w:trPr>
        <w:tc>
          <w:tcPr>
            <w:tcW w:w="5125" w:type="dxa"/>
            <w:shd w:val="clear" w:color="auto" w:fill="auto"/>
            <w:noWrap/>
            <w:vAlign w:val="bottom"/>
            <w:hideMark/>
          </w:tcPr>
          <w:p w14:paraId="1480397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lastRenderedPageBreak/>
              <w:t>Ringed plover, Charadrius hiaticula</w:t>
            </w:r>
          </w:p>
        </w:tc>
        <w:tc>
          <w:tcPr>
            <w:tcW w:w="4235" w:type="dxa"/>
            <w:shd w:val="clear" w:color="auto" w:fill="auto"/>
            <w:noWrap/>
            <w:vAlign w:val="bottom"/>
            <w:hideMark/>
          </w:tcPr>
          <w:p w14:paraId="1629153F" w14:textId="67AB9E3A" w:rsidR="001B56E1" w:rsidRPr="00DD567A" w:rsidRDefault="005E2FC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tH8C7AB","properties":{"formattedCitation":"(Wallander et al., 2001)","plainCitation":"(Wallander et al., 2001)","dontUpdate":true,"noteIndex":0},"citationItems":[{"id":1070,"uris":["http://zotero.org/users/local/E0HRXVeM/items/NMC2XGAL"],"itemData":{"id":1070,"type":"article-journal","container-title":"Ethology","DOI":"10.1046/j.1439-0310.2001.00695.x","ISSN":"0179-1613, 1439-0310","issue":"7","journalAbbreviation":"Ethology","language":"en","page":"561-572","source":"DOI.org (Crossref)","title":"Genetic and Social Monogamy - Does It Occur Without Mate Guarding in the Ringed Plover?","volume":"107","author":[{"family":"Wallander","given":"Johan"},{"family":"Blomqvist","given":"Donald"},{"family":"Lifjeld","given":"Jan T."}],"issued":{"date-parts":[["2001",7,2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Wallander et al., 2001</w:t>
            </w:r>
            <w:r w:rsidRPr="00DD567A">
              <w:rPr>
                <w:rFonts w:ascii="Times New Roman" w:eastAsia="Times New Roman" w:hAnsi="Times New Roman" w:cs="Times New Roman"/>
                <w:color w:val="000000"/>
                <w:kern w:val="0"/>
                <w14:ligatures w14:val="none"/>
              </w:rPr>
              <w:fldChar w:fldCharType="end"/>
            </w:r>
          </w:p>
        </w:tc>
      </w:tr>
      <w:tr w:rsidR="00092E92" w:rsidRPr="00DD567A" w14:paraId="5DAD3735" w14:textId="77777777" w:rsidTr="00961C37">
        <w:trPr>
          <w:trHeight w:val="320"/>
        </w:trPr>
        <w:tc>
          <w:tcPr>
            <w:tcW w:w="5125" w:type="dxa"/>
            <w:shd w:val="clear" w:color="auto" w:fill="auto"/>
            <w:noWrap/>
            <w:vAlign w:val="bottom"/>
            <w:hideMark/>
          </w:tcPr>
          <w:p w14:paraId="2548440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oss's goose, Chen rossii</w:t>
            </w:r>
          </w:p>
        </w:tc>
        <w:tc>
          <w:tcPr>
            <w:tcW w:w="4235" w:type="dxa"/>
            <w:shd w:val="clear" w:color="auto" w:fill="auto"/>
            <w:noWrap/>
            <w:vAlign w:val="bottom"/>
            <w:hideMark/>
          </w:tcPr>
          <w:p w14:paraId="6066AAA4" w14:textId="72D39297" w:rsidR="001B56E1" w:rsidRPr="00DD567A" w:rsidRDefault="003A15F5"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dwGlSrEB","properties":{"formattedCitation":"(Dunn et al., 1999)","plainCitation":"(Dunn et al., 1999)","dontUpdate":true,"noteIndex":0},"citationItems":[{"id":1071,"uris":["http://zotero.org/users/local/E0HRXVeM/items/4TN6XBVM"],"itemData":{"id":1071,"type":"article-journal","container-title":"Animal Behaviour","DOI":"10.1006/anbe.1998.1066","ISSN":"00033472","issue":"5","journalAbbreviation":"Animal Behaviour","language":"en","page":"1071-1081","source":"DOI.org (Crossref)","title":"Forced copulation results in few extrapair fertilizations in Ross’s and lesser snow geese","volume":"57","author":[{"family":"Dunn","given":"Peter O."},{"family":"Afton","given":"Alan D."},{"family":"Gloutney","given":"Mark L."},{"family":"Alisauskas","given":"Ray T."}],"issued":{"date-parts":[["1999",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unn et al., 1999</w:t>
            </w:r>
            <w:r w:rsidRPr="00DD567A">
              <w:rPr>
                <w:rFonts w:ascii="Times New Roman" w:eastAsia="Times New Roman" w:hAnsi="Times New Roman" w:cs="Times New Roman"/>
                <w:color w:val="000000"/>
                <w:kern w:val="0"/>
                <w14:ligatures w14:val="none"/>
              </w:rPr>
              <w:fldChar w:fldCharType="end"/>
            </w:r>
          </w:p>
        </w:tc>
      </w:tr>
      <w:tr w:rsidR="00092E92" w:rsidRPr="00DD567A" w14:paraId="67CC55C7" w14:textId="77777777" w:rsidTr="00961C37">
        <w:trPr>
          <w:trHeight w:val="320"/>
        </w:trPr>
        <w:tc>
          <w:tcPr>
            <w:tcW w:w="5125" w:type="dxa"/>
            <w:shd w:val="clear" w:color="auto" w:fill="auto"/>
            <w:noWrap/>
            <w:vAlign w:val="bottom"/>
            <w:hideMark/>
          </w:tcPr>
          <w:p w14:paraId="592BE01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oyal penguin, Eudyptes schlegeli</w:t>
            </w:r>
          </w:p>
        </w:tc>
        <w:tc>
          <w:tcPr>
            <w:tcW w:w="4235" w:type="dxa"/>
            <w:shd w:val="clear" w:color="auto" w:fill="auto"/>
            <w:noWrap/>
            <w:vAlign w:val="bottom"/>
            <w:hideMark/>
          </w:tcPr>
          <w:p w14:paraId="0340CB85" w14:textId="0BE89044" w:rsidR="001B56E1" w:rsidRPr="00DD567A" w:rsidRDefault="00440C5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ziTMd3N","properties":{"formattedCitation":"(St Clair et al., 1995)","plainCitation":"(St Clair et al., 1995)","dontUpdate":true,"noteIndex":0},"citationItems":[{"id":1078,"uris":["http://zotero.org/users/local/E0HRXVeM/items/DKYSHMDQ"],"itemData":{"id":1078,"type":"article-journal","container-title":"Animal Behaviour","DOI":"10.1016/0003-3472(95)80034-4","ISSN":"00033472","issue":"5","journalAbbreviation":"Animal Behaviour","language":"en","page":"1177-1185","source":"DOI.org (Crossref)","title":"Unfit mothers? Maternal infanticide in royal penguins","title-short":"Unfit mothers?","volume":"50","author":[{"family":"St Clair","given":"Colleen Cassady"},{"family":"Waas","given":"Joseph R."},{"family":"St Clair","given":"Robert C."},{"family":"Boag","given":"Peter T."}],"issued":{"date-parts":[["199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t Clair et al., 1995</w:t>
            </w:r>
            <w:r w:rsidRPr="00DD567A">
              <w:rPr>
                <w:rFonts w:ascii="Times New Roman" w:eastAsia="Times New Roman" w:hAnsi="Times New Roman" w:cs="Times New Roman"/>
                <w:color w:val="000000"/>
                <w:kern w:val="0"/>
                <w14:ligatures w14:val="none"/>
              </w:rPr>
              <w:fldChar w:fldCharType="end"/>
            </w:r>
          </w:p>
        </w:tc>
      </w:tr>
      <w:tr w:rsidR="00092E92" w:rsidRPr="00DD567A" w14:paraId="72BB220D" w14:textId="77777777" w:rsidTr="00961C37">
        <w:trPr>
          <w:trHeight w:val="320"/>
        </w:trPr>
        <w:tc>
          <w:tcPr>
            <w:tcW w:w="5125" w:type="dxa"/>
            <w:shd w:val="clear" w:color="auto" w:fill="auto"/>
            <w:noWrap/>
            <w:vAlign w:val="bottom"/>
            <w:hideMark/>
          </w:tcPr>
          <w:p w14:paraId="2503906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uff, Philomachus pugnax</w:t>
            </w:r>
          </w:p>
        </w:tc>
        <w:tc>
          <w:tcPr>
            <w:tcW w:w="4235" w:type="dxa"/>
            <w:shd w:val="clear" w:color="auto" w:fill="auto"/>
            <w:noWrap/>
            <w:vAlign w:val="bottom"/>
            <w:hideMark/>
          </w:tcPr>
          <w:p w14:paraId="14C8B457" w14:textId="34048823" w:rsidR="001B56E1" w:rsidRPr="00DD567A" w:rsidRDefault="00D93CE0"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8aJjfGDX","properties":{"formattedCitation":"(Lank et al., 2002)","plainCitation":"(Lank et al., 2002)","dontUpdate":true,"noteIndex":0},"citationItems":[{"id":1079,"uris":["http://zotero.org/users/local/E0HRXVeM/items/VPW9VPXC"],"itemData":{"id":1079,"type":"article-journal","container-title":"Behavioral Ecology","DOI":"10.1093/beheco/13.2.209","ISSN":"14657279","issue":"2","page":"209-215","source":"DOI.org (Crossref)","title":"High frequency of polyandry in a lek mating system","volume":"13","author":[{"family":"Lank","given":"D. B."},{"family":"Smith","given":"Constance M."},{"family":"Hanotte","given":"Olivier"},{"family":"Ohtonen","given":"Arvo"},{"family":"Bailey","given":"Simon"},{"family":"Burke","given":"Terry"}],"issued":{"date-parts":[["2002",3,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943C80" w:rsidRPr="00DD567A">
              <w:rPr>
                <w:rFonts w:ascii="Times New Roman" w:eastAsia="Times New Roman" w:hAnsi="Times New Roman" w:cs="Times New Roman"/>
                <w:noProof/>
                <w:color w:val="000000"/>
                <w:kern w:val="0"/>
                <w14:ligatures w14:val="none"/>
              </w:rPr>
              <w:t>Lank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30DF3B85" w14:textId="77777777" w:rsidTr="00961C37">
        <w:trPr>
          <w:trHeight w:val="320"/>
        </w:trPr>
        <w:tc>
          <w:tcPr>
            <w:tcW w:w="5125" w:type="dxa"/>
            <w:shd w:val="clear" w:color="auto" w:fill="auto"/>
            <w:noWrap/>
            <w:vAlign w:val="bottom"/>
            <w:hideMark/>
          </w:tcPr>
          <w:p w14:paraId="1016529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ufous-and-white wren, Thryothorus rufalbus</w:t>
            </w:r>
          </w:p>
        </w:tc>
        <w:tc>
          <w:tcPr>
            <w:tcW w:w="4235" w:type="dxa"/>
            <w:shd w:val="clear" w:color="auto" w:fill="auto"/>
            <w:noWrap/>
            <w:vAlign w:val="bottom"/>
            <w:hideMark/>
          </w:tcPr>
          <w:p w14:paraId="436C6804" w14:textId="79C54FB9" w:rsidR="001B56E1" w:rsidRPr="00DD567A" w:rsidRDefault="00177DE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3e707OLK","properties":{"formattedCitation":"(Douglas et al., 2012)","plainCitation":"(Douglas et al., 2012)","dontUpdate":true,"noteIndex":0},"citationItems":[{"id":1081,"uris":["http://zotero.org/users/local/E0HRXVeM/items/5RKP4WMW"],"itemData":{"id":1081,"type":"article-journal","container-title":"The Condor","DOI":"10.1525/cond.2012.110028","ISSN":"00105422, 1938-5129","issue":"2","journalAbbreviation":"The Condor","language":"en","page":"393-400","source":"DOI.org (Crossref)","title":"Low Levels of Extra-Pair Paternity in a Neotropical Duetting Songbird, the Rufous-and-white Wren (&lt;i&gt;Thryothorus rufalbus&lt;/i&gt;)","volume":"114","author":[{"family":"Douglas","given":"Sarah B."},{"family":"Heath","given":"Daniel D."},{"family":"Mennill","given":"Daniel J."}],"issued":{"date-parts":[["2012",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ouglas et al., 2012</w:t>
            </w:r>
            <w:r w:rsidRPr="00DD567A">
              <w:rPr>
                <w:rFonts w:ascii="Times New Roman" w:eastAsia="Times New Roman" w:hAnsi="Times New Roman" w:cs="Times New Roman"/>
                <w:color w:val="000000"/>
                <w:kern w:val="0"/>
                <w14:ligatures w14:val="none"/>
              </w:rPr>
              <w:fldChar w:fldCharType="end"/>
            </w:r>
          </w:p>
        </w:tc>
      </w:tr>
      <w:tr w:rsidR="00092E92" w:rsidRPr="00DD567A" w14:paraId="1D91ECAD" w14:textId="77777777" w:rsidTr="00961C37">
        <w:trPr>
          <w:trHeight w:val="320"/>
        </w:trPr>
        <w:tc>
          <w:tcPr>
            <w:tcW w:w="5125" w:type="dxa"/>
            <w:shd w:val="clear" w:color="auto" w:fill="auto"/>
            <w:noWrap/>
            <w:vAlign w:val="bottom"/>
            <w:hideMark/>
          </w:tcPr>
          <w:p w14:paraId="7EFB1D8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Rufous-chested dotterel, Charadrius modestus</w:t>
            </w:r>
          </w:p>
        </w:tc>
        <w:tc>
          <w:tcPr>
            <w:tcW w:w="4235" w:type="dxa"/>
            <w:shd w:val="clear" w:color="auto" w:fill="auto"/>
            <w:noWrap/>
            <w:vAlign w:val="bottom"/>
            <w:hideMark/>
          </w:tcPr>
          <w:p w14:paraId="02A8B770" w14:textId="7B26033D" w:rsidR="001B56E1" w:rsidRPr="00DD567A" w:rsidRDefault="0009322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oWyn6DI","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58747B55" w14:textId="77777777" w:rsidTr="00961C37">
        <w:trPr>
          <w:trHeight w:val="320"/>
        </w:trPr>
        <w:tc>
          <w:tcPr>
            <w:tcW w:w="5125" w:type="dxa"/>
            <w:shd w:val="clear" w:color="auto" w:fill="auto"/>
            <w:noWrap/>
            <w:vAlign w:val="bottom"/>
            <w:hideMark/>
          </w:tcPr>
          <w:p w14:paraId="02316A0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addleback, Philesturnus carunculatus</w:t>
            </w:r>
          </w:p>
        </w:tc>
        <w:tc>
          <w:tcPr>
            <w:tcW w:w="4235" w:type="dxa"/>
            <w:shd w:val="clear" w:color="auto" w:fill="auto"/>
            <w:noWrap/>
            <w:vAlign w:val="bottom"/>
            <w:hideMark/>
          </w:tcPr>
          <w:p w14:paraId="3CBDCD29" w14:textId="7C22EE15" w:rsidR="001B56E1" w:rsidRPr="00DD567A" w:rsidRDefault="007E256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ZRKtPWug","properties":{"formattedCitation":"(Taylor et al., 2008)","plainCitation":"(Taylor et al., 2008)","dontUpdate":true,"noteIndex":0},"citationItems":[{"id":1037,"uris":["http://zotero.org/users/local/E0HRXVeM/items/NNDSS2QY"],"itemData":{"id":1037,"type":"article-journal","container-title":"Journal of Avian Biology","DOI":"10.1111/j.0908-8857.2008.04331.x","ISSN":"09088857, 1600048X","issue":"5","language":"en","page":"579-583","source":"DOI.org (Crossref)","title":"Genetic monogamy in two long-lived New Zealand passerines","volume":"39","author":[{"family":"Taylor","given":"Sabrina S."},{"family":"Boessenkool","given":"Sanne"},{"family":"Jamieson","given":"Ian G."}],"issued":{"date-parts":[["2008",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Taylor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6AB27870" w14:textId="77777777" w:rsidTr="00961C37">
        <w:trPr>
          <w:trHeight w:val="320"/>
        </w:trPr>
        <w:tc>
          <w:tcPr>
            <w:tcW w:w="5125" w:type="dxa"/>
            <w:shd w:val="clear" w:color="auto" w:fill="auto"/>
            <w:noWrap/>
            <w:vAlign w:val="bottom"/>
            <w:hideMark/>
          </w:tcPr>
          <w:p w14:paraId="07AC49C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affron finch, Sicalis flaveola</w:t>
            </w:r>
          </w:p>
        </w:tc>
        <w:tc>
          <w:tcPr>
            <w:tcW w:w="4235" w:type="dxa"/>
            <w:shd w:val="clear" w:color="auto" w:fill="auto"/>
            <w:noWrap/>
            <w:vAlign w:val="bottom"/>
            <w:hideMark/>
          </w:tcPr>
          <w:p w14:paraId="7796AE87" w14:textId="68839519" w:rsidR="001B56E1" w:rsidRPr="00DD567A" w:rsidRDefault="00C659E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3YLnd18X","properties":{"formattedCitation":"(Ben\\uc0\\u237{}tez Sald\\uc0\\u237{}var et al., 2019)","plainCitation":"(Benítez Saldívar et al., 2019)","dontUpdate":true,"noteIndex":0},"citationItems":[{"id":1083,"uris":["http://zotero.org/users/local/E0HRXVeM/items/BWBKPLRF"],"itemData":{"id":1083,"type":"article-journal","container-title":"Genetica","DOI":"10.1007/s10709-019-00072-4","ISSN":"0016-6707, 1573-6857","issue":"3-4","journalAbbreviation":"Genetica","language":"en","page":"315-326","source":"DOI.org (Crossref)","title":"Genetic mating system, population genetics and effective size of Saffron Finches breeding in southern South America","volume":"147","author":[{"family":"Benítez Saldívar","given":"María Juliana"},{"family":"Miño","given":"Carolina Isabel"},{"family":"Massoni","given":"Viviana"}],"issued":{"date-parts":[["2019",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Benítez Saldívar et al., 2019</w:t>
            </w:r>
            <w:r w:rsidRPr="00DD567A">
              <w:rPr>
                <w:rFonts w:ascii="Times New Roman" w:eastAsia="Times New Roman" w:hAnsi="Times New Roman" w:cs="Times New Roman"/>
                <w:color w:val="000000"/>
                <w:kern w:val="0"/>
                <w14:ligatures w14:val="none"/>
              </w:rPr>
              <w:fldChar w:fldCharType="end"/>
            </w:r>
          </w:p>
        </w:tc>
      </w:tr>
      <w:tr w:rsidR="00092E92" w:rsidRPr="00DD567A" w14:paraId="49F42730" w14:textId="77777777" w:rsidTr="00961C37">
        <w:trPr>
          <w:trHeight w:val="320"/>
        </w:trPr>
        <w:tc>
          <w:tcPr>
            <w:tcW w:w="5125" w:type="dxa"/>
            <w:shd w:val="clear" w:color="auto" w:fill="auto"/>
            <w:noWrap/>
            <w:vAlign w:val="bottom"/>
            <w:hideMark/>
          </w:tcPr>
          <w:p w14:paraId="5BC3433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anderling, Calidris alba</w:t>
            </w:r>
          </w:p>
        </w:tc>
        <w:tc>
          <w:tcPr>
            <w:tcW w:w="4235" w:type="dxa"/>
            <w:shd w:val="clear" w:color="auto" w:fill="auto"/>
            <w:noWrap/>
            <w:vAlign w:val="bottom"/>
            <w:hideMark/>
          </w:tcPr>
          <w:p w14:paraId="6CF68FB6" w14:textId="1245F415" w:rsidR="001B56E1" w:rsidRPr="00DD567A" w:rsidRDefault="00D873C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yruiNnJ4","properties":{"formattedCitation":"(Reneerkens et al., 2014)","plainCitation":"(Reneerkens et al., 2014)","dontUpdate":true,"noteIndex":0},"citationItems":[{"id":1084,"uris":["http://zotero.org/users/local/E0HRXVeM/items/X734Z6UR"],"itemData":{"id":1084,"type":"article-journal","container-title":"The Auk","DOI":"10.1642/AUK-13-247.1","ISSN":"0004-8038, 1938-4254","issue":"2","journalAbbreviation":"The Auk","language":"en","page":"235-247","source":"DOI.org (Crossref)","title":"Within-population variation in mating system and parental care patterns in the Sanderling (&lt;i&gt;Calidris alba&lt;/i&gt;) in northeast Greenland","volume":"131","author":[{"family":"Reneerkens","given":"Jeroen"},{"family":"Veelen","given":"Pieter","non-dropping-particle":"van"},{"family":"Velde","given":"Marco","non-dropping-particle":"van der"},{"family":"Luttikhuizen","given":"Pieternella"},{"family":"Piersma","given":"Theunis"}],"issued":{"date-parts":[["2014",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eneerkens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7B730305" w14:textId="77777777" w:rsidTr="00961C37">
        <w:trPr>
          <w:trHeight w:val="320"/>
        </w:trPr>
        <w:tc>
          <w:tcPr>
            <w:tcW w:w="5125" w:type="dxa"/>
            <w:shd w:val="clear" w:color="auto" w:fill="auto"/>
            <w:noWrap/>
            <w:vAlign w:val="bottom"/>
            <w:hideMark/>
          </w:tcPr>
          <w:p w14:paraId="36902FD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avi's warbler, Locustella luscinioides</w:t>
            </w:r>
          </w:p>
        </w:tc>
        <w:tc>
          <w:tcPr>
            <w:tcW w:w="4235" w:type="dxa"/>
            <w:shd w:val="clear" w:color="auto" w:fill="auto"/>
            <w:noWrap/>
            <w:vAlign w:val="bottom"/>
            <w:hideMark/>
          </w:tcPr>
          <w:p w14:paraId="5487DE96" w14:textId="716E320C" w:rsidR="001B56E1" w:rsidRPr="00DD567A" w:rsidRDefault="007F3A7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FVF7G6RL","properties":{"formattedCitation":"(Neto et al., 2010)","plainCitation":"(Neto et al., 2010)","dontUpdate":true,"noteIndex":0},"citationItems":[{"id":1086,"uris":["http://zotero.org/users/local/E0HRXVeM/items/XCTC9JTF"],"itemData":{"id":1086,"type":"article-journal","abstract":"Abstract\n              Although the frequency of extra-pair paternity (EPP) has been described for many species, the relative importance of the various contemporary and historical factors explaining EPP variation is still the subject of debate. In this study, we found 11 polymorphic microsatellite loci in the Savi's Warbler (Locustella luscinioides), and used eight loci to analyze the paternity of 392 nestlings belonging to 102 broods of this little-known species. The frequency of EPP was 4.1% of nestlings and 5.9% of broods, which is surprisingly low given what is known about Savi's Warbler's life history and ecology, and among the lowest found of any socially-monogamous passerine bird. Comparisons with similar species indicate that this low frequency is unlikely to have been determined by the ancient evolution of life history strategies. Our observations suggest that the costs of engaging in extra-pair copulations might be high for the females. Larger males, particularly those with longer bill and tarsus, are more likely to be cuckolded; and the few possible comparisons between cuckolded males and extrapair sires reveal a similar pattern. We further show that bill and tarsus lengths correlate with arrival date, which is associated with individual quality in many migratory bird species.","container-title":"Behaviour","DOI":"10.1163/000579510X517217","ISSN":"0005-7959, 1568-539X","issue":"11","journalAbbreviation":"Behav","page":"1413-1429","source":"DOI.org (Crossref)","title":"Low frequency of extra-pair paternity in Savi's Warblers (Locustella luscinioides)","volume":"147","author":[{"family":"Neto","given":"Júlio"},{"family":"Hansson","given":"Bengt"},{"family":"Hasselquist","given":"Dennis"}],"issued":{"date-parts":[["20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Neto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61A79E85" w14:textId="77777777" w:rsidTr="00961C37">
        <w:trPr>
          <w:trHeight w:val="320"/>
        </w:trPr>
        <w:tc>
          <w:tcPr>
            <w:tcW w:w="5125" w:type="dxa"/>
            <w:shd w:val="clear" w:color="auto" w:fill="auto"/>
            <w:noWrap/>
            <w:vAlign w:val="bottom"/>
            <w:hideMark/>
          </w:tcPr>
          <w:p w14:paraId="0647D18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caled quail, Callipepla squamata</w:t>
            </w:r>
          </w:p>
        </w:tc>
        <w:tc>
          <w:tcPr>
            <w:tcW w:w="4235" w:type="dxa"/>
            <w:shd w:val="clear" w:color="auto" w:fill="auto"/>
            <w:noWrap/>
            <w:vAlign w:val="bottom"/>
            <w:hideMark/>
          </w:tcPr>
          <w:p w14:paraId="0C3ED615" w14:textId="0FDA3405" w:rsidR="001B56E1" w:rsidRPr="00DD567A" w:rsidRDefault="00C96AC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rVQkE5U","properties":{"formattedCitation":"(Davis et al., 2017)","plainCitation":"(Davis et al., 2017)","dontUpdate":true,"noteIndex":0},"citationItems":[{"id":1041,"uris":["http://zotero.org/users/local/E0HRXVeM/items/W3C94MFM"],"itemData":{"id":1041,"type":"article-journal","container-title":"The Auk","DOI":"10.1642/AUK-16-162.1","ISSN":"0004-8038, 1938-4254","issue":"4","journalAbbreviation":"The Auk","language":"en","page":"811-820","source":"DOI.org (Crossref)","title":"Extrapair paternity and nest parasitism in two sympatric quail","volume":"134","author":[{"family":"Davis","given":"Craig A."},{"family":"Orange","given":"Jeremy P."},{"family":"Van Den Bussche","given":"Ronald A."},{"family":"Elmore","given":"R. Dwayne"},{"family":"Fuhlendorf","given":"Samuel D."},{"family":"Carroll","given":"J. Matthew"},{"family":"Tanner","given":"Evan P."},{"family":"Leslie","given":"David M."}],"issued":{"date-parts":[["2017",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avis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42444B34" w14:textId="77777777" w:rsidTr="00961C37">
        <w:trPr>
          <w:trHeight w:val="320"/>
        </w:trPr>
        <w:tc>
          <w:tcPr>
            <w:tcW w:w="5125" w:type="dxa"/>
            <w:shd w:val="clear" w:color="auto" w:fill="auto"/>
            <w:noWrap/>
            <w:vAlign w:val="bottom"/>
            <w:hideMark/>
          </w:tcPr>
          <w:p w14:paraId="76794BA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carlet rosefinch, Carpodacus erythrinus</w:t>
            </w:r>
          </w:p>
        </w:tc>
        <w:tc>
          <w:tcPr>
            <w:tcW w:w="4235" w:type="dxa"/>
            <w:shd w:val="clear" w:color="auto" w:fill="auto"/>
            <w:noWrap/>
            <w:vAlign w:val="bottom"/>
            <w:hideMark/>
          </w:tcPr>
          <w:p w14:paraId="26591340" w14:textId="6FCA0453" w:rsidR="001B56E1" w:rsidRPr="00DD567A" w:rsidRDefault="00FE3B5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n664SDC","properties":{"formattedCitation":"(Albrecht et al., 2007, 2009)","plainCitation":"(Albrecht et al., 2007, 2009)","dontUpdate":true,"noteIndex":0},"citationItems":[{"id":1088,"uris":["http://zotero.org/users/local/E0HRXVeM/items/6RAFUS77"],"itemData":{"id":1088,"type":"article-journal","container-title":"Behavioral Ecology","DOI":"10.1093/beheco/arm001","ISSN":"1045-2249, 1465-7279","issue":"2","journalAbbreviation":"Behavioral Ecology","language":"en","page":"477-486","source":"DOI.org (Crossref)","title":"Extrapair paternity and the opportunity for sexual selection in long-distant migratory passerines","volume":"18","author":[{"family":"Albrecht","given":"T."},{"family":"Schnitzer","given":"J."},{"family":"Kreisinger","given":"J."},{"family":"Exnerova","given":"A."},{"family":"Bryja","given":"J."},{"family":"Munclinger","given":"P."}],"issued":{"date-parts":[["2007",3,1]]}}},{"id":1087,"uris":["http://zotero.org/users/local/E0HRXVeM/items/5XCS9W44"],"itemData":{"id":1087,"type":"article-journal","container-title":"Journal of Evolutionary Biology","DOI":"10.1111/j.1420-9101.2009.01815.x","ISSN":"1010061X, 14209101","issue":"10","language":"en","page":"2020-2030","source":"DOI.org (Crossref)","title":"Extra-pair fertilizations contribute to selection on secondary male ornamentation in a socially monogamous passerine","volume":"22","author":[{"family":"Albrecht","given":"T."},{"family":"Vinkler","given":"M."},{"family":"Schnitzer","given":"J."},{"family":"Poláková","given":"R."},{"family":"Munclinger","given":"P."},{"family":"Bryja","given":"J."}],"issued":{"date-parts":[["2009",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Albrecht et al., 2007, 2009</w:t>
            </w:r>
            <w:r w:rsidRPr="00DD567A">
              <w:rPr>
                <w:rFonts w:ascii="Times New Roman" w:eastAsia="Times New Roman" w:hAnsi="Times New Roman" w:cs="Times New Roman"/>
                <w:color w:val="000000"/>
                <w:kern w:val="0"/>
                <w14:ligatures w14:val="none"/>
              </w:rPr>
              <w:fldChar w:fldCharType="end"/>
            </w:r>
          </w:p>
        </w:tc>
      </w:tr>
      <w:tr w:rsidR="00092E92" w:rsidRPr="00DD567A" w14:paraId="7E04092C" w14:textId="77777777" w:rsidTr="00961C37">
        <w:trPr>
          <w:trHeight w:val="320"/>
        </w:trPr>
        <w:tc>
          <w:tcPr>
            <w:tcW w:w="5125" w:type="dxa"/>
            <w:shd w:val="clear" w:color="auto" w:fill="auto"/>
            <w:noWrap/>
            <w:vAlign w:val="bottom"/>
            <w:hideMark/>
          </w:tcPr>
          <w:p w14:paraId="5105D24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carlet tanager, Piranga olivacea</w:t>
            </w:r>
          </w:p>
        </w:tc>
        <w:tc>
          <w:tcPr>
            <w:tcW w:w="4235" w:type="dxa"/>
            <w:shd w:val="clear" w:color="auto" w:fill="auto"/>
            <w:noWrap/>
            <w:vAlign w:val="bottom"/>
            <w:hideMark/>
          </w:tcPr>
          <w:p w14:paraId="67608CBC" w14:textId="1B34018B" w:rsidR="001B56E1" w:rsidRPr="00DD567A" w:rsidRDefault="00D862F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ybyZ9UF2","properties":{"formattedCitation":"(Klatt et al., 2008)","plainCitation":"(Klatt et al., 2008)","dontUpdate":true,"noteIndex":0},"citationItems":[{"id":1090,"uris":["http://zotero.org/users/local/E0HRXVeM/items/N7LYYWY6"],"itemData":{"id":1090,"type":"article-journal","container-title":"Journal of Field Ornithology","DOI":"10.1111/j.1557-9263.2008.00139.x","ISSN":"0273-8570, 1557-9263","issue":"1","journalAbbreviation":"J Field Ornithology","language":"en","page":"1-10","source":"DOI.org (Crossref)","title":"Incubation feeding by male Scarlet Tanagers: a mate removal experiment","title-short":"Incubation feeding by male Scarlet Tanagers","volume":"79","author":[{"family":"Klatt","given":"Paul H."},{"family":"Stutchbury","given":"Bridget J.M."},{"family":"Evans","given":"Melissa L."}],"issued":{"date-parts":[["2008",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Klatt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121717E0" w14:textId="77777777" w:rsidTr="00961C37">
        <w:trPr>
          <w:trHeight w:val="320"/>
        </w:trPr>
        <w:tc>
          <w:tcPr>
            <w:tcW w:w="5125" w:type="dxa"/>
            <w:shd w:val="clear" w:color="auto" w:fill="auto"/>
            <w:noWrap/>
            <w:vAlign w:val="bottom"/>
            <w:hideMark/>
          </w:tcPr>
          <w:p w14:paraId="7BE0C70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cissor-tailed flycatchers, Tyrannus forficatus</w:t>
            </w:r>
          </w:p>
        </w:tc>
        <w:tc>
          <w:tcPr>
            <w:tcW w:w="4235" w:type="dxa"/>
            <w:shd w:val="clear" w:color="auto" w:fill="auto"/>
            <w:noWrap/>
            <w:vAlign w:val="bottom"/>
            <w:hideMark/>
          </w:tcPr>
          <w:p w14:paraId="793F7276" w14:textId="09463888" w:rsidR="001B56E1" w:rsidRPr="00DD567A" w:rsidRDefault="00D134F9"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qs8G6cK","properties":{"formattedCitation":"(Roeder et al., 2019)","plainCitation":"(Roeder et al., 2019)","dontUpdate":true,"noteIndex":0},"citationItems":[{"id":1091,"uris":["http://zotero.org/users/local/E0HRXVeM/items/Q8GFIBZD"],"itemData":{"id":1091,"type":"article-journal","container-title":"Behavioral Ecology and Sociobiology","DOI":"10.1007/s00265-019-2704-x","ISSN":"0340-5443, 1432-0762","issue":"7","journalAbbreviation":"Behav Ecol Sociobiol","language":"en","page":"90","source":"DOI.org (Crossref)","title":"Size, ornamentation, and flight feather morphology promote within-pair paternity in a sexually dimorphic passerine","volume":"73","author":[{"family":"Roeder","given":"Diane V."},{"family":"Husak","given":"Michael S."},{"family":"Murphy","given":"Michael T."},{"family":"Patten","given":"Michael A."}],"issued":{"date-parts":[["2019",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oeder et al., 2019</w:t>
            </w:r>
            <w:r w:rsidRPr="00DD567A">
              <w:rPr>
                <w:rFonts w:ascii="Times New Roman" w:eastAsia="Times New Roman" w:hAnsi="Times New Roman" w:cs="Times New Roman"/>
                <w:color w:val="000000"/>
                <w:kern w:val="0"/>
                <w14:ligatures w14:val="none"/>
              </w:rPr>
              <w:fldChar w:fldCharType="end"/>
            </w:r>
          </w:p>
        </w:tc>
      </w:tr>
      <w:tr w:rsidR="00092E92" w:rsidRPr="00DD567A" w14:paraId="778E2F98" w14:textId="77777777" w:rsidTr="00961C37">
        <w:trPr>
          <w:trHeight w:val="320"/>
        </w:trPr>
        <w:tc>
          <w:tcPr>
            <w:tcW w:w="5125" w:type="dxa"/>
            <w:shd w:val="clear" w:color="auto" w:fill="auto"/>
            <w:noWrap/>
            <w:vAlign w:val="bottom"/>
            <w:hideMark/>
          </w:tcPr>
          <w:p w14:paraId="1AFB9B5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easide sparrow, Ammodramus maritimus</w:t>
            </w:r>
          </w:p>
        </w:tc>
        <w:tc>
          <w:tcPr>
            <w:tcW w:w="4235" w:type="dxa"/>
            <w:shd w:val="clear" w:color="auto" w:fill="auto"/>
            <w:noWrap/>
            <w:vAlign w:val="bottom"/>
            <w:hideMark/>
          </w:tcPr>
          <w:p w14:paraId="4183C7A0" w14:textId="455A7D94" w:rsidR="001B56E1" w:rsidRPr="00DD567A" w:rsidRDefault="006E591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XEJmyxQ","properties":{"formattedCitation":"(Hill &amp; Post, 2005)","plainCitation":"(Hill &amp; Post, 2005)","dontUpdate":true,"noteIndex":0},"citationItems":[{"id":1092,"uris":["http://zotero.org/users/local/E0HRXVeM/items/2IDZLZ56"],"itemData":{"id":1092,"type":"article-journal","container-title":"Journal of Field Ornithology","DOI":"10.1648/0273-8570-76.2.119","ISSN":"0273-8570, 1557-9263","issue":"2","journalAbbreviation":"Journal of Field Ornithology","language":"en","page":"119-126","source":"DOI.org (Crossref)","title":"Extra-pair paternity in Seaside Sparrows","volume":"76","author":[{"family":"Hill","given":"Christopher E."},{"family":"Post","given":"William"}],"issued":{"date-parts":[["2005",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ill &amp; Post, 2005</w:t>
            </w:r>
            <w:r w:rsidRPr="00DD567A">
              <w:rPr>
                <w:rFonts w:ascii="Times New Roman" w:eastAsia="Times New Roman" w:hAnsi="Times New Roman" w:cs="Times New Roman"/>
                <w:color w:val="000000"/>
                <w:kern w:val="0"/>
                <w14:ligatures w14:val="none"/>
              </w:rPr>
              <w:fldChar w:fldCharType="end"/>
            </w:r>
          </w:p>
        </w:tc>
      </w:tr>
      <w:tr w:rsidR="00092E92" w:rsidRPr="00DD567A" w14:paraId="29E75B71" w14:textId="77777777" w:rsidTr="00961C37">
        <w:trPr>
          <w:trHeight w:val="320"/>
        </w:trPr>
        <w:tc>
          <w:tcPr>
            <w:tcW w:w="5125" w:type="dxa"/>
            <w:shd w:val="clear" w:color="auto" w:fill="auto"/>
            <w:noWrap/>
            <w:vAlign w:val="bottom"/>
            <w:hideMark/>
          </w:tcPr>
          <w:p w14:paraId="24C4DEB2"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edge warbler, Acrocephalus schoenobaenus</w:t>
            </w:r>
          </w:p>
        </w:tc>
        <w:tc>
          <w:tcPr>
            <w:tcW w:w="4235" w:type="dxa"/>
            <w:shd w:val="clear" w:color="auto" w:fill="auto"/>
            <w:noWrap/>
            <w:vAlign w:val="bottom"/>
            <w:hideMark/>
          </w:tcPr>
          <w:p w14:paraId="2FA00B89" w14:textId="26516DBF" w:rsidR="001B56E1" w:rsidRPr="00DD567A" w:rsidRDefault="0081392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3l5zoD3i","properties":{"formattedCitation":"(Langefors et al., 1998; Marshall et al., 2007)","plainCitation":"(Langefors et al., 1998; Marshall et al., 2007)","dontUpdate":true,"noteIndex":0},"citationItems":[{"id":1093,"uris":["http://zotero.org/users/local/E0HRXVeM/items/MRHCBRGG"],"itemData":{"id":1093,"type":"article-journal","container-title":"Journal of Avian Biology","DOI":"10.2307/3677191","ISSN":"09088857","issue":"2","journalAbbreviation":"Journal of Avian Biology","page":"134","source":"DOI.org (Crossref)","title":"Extra-Pair Fertilizations in the Sedge Warbler","volume":"29","author":[{"family":"Langefors","given":"Asa"},{"family":"Hasselquist","given":"Dennis"},{"family":"Schantz","given":"Torbjorn","non-dropping-particle":"von"}],"issued":{"date-parts":[["1998",6]]}}},{"id":1094,"uris":["http://zotero.org/users/local/E0HRXVeM/items/SUZKZHDC"],"itemData":{"id":1094,"type":"article-journal","container-title":"Animal Behaviour","DOI":"10.1016/j.anbehav.2006.06.011","ISSN":"00033472","issue":"4","journalAbbreviation":"Animal Behaviour","language":"en","page":"629-635","source":"DOI.org (Crossref)","title":"Song and female choice for extrapair copulations in the sedge warbler, Acrocephalus schoenobaenus","volume":"73","author":[{"family":"Marshall","given":"Rupert C."},{"family":"Buchanan","given":"Katherine L."},{"family":"Catchpole","given":"Clive K."}],"issued":{"date-parts":[["2007",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angefors et al., 1998; Marshall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782E60A7" w14:textId="77777777" w:rsidTr="00961C37">
        <w:trPr>
          <w:trHeight w:val="320"/>
        </w:trPr>
        <w:tc>
          <w:tcPr>
            <w:tcW w:w="5125" w:type="dxa"/>
            <w:shd w:val="clear" w:color="auto" w:fill="auto"/>
            <w:noWrap/>
            <w:vAlign w:val="bottom"/>
            <w:hideMark/>
          </w:tcPr>
          <w:p w14:paraId="2BABBB4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emipalmated plover, Charadrius semipalmatus</w:t>
            </w:r>
          </w:p>
        </w:tc>
        <w:tc>
          <w:tcPr>
            <w:tcW w:w="4235" w:type="dxa"/>
            <w:shd w:val="clear" w:color="auto" w:fill="auto"/>
            <w:noWrap/>
            <w:vAlign w:val="bottom"/>
            <w:hideMark/>
          </w:tcPr>
          <w:p w14:paraId="763C08E6" w14:textId="40A71396" w:rsidR="001B56E1" w:rsidRPr="00DD567A" w:rsidRDefault="00B8660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UcH5dSkh","properties":{"formattedCitation":"(Zharikov &amp; Nol, 2000)","plainCitation":"(Zharikov &amp; Nol, 2000)","dontUpdate":true,"noteIndex":0},"citationItems":[{"id":1095,"uris":["http://zotero.org/users/local/E0HRXVeM/items/Z9QTRZ8D"],"itemData":{"id":1095,"type":"article-journal","abstract":"Abstract\n            We present behavioral observations and multilocus DNA fingerprinting data on Semipalmated Plovers (Charadrius semipalmatus) breeding in the sub-Arctic. We predicted that, where a large time/energy investment by males during incubation and chick-rearing is crucial for successful reproduction, both extra-pair copulation and fertilization rates would be low. Extra-pair copulations were infrequent (7% of total copulations), as were within pair copulations (0.44 hr−1). Copulations occurred, on average 6.2 days prior to clutch initiation. Males spent 64% of their time in visual contact with their mates. Mate guarding during the laying period was significantly more pronounced in coastal neighborhoods of breeding birds than among solitary-nesting pairs. Extra-pair fertilizations occurred in 4% of families resulting in an extra-pair paternity rate of 4.7%.","container-title":"The Condor","DOI":"10.1093/condor/102.1.231","ISSN":"0010-5422, 1938-5129","issue":"1","language":"en","page":"231-235","source":"DOI.org (Crossref)","title":"Copulation Behavior, Mate Guarding, and Paternity in the Semipalmated Plover","volume":"102","author":[{"family":"Zharikov","given":"Yuri"},{"family":"Nol","given":"Erica"}],"issued":{"date-parts":[["2000",2,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Zharikov &amp; Nol, 2000</w:t>
            </w:r>
            <w:r w:rsidRPr="00DD567A">
              <w:rPr>
                <w:rFonts w:ascii="Times New Roman" w:eastAsia="Times New Roman" w:hAnsi="Times New Roman" w:cs="Times New Roman"/>
                <w:color w:val="000000"/>
                <w:kern w:val="0"/>
                <w14:ligatures w14:val="none"/>
              </w:rPr>
              <w:fldChar w:fldCharType="end"/>
            </w:r>
          </w:p>
        </w:tc>
      </w:tr>
      <w:tr w:rsidR="00092E92" w:rsidRPr="00DD567A" w14:paraId="04A7B696" w14:textId="77777777" w:rsidTr="00961C37">
        <w:trPr>
          <w:trHeight w:val="320"/>
        </w:trPr>
        <w:tc>
          <w:tcPr>
            <w:tcW w:w="5125" w:type="dxa"/>
            <w:shd w:val="clear" w:color="auto" w:fill="auto"/>
            <w:noWrap/>
            <w:vAlign w:val="bottom"/>
            <w:hideMark/>
          </w:tcPr>
          <w:p w14:paraId="263EE5A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erin, Serinus serinus</w:t>
            </w:r>
          </w:p>
        </w:tc>
        <w:tc>
          <w:tcPr>
            <w:tcW w:w="4235" w:type="dxa"/>
            <w:shd w:val="clear" w:color="auto" w:fill="auto"/>
            <w:noWrap/>
            <w:vAlign w:val="bottom"/>
            <w:hideMark/>
          </w:tcPr>
          <w:p w14:paraId="55FDCCD4" w14:textId="78AFA509" w:rsidR="001B56E1" w:rsidRPr="00DD567A" w:rsidRDefault="00DE183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UaTQJhq","properties":{"formattedCitation":"(Mota &amp; Hoi-Leitner, 2003)","plainCitation":"(Mota &amp; Hoi-Leitner, 2003)","dontUpdate":true,"noteIndex":0},"citationItems":[{"id":1097,"uris":["http://zotero.org/users/local/E0HRXVeM/items/32TPB2H7"],"itemData":{"id":1097,"type":"article-journal","container-title":"Animal Behaviour","DOI":"10.1006/anbe.2002.2285","ISSN":"00033472","issue":"6","journalAbbreviation":"Animal Behaviour","language":"en","page":"1019-1026","source":"DOI.org (Crossref)","title":"Intense extrapair behaviour in a semicolonial passerine does not result in extrapair fertilizations","volume":"66","author":[{"family":"Mota","given":"Paulo Gama"},{"family":"Hoi-Leitner","given":"Maria"}],"issued":{"date-parts":[["2003",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ota &amp; Hoi-Leitner, 2003</w:t>
            </w:r>
            <w:r w:rsidRPr="00DD567A">
              <w:rPr>
                <w:rFonts w:ascii="Times New Roman" w:eastAsia="Times New Roman" w:hAnsi="Times New Roman" w:cs="Times New Roman"/>
                <w:color w:val="000000"/>
                <w:kern w:val="0"/>
                <w14:ligatures w14:val="none"/>
              </w:rPr>
              <w:fldChar w:fldCharType="end"/>
            </w:r>
          </w:p>
        </w:tc>
      </w:tr>
      <w:tr w:rsidR="00092E92" w:rsidRPr="00DD567A" w14:paraId="01F21E53" w14:textId="77777777" w:rsidTr="00961C37">
        <w:trPr>
          <w:trHeight w:val="320"/>
        </w:trPr>
        <w:tc>
          <w:tcPr>
            <w:tcW w:w="5125" w:type="dxa"/>
            <w:shd w:val="clear" w:color="auto" w:fill="auto"/>
            <w:noWrap/>
            <w:vAlign w:val="bottom"/>
            <w:hideMark/>
          </w:tcPr>
          <w:p w14:paraId="31145C9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iberian jay, Perisoreus infaustus</w:t>
            </w:r>
          </w:p>
        </w:tc>
        <w:tc>
          <w:tcPr>
            <w:tcW w:w="4235" w:type="dxa"/>
            <w:shd w:val="clear" w:color="auto" w:fill="auto"/>
            <w:noWrap/>
            <w:vAlign w:val="bottom"/>
            <w:hideMark/>
          </w:tcPr>
          <w:p w14:paraId="75315E0D" w14:textId="05726E35" w:rsidR="001B56E1" w:rsidRPr="00DD567A" w:rsidRDefault="007101C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8a6W7SR","properties":{"formattedCitation":"(Gienapp &amp; Meril\\uc0\\u228{}, 2010)","plainCitation":"(Gienapp &amp; Merilä, 2010)","dontUpdate":true,"noteIndex":0},"citationItems":[{"id":1099,"uris":["http://zotero.org/users/local/E0HRXVeM/items/HYKDARF7"],"itemData":{"id":1099,"type":"article-journal","container-title":"PLoS ONE","DOI":"10.1371/journal.pone.0012006","ISSN":"1932-6203","issue":"8","journalAbbreviation":"PLoS ONE","language":"en","page":"e12006","source":"DOI.org (Crossref)","title":"High Fidelity – No Evidence for Extra-Pair Paternity in Siberian Jays (Perisoreus infaustus)","volume":"5","author":[{"family":"Gienapp","given":"Phillip"},{"family":"Merilä","given":"Juha"}],"editor":[{"family":"Mappes","given":"Tapio"}],"issued":{"date-parts":[["2010",8,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Gienapp &amp; Merilä, 2010</w:t>
            </w:r>
            <w:r w:rsidRPr="00DD567A">
              <w:rPr>
                <w:rFonts w:ascii="Times New Roman" w:eastAsia="Times New Roman" w:hAnsi="Times New Roman" w:cs="Times New Roman"/>
                <w:color w:val="000000"/>
                <w:kern w:val="0"/>
                <w14:ligatures w14:val="none"/>
              </w:rPr>
              <w:fldChar w:fldCharType="end"/>
            </w:r>
          </w:p>
        </w:tc>
      </w:tr>
      <w:tr w:rsidR="00092E92" w:rsidRPr="00DD567A" w14:paraId="0674EFBA" w14:textId="77777777" w:rsidTr="00961C37">
        <w:trPr>
          <w:trHeight w:val="320"/>
        </w:trPr>
        <w:tc>
          <w:tcPr>
            <w:tcW w:w="5125" w:type="dxa"/>
            <w:shd w:val="clear" w:color="auto" w:fill="auto"/>
            <w:noWrap/>
            <w:vAlign w:val="bottom"/>
            <w:hideMark/>
          </w:tcPr>
          <w:p w14:paraId="40820489" w14:textId="77777777" w:rsidR="001B56E1" w:rsidRPr="00DD567A" w:rsidRDefault="001B56E1" w:rsidP="001B56E1">
            <w:pPr>
              <w:rPr>
                <w:rFonts w:ascii="Times New Roman" w:eastAsia="Times New Roman" w:hAnsi="Times New Roman" w:cs="Times New Roman"/>
                <w:color w:val="000000"/>
                <w:kern w:val="0"/>
                <w14:ligatures w14:val="none"/>
              </w:rPr>
            </w:pPr>
            <w:proofErr w:type="gramStart"/>
            <w:r w:rsidRPr="00DD567A">
              <w:rPr>
                <w:rFonts w:ascii="Times New Roman" w:eastAsia="Times New Roman" w:hAnsi="Times New Roman" w:cs="Times New Roman"/>
                <w:color w:val="000000"/>
                <w:kern w:val="0"/>
                <w14:ligatures w14:val="none"/>
              </w:rPr>
              <w:t>Smiths</w:t>
            </w:r>
            <w:proofErr w:type="gramEnd"/>
            <w:r w:rsidRPr="00DD567A">
              <w:rPr>
                <w:rFonts w:ascii="Times New Roman" w:eastAsia="Times New Roman" w:hAnsi="Times New Roman" w:cs="Times New Roman"/>
                <w:color w:val="000000"/>
                <w:kern w:val="0"/>
                <w14:ligatures w14:val="none"/>
              </w:rPr>
              <w:t xml:space="preserve"> longspur, Calcarius pictus</w:t>
            </w:r>
          </w:p>
        </w:tc>
        <w:tc>
          <w:tcPr>
            <w:tcW w:w="4235" w:type="dxa"/>
            <w:shd w:val="clear" w:color="auto" w:fill="auto"/>
            <w:noWrap/>
            <w:vAlign w:val="bottom"/>
            <w:hideMark/>
          </w:tcPr>
          <w:p w14:paraId="56F4BFF5" w14:textId="56DB3742" w:rsidR="001B56E1" w:rsidRPr="00DD567A" w:rsidRDefault="00CE7BF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t5J9yk4","properties":{"formattedCitation":"(Briskie et al., 1998)","plainCitation":"(Briskie et al., 1998)","dontUpdate":true,"noteIndex":0},"citationItems":[{"id":1101,"uris":["http://zotero.org/users/local/E0HRXVeM/items/E9FFN9M7"],"itemData":{"id":1101,"type":"article-journal","container-title":"Behavioral Ecology and Sociobiology","DOI":"10.1007/s002650050479","ISSN":"0340-5443, 1432-0762","issue":"3","journalAbbreviation":"Behavioral Ecology and Sociobiology","page":"181-190","source":"DOI.org (Crossref)","title":"Paternity and paternal care in the polygynandrous Smith's longspur","volume":"43","author":[{"family":"Briskie","given":"James V."},{"family":"Montgomerie","given":"Robert"},{"family":"Boag","given":"Peter T."},{"family":"Põldmaa","given":"Tarmo"}],"issued":{"date-parts":[["1998",8,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riskie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3A9983AB" w14:textId="77777777" w:rsidTr="00961C37">
        <w:trPr>
          <w:trHeight w:val="320"/>
        </w:trPr>
        <w:tc>
          <w:tcPr>
            <w:tcW w:w="5125" w:type="dxa"/>
            <w:shd w:val="clear" w:color="auto" w:fill="auto"/>
            <w:noWrap/>
            <w:vAlign w:val="bottom"/>
            <w:hideMark/>
          </w:tcPr>
          <w:p w14:paraId="4F1D5E41"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nowy plover, Charadrius nivosus</w:t>
            </w:r>
          </w:p>
        </w:tc>
        <w:tc>
          <w:tcPr>
            <w:tcW w:w="4235" w:type="dxa"/>
            <w:shd w:val="clear" w:color="auto" w:fill="auto"/>
            <w:noWrap/>
            <w:vAlign w:val="bottom"/>
            <w:hideMark/>
          </w:tcPr>
          <w:p w14:paraId="34B5B97B" w14:textId="2B68F210" w:rsidR="001B56E1" w:rsidRPr="00DD567A" w:rsidRDefault="004D169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Hb3IGnb7","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31210FD8" w14:textId="77777777" w:rsidTr="00961C37">
        <w:trPr>
          <w:trHeight w:val="320"/>
        </w:trPr>
        <w:tc>
          <w:tcPr>
            <w:tcW w:w="5125" w:type="dxa"/>
            <w:shd w:val="clear" w:color="auto" w:fill="auto"/>
            <w:noWrap/>
            <w:vAlign w:val="bottom"/>
            <w:hideMark/>
          </w:tcPr>
          <w:p w14:paraId="2E5D04C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ociable weaver, Philetairus socius</w:t>
            </w:r>
          </w:p>
        </w:tc>
        <w:tc>
          <w:tcPr>
            <w:tcW w:w="4235" w:type="dxa"/>
            <w:shd w:val="clear" w:color="auto" w:fill="auto"/>
            <w:noWrap/>
            <w:vAlign w:val="bottom"/>
            <w:hideMark/>
          </w:tcPr>
          <w:p w14:paraId="418BF41F" w14:textId="379AD41E" w:rsidR="001B56E1" w:rsidRPr="00DD567A" w:rsidRDefault="00CF759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eIr5Mezc","properties":{"formattedCitation":"(Covas et al., 2006)","plainCitation":"(Covas et al., 2006)","dontUpdate":true,"noteIndex":0},"citationItems":[{"id":1102,"uris":["http://zotero.org/users/local/E0HRXVeM/items/I3694B33"],"itemData":{"id":1102,"type":"article-journal","container-title":"Behavioral Ecology and Sociobiology","DOI":"10.1007/s00265-006-0168-2","ISSN":"0340-5443, 1432-0762","issue":"3","journalAbbreviation":"Behav Ecol Sociobiol","language":"en","page":"323-331","source":"DOI.org (Crossref)","title":"Kin associations and direct vs indirect fitness benefits in colonial cooperatively breeding sociable weavers Philetairus socius","volume":"60","author":[{"family":"Covas","given":"Rita"},{"family":"Dalecky","given":"Ambroise"},{"family":"Caizergues","given":"Alain"},{"family":"Doutrelant","given":"Claire"}],"issued":{"date-parts":[["2006",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ovas et al., 2006</w:t>
            </w:r>
            <w:r w:rsidRPr="00DD567A">
              <w:rPr>
                <w:rFonts w:ascii="Times New Roman" w:eastAsia="Times New Roman" w:hAnsi="Times New Roman" w:cs="Times New Roman"/>
                <w:color w:val="000000"/>
                <w:kern w:val="0"/>
                <w14:ligatures w14:val="none"/>
              </w:rPr>
              <w:fldChar w:fldCharType="end"/>
            </w:r>
          </w:p>
        </w:tc>
      </w:tr>
      <w:tr w:rsidR="00092E92" w:rsidRPr="00DD567A" w14:paraId="0610B700" w14:textId="77777777" w:rsidTr="00961C37">
        <w:trPr>
          <w:trHeight w:val="320"/>
        </w:trPr>
        <w:tc>
          <w:tcPr>
            <w:tcW w:w="5125" w:type="dxa"/>
            <w:shd w:val="clear" w:color="auto" w:fill="auto"/>
            <w:noWrap/>
            <w:vAlign w:val="bottom"/>
            <w:hideMark/>
          </w:tcPr>
          <w:p w14:paraId="5C69AF5A"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ong sparrow, Melospiza melodia</w:t>
            </w:r>
          </w:p>
        </w:tc>
        <w:tc>
          <w:tcPr>
            <w:tcW w:w="4235" w:type="dxa"/>
            <w:shd w:val="clear" w:color="auto" w:fill="auto"/>
            <w:noWrap/>
            <w:vAlign w:val="bottom"/>
            <w:hideMark/>
          </w:tcPr>
          <w:p w14:paraId="5D790063" w14:textId="52936133" w:rsidR="001B56E1" w:rsidRPr="00DD567A" w:rsidRDefault="00C067B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hv2HY1dw","properties":{"formattedCitation":"(Major &amp; Barber, 2004)","plainCitation":"(Major &amp; Barber, 2004)","dontUpdate":true,"noteIndex":0},"citationItems":[{"id":1103,"uris":["http://zotero.org/users/local/E0HRXVeM/items/M2N6HY4L"],"itemData":{"id":1103,"type":"article-journal","container-title":"Journal of Field Ornithology","DOI":"10.1648/0273-8570-75.2.152","ISSN":"0273-8570, 1557-9263","issue":"2","journalAbbreviation":"Journal of Field Ornithology","language":"en","page":"152-156","source":"DOI.org (Crossref)","title":"Extra-pair paternity in first and second broods of eastern Song Sparrows","volume":"75","author":[{"family":"Major","given":"D. L."},{"family":"Barber","given":"C. A."}],"issued":{"date-parts":[["2004",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jor &amp; Barber, 2004</w:t>
            </w:r>
            <w:r w:rsidRPr="00DD567A">
              <w:rPr>
                <w:rFonts w:ascii="Times New Roman" w:eastAsia="Times New Roman" w:hAnsi="Times New Roman" w:cs="Times New Roman"/>
                <w:color w:val="000000"/>
                <w:kern w:val="0"/>
                <w14:ligatures w14:val="none"/>
              </w:rPr>
              <w:fldChar w:fldCharType="end"/>
            </w:r>
          </w:p>
        </w:tc>
      </w:tr>
      <w:tr w:rsidR="00092E92" w:rsidRPr="00DD567A" w14:paraId="4941AE17" w14:textId="77777777" w:rsidTr="00961C37">
        <w:trPr>
          <w:trHeight w:val="320"/>
        </w:trPr>
        <w:tc>
          <w:tcPr>
            <w:tcW w:w="5125" w:type="dxa"/>
            <w:shd w:val="clear" w:color="auto" w:fill="auto"/>
            <w:noWrap/>
            <w:vAlign w:val="bottom"/>
            <w:hideMark/>
          </w:tcPr>
          <w:p w14:paraId="4A493718"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outh polar skua, Catharacta maccormicki</w:t>
            </w:r>
          </w:p>
        </w:tc>
        <w:tc>
          <w:tcPr>
            <w:tcW w:w="4235" w:type="dxa"/>
            <w:shd w:val="clear" w:color="auto" w:fill="auto"/>
            <w:noWrap/>
            <w:vAlign w:val="bottom"/>
            <w:hideMark/>
          </w:tcPr>
          <w:p w14:paraId="75D3611E" w14:textId="20C9DD17" w:rsidR="001B56E1" w:rsidRPr="00DD567A" w:rsidRDefault="007C4EB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000BF2">
              <w:rPr>
                <w:rFonts w:ascii="Times New Roman" w:eastAsia="Times New Roman" w:hAnsi="Times New Roman" w:cs="Times New Roman"/>
                <w:color w:val="000000"/>
                <w:kern w:val="0"/>
                <w14:ligatures w14:val="none"/>
              </w:rPr>
              <w:instrText xml:space="preserve"> ADDIN ZOTERO_ITEM CSL_CITATION {"citationID":"UQfZo6bT","properties":{"formattedCitation":"(Millar et al., 1997)","plainCitation":"(Millar et al., 1997)","dontUpdate":true,"noteIndex":0},"citationItems":[{"id":"e16MkWlq/XEkOah3L","uris":["http://zotero.org/users/local/E0HRXVeM/items/VTFM7FZP"],"itemData":{"id":755,"type":"article-journal","container-title":"J. Hered","language":"en","page":"235–238","title":"Minisatellite DNA Detects Sex, Parentage, and Adoption in the South Polar Skua","volume":"88","author":[{"family":"Millar","given":"C.D."},{"family":"Lambert","given":"D.M."},{"family":"Young","given":"E.C."}],"issued":{"date-parts":[["199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illar et al., 1997</w:t>
            </w:r>
            <w:r w:rsidRPr="00DD567A">
              <w:rPr>
                <w:rFonts w:ascii="Times New Roman" w:eastAsia="Times New Roman" w:hAnsi="Times New Roman" w:cs="Times New Roman"/>
                <w:color w:val="000000"/>
                <w:kern w:val="0"/>
                <w14:ligatures w14:val="none"/>
              </w:rPr>
              <w:fldChar w:fldCharType="end"/>
            </w:r>
          </w:p>
        </w:tc>
      </w:tr>
      <w:tr w:rsidR="00092E92" w:rsidRPr="00DD567A" w14:paraId="7819A256" w14:textId="77777777" w:rsidTr="00961C37">
        <w:trPr>
          <w:trHeight w:val="320"/>
        </w:trPr>
        <w:tc>
          <w:tcPr>
            <w:tcW w:w="5125" w:type="dxa"/>
            <w:shd w:val="clear" w:color="auto" w:fill="auto"/>
            <w:noWrap/>
            <w:vAlign w:val="bottom"/>
            <w:hideMark/>
          </w:tcPr>
          <w:p w14:paraId="77C07B4C"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outhern emu-wren, Stipiturus malachurus</w:t>
            </w:r>
          </w:p>
        </w:tc>
        <w:tc>
          <w:tcPr>
            <w:tcW w:w="4235" w:type="dxa"/>
            <w:shd w:val="clear" w:color="auto" w:fill="auto"/>
            <w:noWrap/>
            <w:vAlign w:val="bottom"/>
            <w:hideMark/>
          </w:tcPr>
          <w:p w14:paraId="2E4715BC" w14:textId="3A7DDF11" w:rsidR="001B56E1" w:rsidRPr="00DD567A" w:rsidRDefault="002376C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sfWjVtaE","properties":{"formattedCitation":"(Maguire &amp; Mulder, 2008)","plainCitation":"(Maguire &amp; Mulder, 2008)","dontUpdate":true,"noteIndex":0},"citationItems":[{"id":1104,"uris":["http://zotero.org/users/local/E0HRXVeM/items/WUU336BA"],"itemData":{"id":1104,"type":"article-journal","abstract":"The frequency of extra-pair paternity (EPP) among birds varies considerably, with the highest rates (56–76%) reported in several species of fairy-wren (Maluridae). According to the ‘constrained female’ hypothesis, such high frequencies arise when females are emancipated from constraints on mate choice because they have access to alternative sources of parental care (cooperative breeding). We investigated the genetic mating system of a close relative of the fairy-wrens within the Maluridae, the southern emu-wren (Stipiturus malachurus). Southern emu-wrens share several life-history attributes with the fairy-wrens, but show relatively low levels of cooperation, providing an opportunity to assess how the frequency of cooperative breeding correlates with the frequency of EPP. We assessed paternity for 50 offspring within 27 emu-wren broods using species-specific microsatellite markers. Overall, only 12% of genotyped offspring resulted from extra-pair paternity, and 15% of broods contained at least one extra-pair offspring. We argue that opportunities for mate choice by female emu-wrens are restricted by their dependence on paternal care for offspring survival, as suggested by the constrained female hypothesis. The low occurrence of cooperative breeding in the southern emu-wren may thus help explain the extreme variation in the frequency of extra-pair paternity within this family.","container-title":"Australian Journal of Zoology","DOI":"10.1071/ZO08047","ISSN":"0004-959X","issue":"2","journalAbbreviation":"Aust. J. Zool.","language":"en","page":"79","source":"DOI.org (Crossref)","title":"Low levels of extra-pair paternity in southern emu-wrens (Aves : Maluridae)","title-short":"Low levels of extra-pair paternity in southern emu-wrens (Aves","volume":"56","author":[{"family":"Maguire","given":"Grainne S."},{"family":"Mulder","given":"Raoul A."}],"issued":{"date-parts":[["200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guire &amp; Mulder, 2008</w:t>
            </w:r>
            <w:r w:rsidRPr="00DD567A">
              <w:rPr>
                <w:rFonts w:ascii="Times New Roman" w:eastAsia="Times New Roman" w:hAnsi="Times New Roman" w:cs="Times New Roman"/>
                <w:color w:val="000000"/>
                <w:kern w:val="0"/>
                <w14:ligatures w14:val="none"/>
              </w:rPr>
              <w:fldChar w:fldCharType="end"/>
            </w:r>
          </w:p>
        </w:tc>
      </w:tr>
      <w:tr w:rsidR="00092E92" w:rsidRPr="00DD567A" w14:paraId="4C0B8A0C" w14:textId="77777777" w:rsidTr="00961C37">
        <w:trPr>
          <w:trHeight w:val="320"/>
        </w:trPr>
        <w:tc>
          <w:tcPr>
            <w:tcW w:w="5125" w:type="dxa"/>
            <w:shd w:val="clear" w:color="auto" w:fill="auto"/>
            <w:noWrap/>
            <w:vAlign w:val="bottom"/>
            <w:hideMark/>
          </w:tcPr>
          <w:p w14:paraId="0A75C3A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outhern lapwing, Vanellus chilensis</w:t>
            </w:r>
          </w:p>
        </w:tc>
        <w:tc>
          <w:tcPr>
            <w:tcW w:w="4235" w:type="dxa"/>
            <w:shd w:val="clear" w:color="auto" w:fill="auto"/>
            <w:noWrap/>
            <w:vAlign w:val="bottom"/>
            <w:hideMark/>
          </w:tcPr>
          <w:p w14:paraId="62E02580" w14:textId="4C28BF5C" w:rsidR="001B56E1" w:rsidRPr="00DD567A" w:rsidRDefault="003D0C1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WNlxOeSb","properties":{"formattedCitation":"(Saracura et al., 2008)","plainCitation":"(Saracura et al., 2008)","dontUpdate":true,"noteIndex":0},"citationItems":[{"id":1105,"uris":["http://zotero.org/users/local/E0HRXVeM/items/HJAC6JLE"],"itemData":{"id":1105,"type":"article-journal","container-title":"The Condor","DOI":"10.1525/cond.2008.8477","ISSN":"0010-5422, 1938-5129","issue":"3","journalAbbreviation":"Condor","language":"en","page":"554-558","source":"DOI.org (Crossref)","title":"Genetic parentage and variable social structure in breeding southern lapwings","volume":"110","author":[{"family":"Saracura","given":"Valéria"},{"family":"Macedo","given":"Regina H."},{"family":"Blomqvist","given":"Donald"}],"issued":{"date-parts":[["2008",8]]}}}],"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aracura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3F616F84" w14:textId="77777777" w:rsidTr="00961C37">
        <w:trPr>
          <w:trHeight w:val="320"/>
        </w:trPr>
        <w:tc>
          <w:tcPr>
            <w:tcW w:w="5125" w:type="dxa"/>
            <w:shd w:val="clear" w:color="auto" w:fill="auto"/>
            <w:noWrap/>
            <w:vAlign w:val="bottom"/>
            <w:hideMark/>
          </w:tcPr>
          <w:p w14:paraId="71BBD36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potted towhee, Pipilo maculatus</w:t>
            </w:r>
          </w:p>
        </w:tc>
        <w:tc>
          <w:tcPr>
            <w:tcW w:w="4235" w:type="dxa"/>
            <w:shd w:val="clear" w:color="auto" w:fill="auto"/>
            <w:noWrap/>
            <w:vAlign w:val="bottom"/>
            <w:hideMark/>
          </w:tcPr>
          <w:p w14:paraId="4DAB4ACD" w14:textId="7754691F" w:rsidR="001B56E1" w:rsidRPr="00DD567A" w:rsidRDefault="003C71B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XBiyrCOt","properties":{"formattedCitation":"(S. B. Smith et al., 2016)","plainCitation":"(S. B. Smith et al., 2016)","dontUpdate":true,"noteIndex":0},"citationItems":[{"id":1107,"uris":["http://zotero.org/users/local/E0HRXVeM/items/A4GR9RYU"],"itemData":{"id":1107,"type":"article-journal","container-title":"Journal of Avian Biology","DOI":"10.1111/jav.00931","ISSN":"0908-8857, 1600-048X","issue":"6","journalAbbreviation":"Journal of Avian Biology","language":"en","page":"815-823","source":"DOI.org (Crossref)","title":"Spatial patterns of extra‐pair paternity for spotted towhees &lt;i&gt;Pipilo maculatus&lt;/i&gt; in urban parks","volume":"47","author":[{"family":"Smith","given":"Sarah Bartos"},{"family":"McKay","given":"Jenny E."},{"family":"Murphy","given":"Michael T."},{"family":"Duffield","given":"Deborah A."}],"issued":{"date-parts":[["2016",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mith et al., 2016</w:t>
            </w:r>
            <w:r w:rsidRPr="00DD567A">
              <w:rPr>
                <w:rFonts w:ascii="Times New Roman" w:eastAsia="Times New Roman" w:hAnsi="Times New Roman" w:cs="Times New Roman"/>
                <w:color w:val="000000"/>
                <w:kern w:val="0"/>
                <w14:ligatures w14:val="none"/>
              </w:rPr>
              <w:fldChar w:fldCharType="end"/>
            </w:r>
          </w:p>
        </w:tc>
      </w:tr>
      <w:tr w:rsidR="00092E92" w:rsidRPr="00DD567A" w14:paraId="00CEF431" w14:textId="77777777" w:rsidTr="00961C37">
        <w:trPr>
          <w:trHeight w:val="320"/>
        </w:trPr>
        <w:tc>
          <w:tcPr>
            <w:tcW w:w="5125" w:type="dxa"/>
            <w:shd w:val="clear" w:color="auto" w:fill="auto"/>
            <w:noWrap/>
            <w:vAlign w:val="bottom"/>
            <w:hideMark/>
          </w:tcPr>
          <w:p w14:paraId="17FFFB0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tellers jay, Cyanocitta stelleri</w:t>
            </w:r>
          </w:p>
        </w:tc>
        <w:tc>
          <w:tcPr>
            <w:tcW w:w="4235" w:type="dxa"/>
            <w:shd w:val="clear" w:color="auto" w:fill="auto"/>
            <w:noWrap/>
            <w:vAlign w:val="bottom"/>
            <w:hideMark/>
          </w:tcPr>
          <w:p w14:paraId="524D76AF" w14:textId="5B16E6B4" w:rsidR="001B56E1" w:rsidRPr="00DD567A" w:rsidRDefault="00F15A5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xXNEtogC","properties":{"formattedCitation":"(Overeem et al., 2014)","plainCitation":"(Overeem et al., 2014)","dontUpdate":true,"noteIndex":0},"citationItems":[{"id":1108,"uris":["http://zotero.org/users/local/E0HRXVeM/items/B4UPTB6G"],"itemData":{"id":1108,"type":"article-journal","container-title":"PLoS ONE","DOI":"10.1371/journal.pone.0105257","ISSN":"1932-6203","issue":"8","journalAbbreviation":"PLoS ONE","language":"en","page":"e105257","source":"DOI.org (Crossref)","title":"Steller Sex: Infidelity and Sexual Selection in a Social Corvid (Cyanocitta stelleri)","title-short":"Steller Sex","volume":"9","author":[{"family":"Overeem","given":"Katlin R."},{"family":"Gabriel","given":"Pia O."},{"family":"Zirpoli","given":"Jeff A."},{"family":"Black","given":"Jeffrey M."}],"editor":[{"family":"Wicker-Thomas","given":"Claude"}],"issued":{"date-parts":[["2014",8,2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Overeem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733865AC" w14:textId="77777777" w:rsidTr="00961C37">
        <w:trPr>
          <w:trHeight w:val="320"/>
        </w:trPr>
        <w:tc>
          <w:tcPr>
            <w:tcW w:w="5125" w:type="dxa"/>
            <w:shd w:val="clear" w:color="auto" w:fill="auto"/>
            <w:noWrap/>
            <w:vAlign w:val="bottom"/>
            <w:hideMark/>
          </w:tcPr>
          <w:p w14:paraId="1E7A9C6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tripe-backed wren, Campylorhynchus nuchalis</w:t>
            </w:r>
          </w:p>
        </w:tc>
        <w:tc>
          <w:tcPr>
            <w:tcW w:w="4235" w:type="dxa"/>
            <w:shd w:val="clear" w:color="auto" w:fill="auto"/>
            <w:noWrap/>
            <w:vAlign w:val="bottom"/>
            <w:hideMark/>
          </w:tcPr>
          <w:p w14:paraId="60CEA90E" w14:textId="6B05462A" w:rsidR="001B56E1" w:rsidRPr="00DD567A" w:rsidRDefault="002B1C7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HEJiLTA6","properties":{"formattedCitation":"(Rabenold et al., 1990)","plainCitation":"(Rabenold et al., 1990)","dontUpdate":true,"noteIndex":0},"citationItems":[{"id":1110,"uris":["http://zotero.org/users/local/E0HRXVeM/items/XLK3RIXK"],"itemData":{"id":1110,"type":"article-journal","container-title":"Nature","DOI":"10.1038/348538a0","ISSN":"0028-0836, 1476-4687","issue":"6301","journalAbbreviation":"Nature","language":"en","page":"538-540","source":"DOI.org (Crossref)","title":"Shared paternity revealed by genetic analysis in cooperatively breeding tropical wrens","volume":"348","author":[{"family":"Rabenold","given":"Patricia P."},{"family":"Rabenold","given":"Kerry N."},{"family":"Piper","given":"Walter H."},{"family":"Haydock","given":"Joseph"},{"family":"Zack","given":"Steve W."}],"issued":{"date-parts":[["1990",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Rabenold et al., 1990</w:t>
            </w:r>
            <w:r w:rsidRPr="00DD567A">
              <w:rPr>
                <w:rFonts w:ascii="Times New Roman" w:eastAsia="Times New Roman" w:hAnsi="Times New Roman" w:cs="Times New Roman"/>
                <w:color w:val="000000"/>
                <w:kern w:val="0"/>
                <w14:ligatures w14:val="none"/>
              </w:rPr>
              <w:fldChar w:fldCharType="end"/>
            </w:r>
          </w:p>
        </w:tc>
      </w:tr>
      <w:tr w:rsidR="00092E92" w:rsidRPr="00DD567A" w14:paraId="03A5CD63" w14:textId="77777777" w:rsidTr="00961C37">
        <w:trPr>
          <w:trHeight w:val="320"/>
        </w:trPr>
        <w:tc>
          <w:tcPr>
            <w:tcW w:w="5125" w:type="dxa"/>
            <w:shd w:val="clear" w:color="auto" w:fill="auto"/>
            <w:noWrap/>
            <w:vAlign w:val="bottom"/>
            <w:hideMark/>
          </w:tcPr>
          <w:p w14:paraId="55A1691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ubdesert mesite, Monias benschi</w:t>
            </w:r>
          </w:p>
        </w:tc>
        <w:tc>
          <w:tcPr>
            <w:tcW w:w="4235" w:type="dxa"/>
            <w:shd w:val="clear" w:color="auto" w:fill="auto"/>
            <w:noWrap/>
            <w:vAlign w:val="bottom"/>
            <w:hideMark/>
          </w:tcPr>
          <w:p w14:paraId="2C48E5D4" w14:textId="065083E9" w:rsidR="001B56E1" w:rsidRPr="00DD567A" w:rsidRDefault="007A2618"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NAtLfXhk","properties":{"formattedCitation":"(Seddon et al., 2005)","plainCitation":"(Seddon et al., 2005)","dontUpdate":true,"noteIndex":0},"citationItems":[{"id":1111,"uris":["http://zotero.org/users/local/E0HRXVeM/items/FN6L7ZW2"],"itemData":{"id":1111,"type":"article-journal","container-title":"Molecular Ecology","DOI":"10.1111/j.1365-294X.2005.02675.x","ISSN":"0962-1083, 1365-294X","issue":"11","journalAbbreviation":"Mol Ecol","language":"en","page":"3573-3583","source":"DOI.org (Crossref)","title":"Mating system, philopatry and patterns of kinship in the cooperatively breeding subdesert mesite Monias benschi","volume":"14","author":[{"family":"Seddon","given":"N."},{"family":"Amos","given":"W."},{"family":"Adcock","given":"G."},{"family":"Johnson","given":"P."},{"family":"Kraaijeveld","given":"K."},{"family":"Kraaijeveld-Smit","given":"F. J. L."},{"family":"Lee","given":"W."},{"family":"Senapathi","given":"G. D."},{"family":"Mulder","given":"R. A."},{"family":"Tobias","given":"J. A."}],"issued":{"date-parts":[["2005",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eddon et al., 2005</w:t>
            </w:r>
            <w:r w:rsidRPr="00DD567A">
              <w:rPr>
                <w:rFonts w:ascii="Times New Roman" w:eastAsia="Times New Roman" w:hAnsi="Times New Roman" w:cs="Times New Roman"/>
                <w:color w:val="000000"/>
                <w:kern w:val="0"/>
                <w14:ligatures w14:val="none"/>
              </w:rPr>
              <w:fldChar w:fldCharType="end"/>
            </w:r>
          </w:p>
        </w:tc>
      </w:tr>
      <w:tr w:rsidR="00092E92" w:rsidRPr="00DD567A" w14:paraId="1B780C30" w14:textId="77777777" w:rsidTr="00961C37">
        <w:trPr>
          <w:trHeight w:val="320"/>
        </w:trPr>
        <w:tc>
          <w:tcPr>
            <w:tcW w:w="5125" w:type="dxa"/>
            <w:shd w:val="clear" w:color="auto" w:fill="auto"/>
            <w:noWrap/>
            <w:vAlign w:val="bottom"/>
            <w:hideMark/>
          </w:tcPr>
          <w:p w14:paraId="0AC4FA8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Superb fairy-wren, Malurus cyaneus</w:t>
            </w:r>
          </w:p>
        </w:tc>
        <w:tc>
          <w:tcPr>
            <w:tcW w:w="4235" w:type="dxa"/>
            <w:shd w:val="clear" w:color="auto" w:fill="auto"/>
            <w:noWrap/>
            <w:vAlign w:val="bottom"/>
            <w:hideMark/>
          </w:tcPr>
          <w:p w14:paraId="41CAC86E" w14:textId="5FE2B123" w:rsidR="001B56E1" w:rsidRPr="00DD567A" w:rsidRDefault="003062B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HHd2Lef","properties":{"formattedCitation":"(Colombelli-N\\uc0\\u233{}grel et al., 2009)","plainCitation":"(Colombelli-Négrel et al., 2009)","dontUpdate":true,"noteIndex":0},"citationItems":[{"id":1112,"uris":["http://zotero.org/users/local/E0HRXVeM/items/7ERGQ7Z9"],"itemData":{"id":1112,"type":"article-journal","container-title":"Emu - Austral Ornithology","DOI":"10.1071/MU09035","ISSN":"0158-4197, 1448-5540","issue":"4","journalAbbreviation":"Emu - Austral Ornithology","language":"en","page":"300-304","source":"DOI.org (Crossref)","title":"High levels of extra-pair paternity in Superb Fairy-wrens in South Australia despite low frequency of auxiliary males","volume":"109","author":[{"family":"Colombelli-Négrel","given":"Diane"},{"family":"Schlotfeldt","given":"Beth E."},{"family":"Kleindorfer","given":"Sonia"}],"issued":{"date-parts":[["2009",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Colombelli-Négrel et al., 2009</w:t>
            </w:r>
            <w:r w:rsidRPr="00DD567A">
              <w:rPr>
                <w:rFonts w:ascii="Times New Roman" w:eastAsia="Times New Roman" w:hAnsi="Times New Roman" w:cs="Times New Roman"/>
                <w:color w:val="000000"/>
                <w:kern w:val="0"/>
                <w14:ligatures w14:val="none"/>
              </w:rPr>
              <w:fldChar w:fldCharType="end"/>
            </w:r>
          </w:p>
        </w:tc>
      </w:tr>
      <w:tr w:rsidR="00092E92" w:rsidRPr="00DD567A" w14:paraId="63007F89" w14:textId="77777777" w:rsidTr="00961C37">
        <w:trPr>
          <w:trHeight w:val="320"/>
        </w:trPr>
        <w:tc>
          <w:tcPr>
            <w:tcW w:w="5125" w:type="dxa"/>
            <w:shd w:val="clear" w:color="auto" w:fill="auto"/>
            <w:noWrap/>
            <w:vAlign w:val="bottom"/>
            <w:hideMark/>
          </w:tcPr>
          <w:p w14:paraId="67785A50" w14:textId="77777777" w:rsidR="001B56E1" w:rsidRPr="00DD567A" w:rsidRDefault="001B56E1" w:rsidP="001B56E1">
            <w:pPr>
              <w:rPr>
                <w:rFonts w:ascii="Times New Roman" w:eastAsia="Times New Roman" w:hAnsi="Times New Roman" w:cs="Times New Roman"/>
                <w:color w:val="000000"/>
                <w:kern w:val="0"/>
                <w14:ligatures w14:val="none"/>
              </w:rPr>
            </w:pPr>
            <w:proofErr w:type="gramStart"/>
            <w:r w:rsidRPr="00DD567A">
              <w:rPr>
                <w:rFonts w:ascii="Times New Roman" w:eastAsia="Times New Roman" w:hAnsi="Times New Roman" w:cs="Times New Roman"/>
                <w:color w:val="000000"/>
                <w:kern w:val="0"/>
                <w14:ligatures w14:val="none"/>
              </w:rPr>
              <w:t>Swainsons</w:t>
            </w:r>
            <w:proofErr w:type="gramEnd"/>
            <w:r w:rsidRPr="00DD567A">
              <w:rPr>
                <w:rFonts w:ascii="Times New Roman" w:eastAsia="Times New Roman" w:hAnsi="Times New Roman" w:cs="Times New Roman"/>
                <w:color w:val="000000"/>
                <w:kern w:val="0"/>
                <w14:ligatures w14:val="none"/>
              </w:rPr>
              <w:t xml:space="preserve"> hawk, Buteo swainsoni</w:t>
            </w:r>
          </w:p>
        </w:tc>
        <w:tc>
          <w:tcPr>
            <w:tcW w:w="4235" w:type="dxa"/>
            <w:shd w:val="clear" w:color="auto" w:fill="auto"/>
            <w:noWrap/>
            <w:vAlign w:val="bottom"/>
            <w:hideMark/>
          </w:tcPr>
          <w:p w14:paraId="0F2D96D7" w14:textId="25D4F723" w:rsidR="001B56E1" w:rsidRPr="00DD567A" w:rsidRDefault="00941A3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IplqMoI1","properties":{"formattedCitation":"(Briggs &amp; Collopy, 2012)","plainCitation":"(Briggs &amp; Collopy, 2012)","dontUpdate":true,"noteIndex":0},"citationItems":[{"id":1113,"uris":["http://zotero.org/users/local/E0HRXVeM/items/4WA967MK"],"itemData":{"id":1113,"type":"article-journal","container-title":"Journal of Field Ornithology","DOI":"10.1111/j.1557-9263.2011.00354.x","ISSN":"02738570","issue":"1","language":"en","page":"41-46","source":"DOI.org (Crossref)","title":"Extra-pair paternity in Swainson's Hawks: Swainson's Hawk Extra-Pair Paternity","title-short":"Extra-pair paternity in Swainson's Hawks","volume":"83","author":[{"family":"Briggs","given":"Christopher W."},{"family":"Collopy","given":"Michael W."}],"issued":{"date-parts":[["2012",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riggs &amp; Collopy, 2012</w:t>
            </w:r>
            <w:r w:rsidRPr="00DD567A">
              <w:rPr>
                <w:rFonts w:ascii="Times New Roman" w:eastAsia="Times New Roman" w:hAnsi="Times New Roman" w:cs="Times New Roman"/>
                <w:color w:val="000000"/>
                <w:kern w:val="0"/>
                <w14:ligatures w14:val="none"/>
              </w:rPr>
              <w:fldChar w:fldCharType="end"/>
            </w:r>
          </w:p>
        </w:tc>
      </w:tr>
      <w:tr w:rsidR="00092E92" w:rsidRPr="00DD567A" w14:paraId="5FD27EEB" w14:textId="77777777" w:rsidTr="00961C37">
        <w:trPr>
          <w:trHeight w:val="320"/>
        </w:trPr>
        <w:tc>
          <w:tcPr>
            <w:tcW w:w="5125" w:type="dxa"/>
            <w:shd w:val="clear" w:color="auto" w:fill="auto"/>
            <w:noWrap/>
            <w:vAlign w:val="bottom"/>
            <w:hideMark/>
          </w:tcPr>
          <w:p w14:paraId="252984E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Takahe, Porphyrio hochstetteri</w:t>
            </w:r>
          </w:p>
        </w:tc>
        <w:tc>
          <w:tcPr>
            <w:tcW w:w="4235" w:type="dxa"/>
            <w:shd w:val="clear" w:color="auto" w:fill="auto"/>
            <w:noWrap/>
            <w:vAlign w:val="bottom"/>
            <w:hideMark/>
          </w:tcPr>
          <w:p w14:paraId="44DCA5D4" w14:textId="70338BCF" w:rsidR="001B56E1" w:rsidRPr="00DD567A" w:rsidRDefault="003D4C47"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r7YISVPV","properties":{"formattedCitation":"(Lettink et al., 2002)","plainCitation":"(Lettink et al., 2002)","dontUpdate":true,"noteIndex":0},"citationItems":[{"id":1114,"uris":["http://zotero.org/users/local/E0HRXVeM/items/WMI8VHBE"],"itemData":{"id":1114,"type":"article-journal","container-title":"Conservation Genetics","DOI":"10.1023/A:1020567701633","ISSN":"15660621","issue":"4","page":"427-434","source":"DOI.org (Crossref)","title":"Mating system and genetic variation in the endangered New Zealand takahe","volume":"3","author":[{"family":"Lettink","given":"Marieke"},{"family":"Jamieson","given":"Ian G."},{"family":"Millar","given":"Craig D."},{"family":"Lambert","given":"David M."}],"issued":{"date-parts":[["200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ettink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21CF550E" w14:textId="77777777" w:rsidTr="00961C37">
        <w:trPr>
          <w:trHeight w:val="320"/>
        </w:trPr>
        <w:tc>
          <w:tcPr>
            <w:tcW w:w="5125" w:type="dxa"/>
            <w:shd w:val="clear" w:color="auto" w:fill="auto"/>
            <w:noWrap/>
            <w:vAlign w:val="bottom"/>
            <w:hideMark/>
          </w:tcPr>
          <w:p w14:paraId="295BF37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Tasmanian native hen, Gallinula mortierii</w:t>
            </w:r>
          </w:p>
        </w:tc>
        <w:tc>
          <w:tcPr>
            <w:tcW w:w="4235" w:type="dxa"/>
            <w:shd w:val="clear" w:color="auto" w:fill="auto"/>
            <w:noWrap/>
            <w:vAlign w:val="bottom"/>
            <w:hideMark/>
          </w:tcPr>
          <w:p w14:paraId="4797B388" w14:textId="18D0FAF6" w:rsidR="001B56E1" w:rsidRPr="00DD567A" w:rsidRDefault="00E14598"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JIjXlFl","properties":{"formattedCitation":"(Lisle Gibbs et al., 1994)","plainCitation":"(Lisle Gibbs et al., 1994)","dontUpdate":true,"noteIndex":0},"citationItems":[{"id":1115,"uris":["http://zotero.org/users/local/E0HRXVeM/items/F4IQX7T5"],"itemData":{"id":1115,"type":"article-journal","container-title":"Behavioral Ecology and Sociobiology","DOI":"10.1007/BF00184425","ISSN":"0340-5443, 1432-0762","issue":"5","journalAbbreviation":"Behav Ecol Sociobiol","language":"en","page":"363-371","source":"DOI.org (Crossref)","title":"Parentage analysis of multi-male social groups of tasmanian native hens (Tribonyx mortierii): genetic evidence for monogamy and polyandry","title-short":"Parentage analysis of multi-male social groups of tasmanian native hens (Tribonyx mortierii)","volume":"35","author":[{"family":"Lisle Gibbs","given":"H."},{"family":"Goldizen","given":"Anne W."},{"family":"Bullough","given":"Cindy"},{"family":"Goldizen","given":"Alan R."}],"issued":{"date-parts":[["1994",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isle Gibbs et al., 1994</w:t>
            </w:r>
            <w:r w:rsidRPr="00DD567A">
              <w:rPr>
                <w:rFonts w:ascii="Times New Roman" w:eastAsia="Times New Roman" w:hAnsi="Times New Roman" w:cs="Times New Roman"/>
                <w:color w:val="000000"/>
                <w:kern w:val="0"/>
                <w14:ligatures w14:val="none"/>
              </w:rPr>
              <w:fldChar w:fldCharType="end"/>
            </w:r>
          </w:p>
        </w:tc>
      </w:tr>
      <w:tr w:rsidR="00092E92" w:rsidRPr="00DD567A" w14:paraId="34BA61BA" w14:textId="77777777" w:rsidTr="00961C37">
        <w:trPr>
          <w:trHeight w:val="320"/>
        </w:trPr>
        <w:tc>
          <w:tcPr>
            <w:tcW w:w="5125" w:type="dxa"/>
            <w:shd w:val="clear" w:color="auto" w:fill="auto"/>
            <w:noWrap/>
            <w:vAlign w:val="bottom"/>
            <w:hideMark/>
          </w:tcPr>
          <w:p w14:paraId="29FEBC1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Tawny owl, Strix aluco</w:t>
            </w:r>
          </w:p>
        </w:tc>
        <w:tc>
          <w:tcPr>
            <w:tcW w:w="4235" w:type="dxa"/>
            <w:shd w:val="clear" w:color="auto" w:fill="auto"/>
            <w:noWrap/>
            <w:vAlign w:val="bottom"/>
            <w:hideMark/>
          </w:tcPr>
          <w:p w14:paraId="2C82E5E6" w14:textId="192399BC" w:rsidR="001B56E1" w:rsidRPr="00DD567A" w:rsidRDefault="0002279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JZ0br3vC","properties":{"formattedCitation":"(Saladin et al., 2007)","plainCitation":"(Saladin et al., 2007)","dontUpdate":true,"noteIndex":0},"citationItems":[{"id":1116,"uris":["http://zotero.org/users/local/E0HRXVeM/items/NPTKAJGT"],"itemData":{"id":1116,"type":"article-journal","container-title":"Journal of Ornithology","DOI":"10.1007/s10336-006-0109-x","ISSN":"2193-7192, 2193-7206","issue":"1","journalAbbreviation":"J Ornithol","language":"en","page":"113-116","source":"DOI.org (Crossref)","title":"Analysis of genetic parentage in the tawny owl (Strix aluco) reveals extra-pair paternity is low","volume":"148","author":[{"family":"Saladin","given":"Verena"},{"family":"Ritschard","given":"Mathias"},{"family":"Roulin","given":"Alexandre"},{"family":"Bize","given":"Pierre"},{"family":"Richner","given":"Heinz"}],"issued":{"date-parts":[["2007",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aladin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2AF7173E" w14:textId="77777777" w:rsidTr="00961C37">
        <w:trPr>
          <w:trHeight w:val="320"/>
        </w:trPr>
        <w:tc>
          <w:tcPr>
            <w:tcW w:w="5125" w:type="dxa"/>
            <w:shd w:val="clear" w:color="auto" w:fill="auto"/>
            <w:noWrap/>
            <w:vAlign w:val="bottom"/>
            <w:hideMark/>
          </w:tcPr>
          <w:p w14:paraId="6D43E6B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Tree swallow, Tachycineta bicolor</w:t>
            </w:r>
          </w:p>
        </w:tc>
        <w:tc>
          <w:tcPr>
            <w:tcW w:w="4235" w:type="dxa"/>
            <w:shd w:val="clear" w:color="auto" w:fill="auto"/>
            <w:noWrap/>
            <w:vAlign w:val="bottom"/>
            <w:hideMark/>
          </w:tcPr>
          <w:p w14:paraId="60F826D8" w14:textId="334377AC" w:rsidR="001B56E1" w:rsidRPr="00DD567A" w:rsidRDefault="006B0C2C" w:rsidP="006B0C2C">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oLviYvw","properties":{"formattedCitation":"(Bitton et al., 2007; Kempenaers et al., 2001; O\\uc0\\u8217{}Brien &amp; Dawson, 2007; Stapleton et al., 2007)","plainCitation":"(Bitton et al., 2007; Kempenaers et al., 2001; O’Brien &amp; Dawson, 2007; Stapleton et al., 2007)","dontUpdate":true,"noteIndex":0},"citationItems":[{"id":1118,"uris":["http://zotero.org/users/local/E0HRXVeM/items/QXTMLTY8"],"itemData":{"id":1118,"type":"article-journal","container-title":"Animal Behaviour","DOI":"10.1016/j.anbehav.2007.03.018","ISSN":"00033472","issue":"6","journalAbbreviation":"Animal Behaviour","language":"en","page":"1777-1784","source":"DOI.org (Crossref)","title":"Plumage brightness and age predict extrapair fertilization success of male tree swallows, Tachycineta bicolor","volume":"74","author":[{"family":"Bitton","given":"Pierre-Paul"},{"family":"O'Brien","given":"Erin L."},{"family":"Dawson","given":"Russell D."}],"issued":{"date-parts":[["2007",12]]}}},{"id":1119,"uris":["http://zotero.org/users/local/E0HRXVeM/items/VM93Y74H"],"itemData":{"id":1119,"type":"article-journal","container-title":"Behavioral Ecology and Sociobiology","DOI":"10.1007/s002650000305","ISSN":"0340-5443, 1432-0762","issue":"4","journalAbbreviation":"Behav Ecol Sociobiol","language":"en","page":"251-259","source":"DOI.org (Crossref)","title":"Extra-pair paternity and the reproductive role of male floaters in the tree swallow (Tachycineta bicolor)","volume":"49","author":[{"family":"Kempenaers","given":"Bart"},{"family":"Everding","given":"Susie"},{"family":"Bishop","given":"Cheryl"},{"family":"Boag","given":"Peter"},{"family":"Robertson","given":"Raleigh J."}],"issued":{"date-parts":[["2001",3]]}}},{"id":1120,"uris":["http://zotero.org/users/local/E0HRXVeM/items/4I5BVZJE"],"itemData":{"id":1120,"type":"article-journal","container-title":"Behavioral Ecology and Sociobiology","DOI":"10.1007/s00265-006-0308-8","ISSN":"0340-5443, 1432-0762","issue":"5","journalAbbreviation":"Behav Ecol Sociobiol","language":"en","page":"775-782","source":"DOI.org (Crossref)","title":"Context-dependent genetic benefits of extra-pair mate choice in a socially monogamous passerine","volume":"61","author":[{"family":"O’Brien","given":"Erin L."},{"family":"Dawson","given":"Russell D."}],"issued":{"date-parts":[["2007",2,12]]}}},{"id":1121,"uris":["http://zotero.org/users/local/E0HRXVeM/items/RXWSEX6N"],"itemData":{"id":1121,"type":"article-journal","container-title":"Behavioral Ecology and Sociobiology","DOI":"10.1007/s00265-007-0404-4","ISSN":"0340-5443, 1432-0762","issue":"11","journalAbbreviation":"Behav Ecol Sociobiol","language":"en","page":"1725-1733","source":"DOI.org (Crossref)","title":"Female tree swallows (Tachycineta bicolor) increase offspring heterozygosity through extrapair mating","volume":"61","author":[{"family":"Stapleton","given":"Mary K."},{"family":"Kleven","given":"Oddmund"},{"family":"Lifjeld","given":"Jan T."},{"family":"Robertson","given":"Raleigh J."}],"issued":{"date-parts":[["2007",8,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Bitton et al., 2007; Kempenaers et al., 2001; O’Brien &amp; Dawson, 2007; Stapleton et al., 2007</w:t>
            </w:r>
            <w:r w:rsidRPr="00DD567A">
              <w:rPr>
                <w:rFonts w:ascii="Times New Roman" w:eastAsia="Times New Roman" w:hAnsi="Times New Roman" w:cs="Times New Roman"/>
                <w:color w:val="000000"/>
                <w:kern w:val="0"/>
                <w14:ligatures w14:val="none"/>
              </w:rPr>
              <w:fldChar w:fldCharType="end"/>
            </w:r>
          </w:p>
        </w:tc>
      </w:tr>
      <w:tr w:rsidR="00092E92" w:rsidRPr="00DD567A" w14:paraId="7A69E0F7" w14:textId="77777777" w:rsidTr="00961C37">
        <w:trPr>
          <w:trHeight w:val="320"/>
        </w:trPr>
        <w:tc>
          <w:tcPr>
            <w:tcW w:w="5125" w:type="dxa"/>
            <w:shd w:val="clear" w:color="auto" w:fill="auto"/>
            <w:noWrap/>
            <w:vAlign w:val="bottom"/>
            <w:hideMark/>
          </w:tcPr>
          <w:p w14:paraId="6443792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Tufted titmouse, Baeolophus bicolor</w:t>
            </w:r>
          </w:p>
        </w:tc>
        <w:tc>
          <w:tcPr>
            <w:tcW w:w="4235" w:type="dxa"/>
            <w:shd w:val="clear" w:color="auto" w:fill="auto"/>
            <w:noWrap/>
            <w:vAlign w:val="bottom"/>
            <w:hideMark/>
          </w:tcPr>
          <w:p w14:paraId="0B8B4F32" w14:textId="1EAF5980" w:rsidR="001B56E1" w:rsidRPr="00DD567A" w:rsidRDefault="00DB2B90"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1mFNaEDb","properties":{"formattedCitation":"(Pravosudova et al., 2002)","plainCitation":"(Pravosudova et al., 2002)","dontUpdate":true,"noteIndex":0},"citationItems":[{"id":1122,"uris":["http://zotero.org/users/local/E0HRXVeM/items/FKPF5V63"],"itemData":{"id":1122,"type":"article-journal","container-title":"The Wilson Bulletin","DOI":"10.1676/0043-5643(2002)114[0279:GEFEPI]2.0.CO;2","ISSN":"0043-5643","issue":"2","journalAbbreviation":"The Wilson Bulletin","language":"en","page":"279-281","source":"DOI.org (Crossref)","title":"Genetic Evidence for Extrapair Paternity in the Tufted Titmouse","volume":"114","author":[{"family":"Pravosudova","given":"Elena V."},{"family":"Parker","given":"Patricia G."},{"family":"Gaunt","given":"Abbot S."}],"issued":{"date-parts":[["2002",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Pravosudova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767258BC" w14:textId="77777777" w:rsidTr="00961C37">
        <w:trPr>
          <w:trHeight w:val="320"/>
        </w:trPr>
        <w:tc>
          <w:tcPr>
            <w:tcW w:w="5125" w:type="dxa"/>
            <w:shd w:val="clear" w:color="auto" w:fill="auto"/>
            <w:noWrap/>
            <w:vAlign w:val="bottom"/>
            <w:hideMark/>
          </w:tcPr>
          <w:p w14:paraId="4AE85F9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lastRenderedPageBreak/>
              <w:t>Two-banded plover, Charadrius falklandicus</w:t>
            </w:r>
          </w:p>
        </w:tc>
        <w:tc>
          <w:tcPr>
            <w:tcW w:w="4235" w:type="dxa"/>
            <w:shd w:val="clear" w:color="auto" w:fill="auto"/>
            <w:noWrap/>
            <w:vAlign w:val="bottom"/>
            <w:hideMark/>
          </w:tcPr>
          <w:p w14:paraId="4FA7E112" w14:textId="6536F971" w:rsidR="001B56E1" w:rsidRPr="00DD567A" w:rsidRDefault="004B5BE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JMvGilRb","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1ACE8BEF" w14:textId="77777777" w:rsidTr="00961C37">
        <w:trPr>
          <w:trHeight w:val="320"/>
        </w:trPr>
        <w:tc>
          <w:tcPr>
            <w:tcW w:w="5125" w:type="dxa"/>
            <w:shd w:val="clear" w:color="auto" w:fill="auto"/>
            <w:noWrap/>
            <w:vAlign w:val="bottom"/>
            <w:hideMark/>
          </w:tcPr>
          <w:p w14:paraId="1BC3256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Varied tit, Parus varius</w:t>
            </w:r>
          </w:p>
        </w:tc>
        <w:tc>
          <w:tcPr>
            <w:tcW w:w="4235" w:type="dxa"/>
            <w:shd w:val="clear" w:color="auto" w:fill="auto"/>
            <w:noWrap/>
            <w:vAlign w:val="bottom"/>
            <w:hideMark/>
          </w:tcPr>
          <w:p w14:paraId="287E92B2" w14:textId="3037AD01" w:rsidR="001B56E1" w:rsidRPr="00DD567A" w:rsidRDefault="000D34C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3nvhFJ9W","properties":{"formattedCitation":"(Ju et al., 2014)","plainCitation":"(Ju et al., 2014)","dontUpdate":true,"noteIndex":0},"citationItems":[{"id":1123,"uris":["http://zotero.org/users/local/E0HRXVeM/items/2P67Y27A"],"itemData":{"id":1123,"type":"article-journal","container-title":"Acta Ornithologica","DOI":"10.3161/000164514X682959","ISSN":"0001-6454, 1734-8471","issue":"1","journalAbbreviation":"Acta Ornithologica","language":"en","page":"131-137","source":"DOI.org (Crossref)","title":"Extra-Pair Paternity in Varied Tits &lt;i&gt;Poecile varius&lt;/i&gt;","volume":"49","author":[{"family":"Ju","given":"Jing"},{"family":"Yin","given":"Jiangxia"},{"family":"Racey","given":"Paul"},{"family":"Zhang","given":"Lei"},{"family":"Li","given":"Donglai"},{"family":"Wan","given":"Dongmei"}],"issued":{"date-parts":[["2014",6]]}}}],"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Ju et al., 2014</w:t>
            </w:r>
            <w:r w:rsidRPr="00DD567A">
              <w:rPr>
                <w:rFonts w:ascii="Times New Roman" w:eastAsia="Times New Roman" w:hAnsi="Times New Roman" w:cs="Times New Roman"/>
                <w:color w:val="000000"/>
                <w:kern w:val="0"/>
                <w14:ligatures w14:val="none"/>
              </w:rPr>
              <w:fldChar w:fldCharType="end"/>
            </w:r>
          </w:p>
        </w:tc>
      </w:tr>
      <w:tr w:rsidR="00092E92" w:rsidRPr="00DD567A" w14:paraId="1A3EB9C1" w14:textId="77777777" w:rsidTr="00961C37">
        <w:trPr>
          <w:trHeight w:val="320"/>
        </w:trPr>
        <w:tc>
          <w:tcPr>
            <w:tcW w:w="5125" w:type="dxa"/>
            <w:shd w:val="clear" w:color="auto" w:fill="auto"/>
            <w:noWrap/>
            <w:vAlign w:val="bottom"/>
            <w:hideMark/>
          </w:tcPr>
          <w:p w14:paraId="00DB1E6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Vinous-throated parrotbills, Paradoxornis webbianus</w:t>
            </w:r>
          </w:p>
        </w:tc>
        <w:tc>
          <w:tcPr>
            <w:tcW w:w="4235" w:type="dxa"/>
            <w:shd w:val="clear" w:color="auto" w:fill="auto"/>
            <w:noWrap/>
            <w:vAlign w:val="bottom"/>
            <w:hideMark/>
          </w:tcPr>
          <w:p w14:paraId="712B03D3" w14:textId="722F6516" w:rsidR="001B56E1" w:rsidRPr="00DD567A" w:rsidRDefault="00C96C7A"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azM7RNRr","properties":{"formattedCitation":"(Lee, 2012; Lee et al., 2009)","plainCitation":"(Lee, 2012; Lee et al., 2009)","dontUpdate":true,"noteIndex":0},"citationItems":[{"id":1124,"uris":["http://zotero.org/users/local/E0HRXVeM/items/ZS6XBH65"],"itemData":{"id":1124,"type":"article-journal","container-title":"Journal of Ethology","DOI":"10.1007/s10164-011-0292-y","ISSN":"0289-0771, 1439-5444","issue":"1","journalAbbreviation":"J Ethol","language":"en","page":"53-59","source":"DOI.org (Crossref)","title":"Females may not obtain indirect genetic benefits from extra-pair paternity in vinous-throated parrotbills, Paradoxornis webbianus","volume":"30","author":[{"family":"Lee","given":"Jin-Won"}],"issued":{"date-parts":[["2012",1]]}}},{"id":1125,"uris":["http://zotero.org/users/local/E0HRXVeM/items/5BFUCV8Z"],"itemData":{"id":1125,"type":"article-journal","container-title":"Journal of Avian Biology","DOI":"10.1111/j.1600-048X.2009.04836.x","ISSN":"09088857, 1600048X","issue":"5","journalAbbreviation":"J Avian Biol","language":"en","page":"469-474","source":"DOI.org (Crossref)","title":"Extrapair paternity in a flock-living passerine, the vinous-throated parrotbill &lt;i&gt;Paradoxornis webbianus&lt;/i&gt;","volume":"40","author":[{"family":"Lee","given":"Jin-Won"},{"family":"Kim","given":"Myun-Sik"},{"family":"Burke","given":"Terry"},{"family":"Hatchwell","given":"Ben J."}],"issued":{"date-parts":[["2009",9]]}}}],"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ee, 2012; Lee et al., 2009</w:t>
            </w:r>
            <w:r w:rsidRPr="00DD567A">
              <w:rPr>
                <w:rFonts w:ascii="Times New Roman" w:eastAsia="Times New Roman" w:hAnsi="Times New Roman" w:cs="Times New Roman"/>
                <w:color w:val="000000"/>
                <w:kern w:val="0"/>
                <w14:ligatures w14:val="none"/>
              </w:rPr>
              <w:fldChar w:fldCharType="end"/>
            </w:r>
          </w:p>
        </w:tc>
      </w:tr>
      <w:tr w:rsidR="00092E92" w:rsidRPr="00DD567A" w14:paraId="6F1D4879" w14:textId="77777777" w:rsidTr="00961C37">
        <w:trPr>
          <w:trHeight w:val="320"/>
        </w:trPr>
        <w:tc>
          <w:tcPr>
            <w:tcW w:w="5125" w:type="dxa"/>
            <w:shd w:val="clear" w:color="auto" w:fill="auto"/>
            <w:noWrap/>
            <w:vAlign w:val="bottom"/>
            <w:hideMark/>
          </w:tcPr>
          <w:p w14:paraId="7368E91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estern gull, Larus occidentalis</w:t>
            </w:r>
          </w:p>
        </w:tc>
        <w:tc>
          <w:tcPr>
            <w:tcW w:w="4235" w:type="dxa"/>
            <w:shd w:val="clear" w:color="auto" w:fill="auto"/>
            <w:noWrap/>
            <w:vAlign w:val="bottom"/>
            <w:hideMark/>
          </w:tcPr>
          <w:p w14:paraId="1AC41318" w14:textId="5290EDB3" w:rsidR="001B56E1" w:rsidRPr="00DD567A" w:rsidRDefault="00774C4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dy3OBzId","properties":{"formattedCitation":"(Gilbert et al., 1998)","plainCitation":"(Gilbert et al., 1998)","dontUpdate":true,"noteIndex":0},"citationItems":[{"id":1126,"uris":["http://zotero.org/users/local/E0HRXVeM/items/QSJFWBKE"],"itemData":{"id":1126,"type":"article-journal","container-title":"Molecular Ecology","DOI":"10.1046/j.1365-294x.1998.00488.x","ISSN":"0962-1083, 1365-294X","issue":"11","journalAbbreviation":"Molecular Ecology","language":"en","page":"1549-1552","source":"DOI.org (Crossref)","title":"No evidence for extra‐pair paternity in the western gull","volume":"7","author":[{"family":"Gilbert","given":"L."},{"family":"Burke","given":"T."},{"family":"Krupa","given":"A."}],"issued":{"date-parts":[["1998",1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ilbert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04A304E8" w14:textId="77777777" w:rsidTr="00961C37">
        <w:trPr>
          <w:trHeight w:val="320"/>
        </w:trPr>
        <w:tc>
          <w:tcPr>
            <w:tcW w:w="5125" w:type="dxa"/>
            <w:shd w:val="clear" w:color="auto" w:fill="auto"/>
            <w:noWrap/>
            <w:vAlign w:val="bottom"/>
            <w:hideMark/>
          </w:tcPr>
          <w:p w14:paraId="5172321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estern sandpiper, Calidris mauri</w:t>
            </w:r>
          </w:p>
        </w:tc>
        <w:tc>
          <w:tcPr>
            <w:tcW w:w="4235" w:type="dxa"/>
            <w:shd w:val="clear" w:color="auto" w:fill="auto"/>
            <w:noWrap/>
            <w:vAlign w:val="bottom"/>
            <w:hideMark/>
          </w:tcPr>
          <w:p w14:paraId="24F9223B" w14:textId="64EBD21E" w:rsidR="001B56E1" w:rsidRPr="00DD567A" w:rsidRDefault="000A05A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80fypL0","properties":{"formattedCitation":"(Blomqvist et al., 2002)","plainCitation":"(Blomqvist et al., 2002)","dontUpdate":true,"noteIndex":0},"citationItems":[{"id":939,"uris":["http://zotero.org/users/local/E0HRXVeM/items/XUWTPDYY"],"itemData":{"id":939,"type":"article-journal","container-title":"Nature","DOI":"10.1038/nature01104","ISSN":"0028-0836, 1476-4687","issue":"6907","journalAbbreviation":"Nature","language":"en","page":"613-615","source":"DOI.org (Crossref)","title":"Genetic similarity between mates and extra-pair parentage in three species of shorebirds","volume":"419","author":[{"family":"Blomqvist","given":"Donald"},{"family":"Andersson","given":"Malte"},{"family":"Küpper","given":"Clemens"},{"family":"Cuthill","given":"Innes C."},{"family":"Kis","given":"János"},{"family":"Lanctot","given":"Richard B."},{"family":"Sandercock","given":"Brett K."},{"family":"Székely","given":"Tamás"},{"family":"Wallander","given":"Johan"},{"family":"Kempenaers","given":"Bart"}],"issued":{"date-parts":[["2002",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lomqvist et al., 2002</w:t>
            </w:r>
            <w:r w:rsidRPr="00DD567A">
              <w:rPr>
                <w:rFonts w:ascii="Times New Roman" w:eastAsia="Times New Roman" w:hAnsi="Times New Roman" w:cs="Times New Roman"/>
                <w:color w:val="000000"/>
                <w:kern w:val="0"/>
                <w14:ligatures w14:val="none"/>
              </w:rPr>
              <w:fldChar w:fldCharType="end"/>
            </w:r>
          </w:p>
        </w:tc>
      </w:tr>
      <w:tr w:rsidR="00092E92" w:rsidRPr="00DD567A" w14:paraId="488682BB" w14:textId="77777777" w:rsidTr="00961C37">
        <w:trPr>
          <w:trHeight w:val="320"/>
        </w:trPr>
        <w:tc>
          <w:tcPr>
            <w:tcW w:w="5125" w:type="dxa"/>
            <w:shd w:val="clear" w:color="auto" w:fill="auto"/>
            <w:noWrap/>
            <w:vAlign w:val="bottom"/>
            <w:hideMark/>
          </w:tcPr>
          <w:p w14:paraId="7CFFF91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skered tern, Chlidonias hybrida</w:t>
            </w:r>
          </w:p>
        </w:tc>
        <w:tc>
          <w:tcPr>
            <w:tcW w:w="4235" w:type="dxa"/>
            <w:shd w:val="clear" w:color="auto" w:fill="auto"/>
            <w:noWrap/>
            <w:vAlign w:val="bottom"/>
            <w:hideMark/>
          </w:tcPr>
          <w:p w14:paraId="0303EC22" w14:textId="7EB2A39E" w:rsidR="001B56E1" w:rsidRPr="00DD567A" w:rsidRDefault="005F4F7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P1d3EpC4","properties":{"formattedCitation":"(Ledwo\\uc0\\u324{} &amp; Szczys, 2022)","plainCitation":"(Ledwoń &amp; Szczys, 2022)","dontUpdate":true,"noteIndex":0},"citationItems":[{"id":1127,"uris":["http://zotero.org/users/local/E0HRXVeM/items/NFSIQ9AF"],"itemData":{"id":1127,"type":"article-journal","abstract":"Abstract\n            \n              Patterns of extra pair paternity (EPP) and intraspecific brood parasitism (IBP) were studied in a Whiskered Tern\n              Chlidonias hybrida\n              population characterized by female brood desertion, a high level of extra pair courtship feedings (10%) and a low level of extra pair copulation (EPC; 0.6%). In this study, we used a set of microsatellite loci to analyse parentage in 56 Whiskered Tern families from southern Poland. Depending on the method, we detected that 1.4%–3.6% of chicks were sired by an extra-pair male, and extra-pair chicks were present in 3.6%–8.9% of broods. IBP was observed in 8.9%–14.3% of broods, corresponding to 3.6%–6.4% of the chicks. The low rate of EPP is in agreement with the hypothesis that in species with high male parental investment, females should avoid EPC. The low level of IBP indicates that intraspecific egg dumping is not a common female strategy in Whiskered Tern, similar to many other colonial waterbird species.\n            \n          , \n            Zusammenfassung\n            \n              Fremdvaterschaften bei einer Vogelart mit häufigen Fremdbalzfütterungen, wenigen Fremdkopulationen und bei der die Männchen den Großteil der Jungenaufzucht übernehmen\n            \n            \n              Wir untersuchten die Verteilung von Fremdvaterschaften (engl.: extra-pair paternity, EPP) und innerartlichem Brutparasitismus (engl.: intraspecific brood parasitism, IBP) bei einer Population der Weißbart-Seeschwalbe\n              Chlidonias hybrida\n              , einer Vogelart, bei der die Weibchen die Gelege verlassen und welche sich durch häufige Fremdbalzfütterungen (10 %) sowie ein geringes Maß an Fremdkopulationen (0,6 %; engl.: extra-pair copulation, EPC) auszeichnet. Für diese Studie nutzen wir eine Reihe von Mikrosatelliten-Loci, um die Verwandtschaftsverhältnisse von 56 Weißbart-Seeschwalben-Familien aus Südpolen zu analysieren. Abhängig von der Methode stellten wir fest, dass 1,4-3,6 % der Küken von einem fremden Männchen stammten und dass 3,6-8,9 % der Bruten Küken fremder Väter enthielten. IBP konnte bei 8,9-14,3 % der Bruten beobachtet werden und entsprach 3,6-6,4 % der Küken. Die niedrige Rate von EPP steht im Einklang mit der Hypothese, dass bei Arten mit hoher Beteiligung der Männchen an der Jungenaufzucht die Weibchen EPC vermeiden sollten. Das geringe Maß an IBP deutet darauf hin, dass das Ablegen von Eiern in die Nester fremder Artgenossen bei der Weißbart-Seeschwalbe keine verbreitete weibliche Strategie ist, ähnlich wie bei vielen anderen koloniebrütenden Wasservogelarten.","container-title":"Journal of Ornithology","DOI":"10.1007/s10336-021-01954-1","ISSN":"2193-7192, 2193-7206","issue":"2","journalAbbreviation":"J Ornithol","language":"en","page":"437-444","source":"DOI.org (Crossref)","title":"Extra-pair paternity in a species with frequent extra-pair courtship feedings, few extra-pair copulations, and male-biased parental care","volume":"163","author":[{"family":"Ledwoń","given":"Mateusz"},{"family":"Szczys","given":"Patricia"}],"issued":{"date-parts":[["2022",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Ledwoń &amp; Szczys, 2022</w:t>
            </w:r>
            <w:r w:rsidRPr="00DD567A">
              <w:rPr>
                <w:rFonts w:ascii="Times New Roman" w:eastAsia="Times New Roman" w:hAnsi="Times New Roman" w:cs="Times New Roman"/>
                <w:color w:val="000000"/>
                <w:kern w:val="0"/>
                <w14:ligatures w14:val="none"/>
              </w:rPr>
              <w:fldChar w:fldCharType="end"/>
            </w:r>
          </w:p>
        </w:tc>
      </w:tr>
      <w:tr w:rsidR="00092E92" w:rsidRPr="00DD567A" w14:paraId="61D4AD3F" w14:textId="77777777" w:rsidTr="00961C37">
        <w:trPr>
          <w:trHeight w:val="320"/>
        </w:trPr>
        <w:tc>
          <w:tcPr>
            <w:tcW w:w="5125" w:type="dxa"/>
            <w:shd w:val="clear" w:color="auto" w:fill="auto"/>
            <w:noWrap/>
            <w:vAlign w:val="bottom"/>
            <w:hideMark/>
          </w:tcPr>
          <w:p w14:paraId="6B522A7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crowned penduline tit, Remiz coronatus</w:t>
            </w:r>
          </w:p>
        </w:tc>
        <w:tc>
          <w:tcPr>
            <w:tcW w:w="4235" w:type="dxa"/>
            <w:shd w:val="clear" w:color="auto" w:fill="auto"/>
            <w:noWrap/>
            <w:vAlign w:val="bottom"/>
            <w:hideMark/>
          </w:tcPr>
          <w:p w14:paraId="4A34ACC4" w14:textId="35D706BB" w:rsidR="001B56E1" w:rsidRPr="00DD567A" w:rsidRDefault="009C304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EsL9yiUt","properties":{"formattedCitation":"(Ball et al., 2017)","plainCitation":"(Ball et al., 2017)","dontUpdate":true,"noteIndex":0},"citationItems":[{"id":921,"uris":["http://zotero.org/users/local/E0HRXVeM/items/XASHKPVE"],"itemData":{"id":921,"type":"article-journal","container-title":"Ibis","DOI":"10.1111/ibi.12446","ISSN":"00191019","issue":"2","journalAbbreviation":"Ibis","language":"en","page":"449-455","source":"DOI.org (Crossref)","title":"Levels of extra-pair paternity are associated with parental care in penduline tits (Remizidae)","volume":"159","author":[{"family":"Ball","given":"Alex D."},{"family":"Dijk","given":"René E.","non-dropping-particle":"van"},{"family":"Lloyd","given":"Penn"},{"family":"Pogány","given":"Ákos"},{"family":"Dawson","given":"Deborah A."},{"family":"Dorus","given":"Steve"},{"family":"Bowie","given":"Rauri C. K."},{"family":"Burke","given":"Terry"},{"family":"Székely","given":"Tamás"}],"issued":{"date-parts":[["2017",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all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51D5C7BA" w14:textId="77777777" w:rsidTr="00961C37">
        <w:trPr>
          <w:trHeight w:val="320"/>
        </w:trPr>
        <w:tc>
          <w:tcPr>
            <w:tcW w:w="5125" w:type="dxa"/>
            <w:shd w:val="clear" w:color="auto" w:fill="auto"/>
            <w:noWrap/>
            <w:vAlign w:val="bottom"/>
            <w:hideMark/>
          </w:tcPr>
          <w:p w14:paraId="3707461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eyed vireo, Vireo griseus</w:t>
            </w:r>
          </w:p>
        </w:tc>
        <w:tc>
          <w:tcPr>
            <w:tcW w:w="4235" w:type="dxa"/>
            <w:shd w:val="clear" w:color="auto" w:fill="auto"/>
            <w:noWrap/>
            <w:vAlign w:val="bottom"/>
            <w:hideMark/>
          </w:tcPr>
          <w:p w14:paraId="2D19CCE2" w14:textId="11A163FB" w:rsidR="001B56E1" w:rsidRPr="00DD567A" w:rsidRDefault="00614FB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n7P4cREt","properties":{"formattedCitation":"(Campomizzi et al., 2012)","plainCitation":"(Campomizzi et al., 2012)","dontUpdate":true,"noteIndex":0},"citationItems":[{"id":1129,"uris":["http://zotero.org/users/local/E0HRXVeM/items/Z9AAZT36"],"itemData":{"id":1129,"type":"article-journal","container-title":"Scientific Reports","DOI":"10.1038/srep00294","ISSN":"2045-2322","issue":"1","journalAbbreviation":"Sci Rep","language":"en","page":"294","source":"DOI.org (Crossref)","title":"Win-stay, lose-switch and public information strategies for patch fidelity of songbirds with rare extra-pair paternity","volume":"2","author":[{"family":"Campomizzi","given":"Andrew J."},{"family":"Morrison","given":"Michael L."},{"family":"DeWoody","given":"J. Andrew"},{"family":"Farrell","given":"Shannon L."},{"family":"Wilkins","given":"R. Neal"}],"issued":{"date-parts":[["2012",3,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Campomizzi et al., 2012</w:t>
            </w:r>
            <w:r w:rsidRPr="00DD567A">
              <w:rPr>
                <w:rFonts w:ascii="Times New Roman" w:eastAsia="Times New Roman" w:hAnsi="Times New Roman" w:cs="Times New Roman"/>
                <w:color w:val="000000"/>
                <w:kern w:val="0"/>
                <w14:ligatures w14:val="none"/>
              </w:rPr>
              <w:fldChar w:fldCharType="end"/>
            </w:r>
          </w:p>
        </w:tc>
      </w:tr>
      <w:tr w:rsidR="00092E92" w:rsidRPr="00DD567A" w14:paraId="5EFA9641" w14:textId="77777777" w:rsidTr="00961C37">
        <w:trPr>
          <w:trHeight w:val="320"/>
        </w:trPr>
        <w:tc>
          <w:tcPr>
            <w:tcW w:w="5125" w:type="dxa"/>
            <w:shd w:val="clear" w:color="auto" w:fill="auto"/>
            <w:noWrap/>
            <w:vAlign w:val="bottom"/>
            <w:hideMark/>
          </w:tcPr>
          <w:p w14:paraId="115C0B4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fronted plover, Charadrius marginatus</w:t>
            </w:r>
          </w:p>
        </w:tc>
        <w:tc>
          <w:tcPr>
            <w:tcW w:w="4235" w:type="dxa"/>
            <w:shd w:val="clear" w:color="auto" w:fill="auto"/>
            <w:noWrap/>
            <w:vAlign w:val="bottom"/>
            <w:hideMark/>
          </w:tcPr>
          <w:p w14:paraId="132A75EC" w14:textId="34F69B77" w:rsidR="001B56E1" w:rsidRPr="00DD567A" w:rsidRDefault="003673B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SJZ0ma99","properties":{"formattedCitation":"(Maher et al., 2017)","plainCitation":"(Maher et al., 2017)","dontUpdate":true,"noteIndex":0},"citationItems":[{"id":1015,"uris":["http://zotero.org/users/local/E0HRXVeM/items/PDS6Z4QW"],"itemData":{"id":1015,"type":"article-journal","container-title":"Journal of Avian Biology","DOI":"10.1111/jav.01263","ISSN":"09088857","issue":"7","journalAbbreviation":"J Avian Biol","language":"en","page":"910-920","source":"DOI.org (Crossref)","title":"High fidelity: extra-pair fertilisations in eight &lt;i&gt;Charadrius&lt;/i&gt; plover species are not associated with parental relatedness or social mating system","title-short":"High fidelity","volume":"48","author":[{"family":"Maher","given":"Kathryn H."},{"family":"Eberhart-Phillips","given":"Luke J."},{"family":"Kosztolányi","given":"András"},{"family":"Remedios","given":"Natalie","dropping-particle":"dos"},{"family":"Carmona-Isunza","given":"María Cristina"},{"family":"Cruz-López","given":"Medardo"},{"family":"Zefania","given":"Sama"},{"family":"St Clair","given":"James J. H."},{"family":"Alrashidi","given":"Monif"},{"family":"Weston","given":"Michael A."},{"family":"Serrano-Meneses","given":"Martín A."},{"family":"Krüger","given":"Oliver"},{"family":"Hoffman","given":"Joseph I."},{"family":"Székely","given":"Tamás"},{"family":"Burke","given":"Terry"},{"family":"Küpper","given":"Clemens"}],"issued":{"date-parts":[["2017",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aher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2FE7319B" w14:textId="77777777" w:rsidTr="00961C37">
        <w:trPr>
          <w:trHeight w:val="320"/>
        </w:trPr>
        <w:tc>
          <w:tcPr>
            <w:tcW w:w="5125" w:type="dxa"/>
            <w:shd w:val="clear" w:color="auto" w:fill="auto"/>
            <w:noWrap/>
            <w:vAlign w:val="bottom"/>
            <w:hideMark/>
          </w:tcPr>
          <w:p w14:paraId="4E632C4E"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tailed ptarmigan, Lagopus leucura</w:t>
            </w:r>
          </w:p>
        </w:tc>
        <w:tc>
          <w:tcPr>
            <w:tcW w:w="4235" w:type="dxa"/>
            <w:shd w:val="clear" w:color="auto" w:fill="auto"/>
            <w:noWrap/>
            <w:vAlign w:val="bottom"/>
            <w:hideMark/>
          </w:tcPr>
          <w:p w14:paraId="4DA78D5E" w14:textId="2CFDD5F4" w:rsidR="001B56E1" w:rsidRPr="00DD567A" w:rsidRDefault="00A54C7E"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NoEpBms0","properties":{"formattedCitation":"(Benson, 2002)","plainCitation":"(Benson, 2002)","dontUpdate":true,"noteIndex":0},"citationItems":[{"id":1131,"uris":["http://zotero.org/users/local/E0HRXVeM/items/USDIFVV9"],"itemData":{"id":1131,"type":"article-journal","abstract":"Abstract\n            The White-tailed Ptarmigan (Lagopus leucurus) is one of the few socially monogamous species within the highly polygynous grouse subfamily (Tetraoninae). I found White-tailed Ptarmigan in Glacier National Park, Montana, to be nearly genetically monogamous. Of 58 chicks with putative fathers identified, three were the result of extra-pair copulations (5%). Three of 18 clutches (17%) contained extra-pair offspring. I suggest that White-tailed Ptarmigan males are able to guard their females effectively from extra-pair copulations because of high visibility in their habitat and their ability to forage alongside their mate. The three extra-pair offspring were sired by unknown males.\n            Baja Paternidad Extra-Pareja en Lagopus leucurus\n            Resumen. Lagopus leucurus es una de las pocas especies socialmente monógama dentro de la subfamilia Tetraoninae que se caracteriza por ser altamente polígina. En el “Glacier National Park,” Montana, encontré que los individuos de L. leucurus eran casi completamente monógamos en términos genéticos. De 58 polluelos con padres putativos, tres (5%) fueron el resultado de copulaciones extra-pareja. Tres de 18 nidadas (7%) presentaron hijos extra-pareja. Sugiero que los machos de L. leucurus son capaces de proteger efectivamente a sus hembras para evitar copulaciones extra-pareja debido a la alta visibilidad del hábitat en que se encuentran y a la habilidad de forrajear junto con la hembra. Los tres hijos de origen extra-pareja no fueron engendrados por machos que estaban en pareja.","container-title":"The Condor","DOI":"10.1093/condor/104.1.192","ISSN":"0010-5422, 1938-5129","issue":"1","language":"en","page":"192-197","source":"DOI.org (Crossref)","title":"Low Extra-Pair Paternity in White-Tailed Ptarmigan","volume":"104","author":[{"family":"Benson","given":"David P."}],"issued":{"date-parts":[["2002",2,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enson, 2002</w:t>
            </w:r>
            <w:r w:rsidRPr="00DD567A">
              <w:rPr>
                <w:rFonts w:ascii="Times New Roman" w:eastAsia="Times New Roman" w:hAnsi="Times New Roman" w:cs="Times New Roman"/>
                <w:color w:val="000000"/>
                <w:kern w:val="0"/>
                <w14:ligatures w14:val="none"/>
              </w:rPr>
              <w:fldChar w:fldCharType="end"/>
            </w:r>
          </w:p>
        </w:tc>
      </w:tr>
      <w:tr w:rsidR="00092E92" w:rsidRPr="00DD567A" w14:paraId="7D85B7DB" w14:textId="77777777" w:rsidTr="00961C37">
        <w:trPr>
          <w:trHeight w:val="320"/>
        </w:trPr>
        <w:tc>
          <w:tcPr>
            <w:tcW w:w="5125" w:type="dxa"/>
            <w:shd w:val="clear" w:color="auto" w:fill="auto"/>
            <w:noWrap/>
            <w:vAlign w:val="bottom"/>
            <w:hideMark/>
          </w:tcPr>
          <w:p w14:paraId="5366D4B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throated dipper, Cinclus cinclus</w:t>
            </w:r>
          </w:p>
        </w:tc>
        <w:tc>
          <w:tcPr>
            <w:tcW w:w="4235" w:type="dxa"/>
            <w:shd w:val="clear" w:color="auto" w:fill="auto"/>
            <w:noWrap/>
            <w:vAlign w:val="bottom"/>
            <w:hideMark/>
          </w:tcPr>
          <w:p w14:paraId="2AFB15F2" w14:textId="09648A70" w:rsidR="001B56E1" w:rsidRPr="00DD567A" w:rsidRDefault="00081E7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MvQLJUw","properties":{"formattedCitation":"(\\uc0\\u216{}igarden et al., 2010)","plainCitation":"(Øigarden et al., 2010)","dontUpdate":true,"noteIndex":0},"citationItems":[{"id":1133,"uris":["http://zotero.org/users/local/E0HRXVeM/items/ZXPC2G3U"],"itemData":{"id":1133,"type":"article-journal","container-title":"Journal of Avian Biology","DOI":"10.1111/j.1600-048X.2009.04847.x","ISSN":"09088857, 1600048X","issue":"3","journalAbbreviation":"Journal of Avian Biology","language":"en","page":"248-257","source":"DOI.org (Crossref)","title":"Extrapair paternity and genetic diversity: the white-throated dipper Cinclus cinclus","title-short":"Extrapair paternity and genetic diversity","volume":"41","author":[{"family":"Øigarden","given":"Trond"},{"family":"Borge","given":"Thomas"},{"family":"Lifjeld","given":"Jan T."}],"issued":{"date-parts":[["2010",5,2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Øigarden et al., 2010</w:t>
            </w:r>
            <w:r w:rsidRPr="00DD567A">
              <w:rPr>
                <w:rFonts w:ascii="Times New Roman" w:eastAsia="Times New Roman" w:hAnsi="Times New Roman" w:cs="Times New Roman"/>
                <w:color w:val="000000"/>
                <w:kern w:val="0"/>
                <w14:ligatures w14:val="none"/>
              </w:rPr>
              <w:fldChar w:fldCharType="end"/>
            </w:r>
          </w:p>
        </w:tc>
      </w:tr>
      <w:tr w:rsidR="00092E92" w:rsidRPr="00DD567A" w14:paraId="5C7CAA75" w14:textId="77777777" w:rsidTr="00961C37">
        <w:trPr>
          <w:trHeight w:val="320"/>
        </w:trPr>
        <w:tc>
          <w:tcPr>
            <w:tcW w:w="5125" w:type="dxa"/>
            <w:shd w:val="clear" w:color="auto" w:fill="auto"/>
            <w:noWrap/>
            <w:vAlign w:val="bottom"/>
            <w:hideMark/>
          </w:tcPr>
          <w:p w14:paraId="0DEB4FB0"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hite-winged chough, Corcorax melanorhamphos</w:t>
            </w:r>
          </w:p>
        </w:tc>
        <w:tc>
          <w:tcPr>
            <w:tcW w:w="4235" w:type="dxa"/>
            <w:shd w:val="clear" w:color="auto" w:fill="auto"/>
            <w:noWrap/>
            <w:vAlign w:val="bottom"/>
            <w:hideMark/>
          </w:tcPr>
          <w:p w14:paraId="175CC19F" w14:textId="76CDA6AC" w:rsidR="001B56E1" w:rsidRPr="00DD567A" w:rsidRDefault="0066528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8TVOwLkK","properties":{"formattedCitation":"(Heinsohn et al., 2000)","plainCitation":"(Heinsohn et al., 2000)","dontUpdate":true,"noteIndex":0},"citationItems":[{"id":1134,"uris":["http://zotero.org/users/local/E0HRXVeM/items/XK7CHIGM"],"itemData":{"id":1134,"type":"article-journal","container-title":"Proceedings of the Royal Society of London. Series B: Biological Sciences","DOI":"10.1098/rspb.2000.0993","ISSN":"0962-8452, 1471-2954","issue":"1440","journalAbbreviation":"Proc. R. Soc. Lond. B","language":"en","page":"243-249","source":"DOI.org (Crossref)","title":"Coalitions of relatives and reproductive skew in cooperatively breeding white-winged choughs","volume":"267","author":[{"family":"Heinsohn","given":"Robert"},{"family":"Dunn","given":"Peter"},{"family":"Legge","given":"Sarah"},{"family":"Double","given":"Michael"}],"issued":{"date-parts":[["2000",2,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Heinsohn et al., 2000</w:t>
            </w:r>
            <w:r w:rsidRPr="00DD567A">
              <w:rPr>
                <w:rFonts w:ascii="Times New Roman" w:eastAsia="Times New Roman" w:hAnsi="Times New Roman" w:cs="Times New Roman"/>
                <w:color w:val="000000"/>
                <w:kern w:val="0"/>
                <w14:ligatures w14:val="none"/>
              </w:rPr>
              <w:fldChar w:fldCharType="end"/>
            </w:r>
          </w:p>
        </w:tc>
      </w:tr>
      <w:tr w:rsidR="00092E92" w:rsidRPr="00DD567A" w14:paraId="50F1199F" w14:textId="77777777" w:rsidTr="00961C37">
        <w:trPr>
          <w:trHeight w:val="320"/>
        </w:trPr>
        <w:tc>
          <w:tcPr>
            <w:tcW w:w="5125" w:type="dxa"/>
            <w:shd w:val="clear" w:color="auto" w:fill="auto"/>
            <w:noWrap/>
            <w:vAlign w:val="bottom"/>
            <w:hideMark/>
          </w:tcPr>
          <w:p w14:paraId="35A41F19"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illow tit, Parus montanus</w:t>
            </w:r>
          </w:p>
        </w:tc>
        <w:tc>
          <w:tcPr>
            <w:tcW w:w="4235" w:type="dxa"/>
            <w:shd w:val="clear" w:color="auto" w:fill="auto"/>
            <w:noWrap/>
            <w:vAlign w:val="bottom"/>
            <w:hideMark/>
          </w:tcPr>
          <w:p w14:paraId="7449DEB1" w14:textId="15F9FFBB" w:rsidR="001B56E1" w:rsidRPr="00DD567A" w:rsidRDefault="002A3482"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nvqH11PW","properties":{"formattedCitation":"(Orell et al., 1997)","plainCitation":"(Orell et al., 1997)","dontUpdate":true,"noteIndex":0},"citationItems":[{"id":772,"uris":["http://zotero.org/users/local/E0HRXVeM/items/2B4RP7DC"],"itemData":{"id":772,"type":"article-journal","container-title":"Ibis","ISSN":"0019-1019","issue":"3","language":"en","page":"562–566","title":"Low frequency extra-pair paternity in the Willow Tit Parus montanus as revealed by DNA fingerprinting","volume":"139","author":[{"family":"Orell","given":"M."},{"family":"Rytkönen","given":"S."},{"family":"Launonen","given":"V."},{"family":"Welling","given":"P."},{"family":"Kumpulainen","given":"K."},{"family":"Koivula","given":"K."},{"family":"Bachmann","given":"L."}],"issued":{"date-parts":[["199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Orell et al., 1997</w:t>
            </w:r>
            <w:r w:rsidRPr="00DD567A">
              <w:rPr>
                <w:rFonts w:ascii="Times New Roman" w:eastAsia="Times New Roman" w:hAnsi="Times New Roman" w:cs="Times New Roman"/>
                <w:color w:val="000000"/>
                <w:kern w:val="0"/>
                <w14:ligatures w14:val="none"/>
              </w:rPr>
              <w:fldChar w:fldCharType="end"/>
            </w:r>
          </w:p>
        </w:tc>
      </w:tr>
      <w:tr w:rsidR="00092E92" w:rsidRPr="00DD567A" w14:paraId="3F2258EA" w14:textId="77777777" w:rsidTr="00961C37">
        <w:trPr>
          <w:trHeight w:val="320"/>
        </w:trPr>
        <w:tc>
          <w:tcPr>
            <w:tcW w:w="5125" w:type="dxa"/>
            <w:shd w:val="clear" w:color="auto" w:fill="auto"/>
            <w:noWrap/>
            <w:vAlign w:val="bottom"/>
            <w:hideMark/>
          </w:tcPr>
          <w:p w14:paraId="4C70C333"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illow warbler, Phylloscopus trochilus</w:t>
            </w:r>
          </w:p>
        </w:tc>
        <w:tc>
          <w:tcPr>
            <w:tcW w:w="4235" w:type="dxa"/>
            <w:shd w:val="clear" w:color="auto" w:fill="auto"/>
            <w:noWrap/>
            <w:vAlign w:val="bottom"/>
            <w:hideMark/>
          </w:tcPr>
          <w:p w14:paraId="1CFD5E96" w14:textId="6C7E9AAD" w:rsidR="001B56E1" w:rsidRPr="00DD567A" w:rsidRDefault="00A25D4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uWZln7PX","properties":{"formattedCitation":"(Gyllensten et al., 1990)","plainCitation":"(Gyllensten et al., 1990)","dontUpdate":true,"noteIndex":0},"citationItems":[{"id":1136,"uris":["http://zotero.org/users/local/E0HRXVeM/items/8YPLKWM3"],"itemData":{"id":1136,"type":"article-journal","container-title":"Nature","DOI":"10.1038/343168a0","ISSN":"0028-0836, 1476-4687","issue":"6254","journalAbbreviation":"Nature","language":"en","page":"168-170","source":"DOI.org (Crossref)","title":"No evidence for illegitimate young in monogamous and polygynous warblers","volume":"343","author":[{"family":"Gyllensten","given":"Ulf B."},{"family":"Jakobsson","given":"Sven"},{"family":"Temrin","given":"Hans"}],"issued":{"date-parts":[["199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yllensten et al., 1990</w:t>
            </w:r>
            <w:r w:rsidRPr="00DD567A">
              <w:rPr>
                <w:rFonts w:ascii="Times New Roman" w:eastAsia="Times New Roman" w:hAnsi="Times New Roman" w:cs="Times New Roman"/>
                <w:color w:val="000000"/>
                <w:kern w:val="0"/>
                <w14:ligatures w14:val="none"/>
              </w:rPr>
              <w:fldChar w:fldCharType="end"/>
            </w:r>
          </w:p>
        </w:tc>
      </w:tr>
      <w:tr w:rsidR="00092E92" w:rsidRPr="00DD567A" w14:paraId="12874CD4" w14:textId="77777777" w:rsidTr="00961C37">
        <w:trPr>
          <w:trHeight w:val="320"/>
        </w:trPr>
        <w:tc>
          <w:tcPr>
            <w:tcW w:w="5125" w:type="dxa"/>
            <w:shd w:val="clear" w:color="auto" w:fill="auto"/>
            <w:noWrap/>
            <w:vAlign w:val="bottom"/>
            <w:hideMark/>
          </w:tcPr>
          <w:p w14:paraId="23B9DA3B"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ilson's phalarope, Steganopus tricolor</w:t>
            </w:r>
          </w:p>
        </w:tc>
        <w:tc>
          <w:tcPr>
            <w:tcW w:w="4235" w:type="dxa"/>
            <w:shd w:val="clear" w:color="auto" w:fill="auto"/>
            <w:noWrap/>
            <w:vAlign w:val="bottom"/>
            <w:hideMark/>
          </w:tcPr>
          <w:p w14:paraId="2BF5DF61" w14:textId="7DC6A6AA" w:rsidR="001B56E1" w:rsidRPr="00DD567A" w:rsidRDefault="00E42283"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CBzl8s0E","properties":{"formattedCitation":"(Delehanty et al., 1998)","plainCitation":"(Delehanty et al., 1998)","dontUpdate":true,"noteIndex":0},"citationItems":[{"id":1137,"uris":["http://zotero.org/users/local/E0HRXVeM/items/EYZB458J"],"itemData":{"id":1137,"type":"article-journal","container-title":"Animal Behaviour","DOI":"10.1006/anbe.1997.0670","ISSN":"00033472","issue":"4","journalAbbreviation":"Animal Behaviour","language":"en","page":"995-1002","source":"DOI.org (Crossref)","title":"Sex-role reversal and the absence of extra-pair fertilization in Wilson's phalaropes","volume":"55","author":[{"family":"Delehanty","given":"David J."},{"family":"Fleischer","given":"Robert C."},{"family":"Colwell","given":"Mark A."},{"family":"Oring","given":"Lewis W."}],"issued":{"date-parts":[["1998",4]]}}}],"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Delehanty et al., 1998</w:t>
            </w:r>
            <w:r w:rsidRPr="00DD567A">
              <w:rPr>
                <w:rFonts w:ascii="Times New Roman" w:eastAsia="Times New Roman" w:hAnsi="Times New Roman" w:cs="Times New Roman"/>
                <w:color w:val="000000"/>
                <w:kern w:val="0"/>
                <w14:ligatures w14:val="none"/>
              </w:rPr>
              <w:fldChar w:fldCharType="end"/>
            </w:r>
          </w:p>
        </w:tc>
      </w:tr>
      <w:tr w:rsidR="00092E92" w:rsidRPr="00DD567A" w14:paraId="359845A9" w14:textId="77777777" w:rsidTr="00961C37">
        <w:trPr>
          <w:trHeight w:val="320"/>
        </w:trPr>
        <w:tc>
          <w:tcPr>
            <w:tcW w:w="5125" w:type="dxa"/>
            <w:shd w:val="clear" w:color="auto" w:fill="auto"/>
            <w:noWrap/>
            <w:vAlign w:val="bottom"/>
            <w:hideMark/>
          </w:tcPr>
          <w:p w14:paraId="6B9B2A8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ood stork, Mycteria americana</w:t>
            </w:r>
          </w:p>
        </w:tc>
        <w:tc>
          <w:tcPr>
            <w:tcW w:w="4235" w:type="dxa"/>
            <w:shd w:val="clear" w:color="auto" w:fill="auto"/>
            <w:noWrap/>
            <w:vAlign w:val="bottom"/>
            <w:hideMark/>
          </w:tcPr>
          <w:p w14:paraId="3ABB116D" w14:textId="3E183EA5" w:rsidR="001B56E1" w:rsidRPr="00DD567A" w:rsidRDefault="00D05E3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yFwulCfQ","properties":{"formattedCitation":"(Mi\\uc0\\u241{}o, Russello, et al., 2011)","plainCitation":"(Miño, Russello, et al., 2011)","dontUpdate":true,"noteIndex":0},"citationItems":[{"id":1138,"uris":["http://zotero.org/users/local/E0HRXVeM/items/NI6A7VA4"],"itemData":{"id":1138,"type":"article-journal","container-title":"BMC Evolutionary Biology","DOI":"10.1186/1471-2148-11-196","ISSN":"1471-2148","issue":"1","journalAbbreviation":"BMC Evol Biol","language":"en","page":"196","source":"DOI.org (Crossref)","title":"Reconstructing genetic mating systems in the absence of parental information in colonially breeding waterbirds","volume":"11","author":[{"family":"Miño","given":"Carolina I"},{"family":"Russello","given":"Michael A"},{"family":"Mussi Gonçalves","given":"Priscila F"},{"family":"Del Lama","given":"Silvia N"}],"issued":{"date-parts":[["2011",1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006F5157" w:rsidRPr="00DD567A">
              <w:rPr>
                <w:rFonts w:ascii="Times New Roman" w:hAnsi="Times New Roman" w:cs="Times New Roman"/>
                <w:color w:val="000000"/>
              </w:rPr>
              <w:t>Miño, Russello,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700F4C25" w14:textId="77777777" w:rsidTr="00961C37">
        <w:trPr>
          <w:trHeight w:val="320"/>
        </w:trPr>
        <w:tc>
          <w:tcPr>
            <w:tcW w:w="5125" w:type="dxa"/>
            <w:shd w:val="clear" w:color="auto" w:fill="auto"/>
            <w:noWrap/>
            <w:vAlign w:val="bottom"/>
            <w:hideMark/>
          </w:tcPr>
          <w:p w14:paraId="2DB52DA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ood thrush, Hylocichla mustelina</w:t>
            </w:r>
          </w:p>
        </w:tc>
        <w:tc>
          <w:tcPr>
            <w:tcW w:w="4235" w:type="dxa"/>
            <w:shd w:val="clear" w:color="auto" w:fill="auto"/>
            <w:noWrap/>
            <w:vAlign w:val="bottom"/>
            <w:hideMark/>
          </w:tcPr>
          <w:p w14:paraId="1AA6120D" w14:textId="0D022F8A" w:rsidR="001B56E1" w:rsidRPr="00DD567A" w:rsidRDefault="0075248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6jsr2ecz","properties":{"formattedCitation":"(Evans et al., 2008)","plainCitation":"(Evans et al., 2008)","dontUpdate":true,"noteIndex":0},"citationItems":[{"id":1142,"uris":["http://zotero.org/users/local/E0HRXVeM/items/U9SLDC2U"],"itemData":{"id":1142,"type":"article-journal","container-title":"The Auk","DOI":"10.1525/auk.2008.125.1.67","ISSN":"0004-8038, 1938-4254","issue":"1","journalAbbreviation":"The Auk","language":"en","page":"67-75","source":"DOI.org (Crossref)","title":"Off-Territory Forays and Genetic Mating System of the Wood Thrush (&lt;i&gt;Hylocichla mustelina&lt;/i&gt;)","volume":"125","author":[{"family":"Evans","given":"Melissa L."},{"family":"Stutchbury","given":"Bridget J. M."},{"family":"Woolfenden","given":"Bonnie E."}],"issued":{"date-parts":[["2008",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Evans et al., 2008</w:t>
            </w:r>
            <w:r w:rsidRPr="00DD567A">
              <w:rPr>
                <w:rFonts w:ascii="Times New Roman" w:eastAsia="Times New Roman" w:hAnsi="Times New Roman" w:cs="Times New Roman"/>
                <w:color w:val="000000"/>
                <w:kern w:val="0"/>
                <w14:ligatures w14:val="none"/>
              </w:rPr>
              <w:fldChar w:fldCharType="end"/>
            </w:r>
          </w:p>
        </w:tc>
      </w:tr>
      <w:tr w:rsidR="00092E92" w:rsidRPr="00DD567A" w14:paraId="505DC019" w14:textId="77777777" w:rsidTr="00961C37">
        <w:trPr>
          <w:trHeight w:val="320"/>
        </w:trPr>
        <w:tc>
          <w:tcPr>
            <w:tcW w:w="5125" w:type="dxa"/>
            <w:shd w:val="clear" w:color="auto" w:fill="auto"/>
            <w:noWrap/>
            <w:vAlign w:val="bottom"/>
            <w:hideMark/>
          </w:tcPr>
          <w:p w14:paraId="15E915F7"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Wood warbler, Phylloscopus sibilatrix</w:t>
            </w:r>
          </w:p>
        </w:tc>
        <w:tc>
          <w:tcPr>
            <w:tcW w:w="4235" w:type="dxa"/>
            <w:shd w:val="clear" w:color="auto" w:fill="auto"/>
            <w:noWrap/>
            <w:vAlign w:val="bottom"/>
            <w:hideMark/>
          </w:tcPr>
          <w:p w14:paraId="29FC5536" w14:textId="75895CB6" w:rsidR="001B56E1" w:rsidRPr="00DD567A" w:rsidRDefault="00467744"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k45GZGyj","properties":{"formattedCitation":"(Grendelmeier et al., 2017; Gyllensten et al., 1990)","plainCitation":"(Grendelmeier et al., 2017; Gyllensten et al., 1990)","dontUpdate":true,"noteIndex":0},"citationItems":[{"id":1143,"uris":["http://zotero.org/users/local/E0HRXVeM/items/DZTM4EMT"],"itemData":{"id":1143,"type":"article-journal","container-title":"Behavioral Ecology","DOI":"10.1093/beheco/arw144","ISSN":"1045-2249, 1465-7279","issue":"1","journalAbbreviation":"BEHECO","language":"en","page":"174-185","source":"DOI.org (Crossref)","title":"Experimentally provided conspecific cues boost bird territory density but not breeding performance","volume":"28","author":[{"family":"Grendelmeier","given":"Alex"},{"family":"Arlettaz","given":"Raphaël"},{"family":"Olano-Marin","given":"Juanita"},{"family":"Pasinelli","given":"Gilberto"}],"issued":{"date-parts":[["2017"]]}}},{"id":1136,"uris":["http://zotero.org/users/local/E0HRXVeM/items/8YPLKWM3"],"itemData":{"id":1136,"type":"article-journal","container-title":"Nature","DOI":"10.1038/343168a0","ISSN":"0028-0836, 1476-4687","issue":"6254","journalAbbreviation":"Nature","language":"en","page":"168-170","source":"DOI.org (Crossref)","title":"No evidence for illegitimate young in monogamous and polygynous warblers","volume":"343","author":[{"family":"Gyllensten","given":"Ulf B."},{"family":"Jakobsson","given":"Sven"},{"family":"Temrin","given":"Hans"}],"issued":{"date-parts":[["1990",1]]}}}],"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Grendelmeier et al., 2017; Gyllensten et al., 1990</w:t>
            </w:r>
            <w:r w:rsidRPr="00DD567A">
              <w:rPr>
                <w:rFonts w:ascii="Times New Roman" w:eastAsia="Times New Roman" w:hAnsi="Times New Roman" w:cs="Times New Roman"/>
                <w:color w:val="000000"/>
                <w:kern w:val="0"/>
                <w14:ligatures w14:val="none"/>
              </w:rPr>
              <w:fldChar w:fldCharType="end"/>
            </w:r>
          </w:p>
        </w:tc>
      </w:tr>
      <w:tr w:rsidR="00092E92" w:rsidRPr="00DD567A" w14:paraId="7ED3FE34" w14:textId="77777777" w:rsidTr="00961C37">
        <w:trPr>
          <w:trHeight w:val="320"/>
        </w:trPr>
        <w:tc>
          <w:tcPr>
            <w:tcW w:w="5125" w:type="dxa"/>
            <w:shd w:val="clear" w:color="auto" w:fill="auto"/>
            <w:noWrap/>
            <w:vAlign w:val="bottom"/>
            <w:hideMark/>
          </w:tcPr>
          <w:p w14:paraId="379F63DD"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Yellow rumped flycatcher, Ficedula zanthopygia</w:t>
            </w:r>
          </w:p>
        </w:tc>
        <w:tc>
          <w:tcPr>
            <w:tcW w:w="4235" w:type="dxa"/>
            <w:shd w:val="clear" w:color="auto" w:fill="auto"/>
            <w:noWrap/>
            <w:vAlign w:val="bottom"/>
            <w:hideMark/>
          </w:tcPr>
          <w:p w14:paraId="78C6D486" w14:textId="0101578F" w:rsidR="001B56E1" w:rsidRPr="00DD567A" w:rsidRDefault="00464FEB"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0EysWTwu","properties":{"formattedCitation":"(Mingju et al., 2017)","plainCitation":"(Mingju et al., 2017)","dontUpdate":true,"noteIndex":0},"citationItems":[{"id":1145,"uris":["http://zotero.org/users/local/E0HRXVeM/items/CEI5CGDM"],"itemData":{"id":1145,"type":"article-journal","container-title":"PLOS ONE","DOI":"10.1371/journal.pone.0172713","ISSN":"1932-6203","issue":"3","journalAbbreviation":"PLoS ONE","language":"en","page":"e0172713","source":"DOI.org (Crossref)","title":"Low level of extra-pair paternity between nearest neighbors results from female preference for high-quality males in the yellow-rumped flycatcher (Ficedula zanthopygia)","volume":"12","author":[{"family":"Mingju","given":"E."},{"family":"Gong","given":"Ye"},{"family":"Yu","given":"Jiangping"},{"family":"Zhang","given":"Siyu"},{"family":"Qianxi","given":"Fan"},{"family":"Jiang","given":"Yunlei"},{"family":"Wang","given":"Haitao"}],"editor":[{"family":"Rosenfeld","given":"Cheryl S."}],"issued":{"date-parts":[["2017",3,3]]}}}],"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Mingju et al., 2017</w:t>
            </w:r>
            <w:r w:rsidRPr="00DD567A">
              <w:rPr>
                <w:rFonts w:ascii="Times New Roman" w:eastAsia="Times New Roman" w:hAnsi="Times New Roman" w:cs="Times New Roman"/>
                <w:color w:val="000000"/>
                <w:kern w:val="0"/>
                <w14:ligatures w14:val="none"/>
              </w:rPr>
              <w:fldChar w:fldCharType="end"/>
            </w:r>
          </w:p>
        </w:tc>
      </w:tr>
      <w:tr w:rsidR="00092E92" w:rsidRPr="00DD567A" w14:paraId="76320996" w14:textId="77777777" w:rsidTr="00961C37">
        <w:trPr>
          <w:trHeight w:val="320"/>
        </w:trPr>
        <w:tc>
          <w:tcPr>
            <w:tcW w:w="5125" w:type="dxa"/>
            <w:shd w:val="clear" w:color="auto" w:fill="auto"/>
            <w:noWrap/>
            <w:vAlign w:val="bottom"/>
            <w:hideMark/>
          </w:tcPr>
          <w:p w14:paraId="25CC15E4"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Yellow-breasted chat, Icteria virens</w:t>
            </w:r>
          </w:p>
        </w:tc>
        <w:tc>
          <w:tcPr>
            <w:tcW w:w="4235" w:type="dxa"/>
            <w:shd w:val="clear" w:color="auto" w:fill="auto"/>
            <w:noWrap/>
            <w:vAlign w:val="bottom"/>
            <w:hideMark/>
          </w:tcPr>
          <w:p w14:paraId="21708F31" w14:textId="1C0D332F" w:rsidR="001B56E1" w:rsidRPr="00DD567A" w:rsidRDefault="00363F5C"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DD567A" w:rsidRPr="00DD567A">
              <w:rPr>
                <w:rFonts w:ascii="Times New Roman" w:eastAsia="Times New Roman" w:hAnsi="Times New Roman" w:cs="Times New Roman"/>
                <w:color w:val="000000"/>
                <w:kern w:val="0"/>
                <w14:ligatures w14:val="none"/>
              </w:rPr>
              <w:instrText xml:space="preserve"> ADDIN ZOTERO_ITEM CSL_CITATION {"citationID":"LSGOpQo4","properties":{"formattedCitation":"(Mi\\uc0\\u241{}o, Pollet, et al., 2011)","plainCitation":"(Miño, Pollet, et al., 2011)","dontUpdate":true,"noteIndex":0},"citationItems":[{"id":1140,"uris":["http://zotero.org/users/local/E0HRXVeM/items/EP7XR55U"],"itemData":{"id":1140,"type":"article-journal","abstract":"The Western Yellow-breasted Chat ( Icteria virens auricollis (Deppe, 1830)) is a Neotropical migrant, with a Canadian distribution restricted to breeding populations in southern British Columbia. Given its small population size and diminishing breeding habitat, Yellow-breasted Chats are federally endangered in Canada. We used genotypic data at eight microsatellite loci to assess genetic diversity, reconstruct population structure and demographic history, and characterize genetic mating system of Yellow-breasted Chats sampled across 60 nesting sites at five locations in the Okanagan Valley (n = 148). Microsatellite-based analyses indicated lack of significant genetic differentiation among breeding sites and no genetic evidence of population decline. Parentage assignments indicated moderate levels of extra-pair paternity, with 30.7% offspring not sired by attending males. Patterns of sibship among nestlings revealed 49.1% of the clutches were composed entirely of full-siblings, with half-siblings and unrelated nestlings present in some broods. These findings suggest that extra-pair paternity is common in Yellow-breasted Chats, similar to other avian species, and present the first evidence of conspecific brood parasitism in warblers. Our findings add to a growing body of research informing the need to establish a national park in the south Okanagan to preserve critical habitat and connect populations of species at risk.","container-title":"Canadian Journal of Zoology","DOI":"10.1139/z11-061","ISSN":"0008-4301, 1480-3283","issue":"10","journalAbbreviation":"Can. J. Zool.","language":"en","page":"881-891","source":"DOI.org (Crossref)","title":"Genetic mating system and population history of the endangered Western Yellow-breasted Chat (&lt;i&gt;Icteria virens auricollis&lt;/i&gt;) in British Columbia, Canada","volume":"89","author":[{"family":"Miño","given":"Carolina I."},{"family":"Pollet","given":"Ingrid L."},{"family":"Bishop","given":"Christine A."},{"family":"Russello","given":"Michael A."}],"issued":{"date-parts":[["2011",10]]}}}],"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hAnsi="Times New Roman" w:cs="Times New Roman"/>
                <w:color w:val="000000"/>
              </w:rPr>
              <w:t>Miño, Pollet, et al., 2011</w:t>
            </w:r>
            <w:r w:rsidRPr="00DD567A">
              <w:rPr>
                <w:rFonts w:ascii="Times New Roman" w:eastAsia="Times New Roman" w:hAnsi="Times New Roman" w:cs="Times New Roman"/>
                <w:color w:val="000000"/>
                <w:kern w:val="0"/>
                <w14:ligatures w14:val="none"/>
              </w:rPr>
              <w:fldChar w:fldCharType="end"/>
            </w:r>
          </w:p>
        </w:tc>
      </w:tr>
      <w:tr w:rsidR="00092E92" w:rsidRPr="00DD567A" w14:paraId="0E59D98E" w14:textId="77777777" w:rsidTr="00961C37">
        <w:trPr>
          <w:trHeight w:val="320"/>
        </w:trPr>
        <w:tc>
          <w:tcPr>
            <w:tcW w:w="5125" w:type="dxa"/>
            <w:shd w:val="clear" w:color="auto" w:fill="auto"/>
            <w:noWrap/>
            <w:vAlign w:val="bottom"/>
            <w:hideMark/>
          </w:tcPr>
          <w:p w14:paraId="78A6C7EF"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Yellow-shouldered blackbird, Agelaius xanthomus</w:t>
            </w:r>
          </w:p>
        </w:tc>
        <w:tc>
          <w:tcPr>
            <w:tcW w:w="4235" w:type="dxa"/>
            <w:shd w:val="clear" w:color="auto" w:fill="auto"/>
            <w:noWrap/>
            <w:vAlign w:val="bottom"/>
            <w:hideMark/>
          </w:tcPr>
          <w:p w14:paraId="31511330" w14:textId="7745F5C8" w:rsidR="001B56E1" w:rsidRPr="00DD567A" w:rsidRDefault="00CE58CD"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VPasKwD3","properties":{"formattedCitation":"(Liu et al., 2015)","plainCitation":"(Liu et al., 2015)","dontUpdate":true,"noteIndex":0},"citationItems":[{"id":1147,"uris":["http://zotero.org/users/local/E0HRXVeM/items/MXL72L6C"],"itemData":{"id":1147,"type":"article-journal","container-title":"Journal of Evolutionary Biology","DOI":"10.1111/jeb.12644","ISSN":"1010061X","issue":"5","journalAbbreviation":"J. Evol. Biol.","language":"en","page":"1156-1169","source":"DOI.org (Crossref)","title":"Genetic diversity does not explain variation in extra-pair paternity in multiple populations of a songbird","volume":"28","author":[{"family":"Liu","given":"I. A."},{"family":"Johndrow","given":"J. E."},{"family":"Abe","given":"J."},{"family":"Lüpold","given":"S."},{"family":"Yasukawa","given":"K."},{"family":"Westneat","given":"D. F."},{"family":"Nowicki","given":"S."}],"issued":{"date-parts":[["2015",5]]}}}],"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Liu et al., 2015</w:t>
            </w:r>
            <w:r w:rsidRPr="00DD567A">
              <w:rPr>
                <w:rFonts w:ascii="Times New Roman" w:eastAsia="Times New Roman" w:hAnsi="Times New Roman" w:cs="Times New Roman"/>
                <w:color w:val="000000"/>
                <w:kern w:val="0"/>
                <w14:ligatures w14:val="none"/>
              </w:rPr>
              <w:fldChar w:fldCharType="end"/>
            </w:r>
          </w:p>
        </w:tc>
      </w:tr>
      <w:tr w:rsidR="00092E92" w:rsidRPr="00DD567A" w14:paraId="275C0C13" w14:textId="77777777" w:rsidTr="00961C37">
        <w:trPr>
          <w:trHeight w:val="320"/>
        </w:trPr>
        <w:tc>
          <w:tcPr>
            <w:tcW w:w="5125" w:type="dxa"/>
            <w:shd w:val="clear" w:color="auto" w:fill="auto"/>
            <w:noWrap/>
            <w:vAlign w:val="bottom"/>
            <w:hideMark/>
          </w:tcPr>
          <w:p w14:paraId="27FBCA25"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Yellowhammer, Emberiza citrinella</w:t>
            </w:r>
          </w:p>
        </w:tc>
        <w:tc>
          <w:tcPr>
            <w:tcW w:w="4235" w:type="dxa"/>
            <w:shd w:val="clear" w:color="auto" w:fill="auto"/>
            <w:noWrap/>
            <w:vAlign w:val="bottom"/>
            <w:hideMark/>
          </w:tcPr>
          <w:p w14:paraId="0186B1B5" w14:textId="2F9F96F8" w:rsidR="001B56E1" w:rsidRPr="00DD567A" w:rsidRDefault="00466DE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Byf16WiR","properties":{"formattedCitation":"(Sundberg &amp; Dixon, 1996)","plainCitation":"(Sundberg &amp; Dixon, 1996)","dontUpdate":true,"noteIndex":0},"citationItems":[{"id":1149,"uris":["http://zotero.org/users/local/E0HRXVeM/items/G7NDSZNQ"],"itemData":{"id":1149,"type":"article-journal","container-title":"Animal Behaviour","DOI":"10.1006/anbe.1996.0157","ISSN":"00033472","issue":"1","journalAbbreviation":"Animal Behaviour","language":"en","page":"113-122","source":"DOI.org (Crossref)","title":"Old, colourful male yellowhammers,Emberiza citrinella, benefit from extra-pair copulations","volume":"52","author":[{"family":"Sundberg","given":"Jan"},{"family":"Dixon","given":"Andrew"}],"issued":{"date-parts":[["1996",7]]}}}],"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Sundberg &amp; Dixon, 1996</w:t>
            </w:r>
            <w:r w:rsidRPr="00DD567A">
              <w:rPr>
                <w:rFonts w:ascii="Times New Roman" w:eastAsia="Times New Roman" w:hAnsi="Times New Roman" w:cs="Times New Roman"/>
                <w:color w:val="000000"/>
                <w:kern w:val="0"/>
                <w14:ligatures w14:val="none"/>
              </w:rPr>
              <w:fldChar w:fldCharType="end"/>
            </w:r>
          </w:p>
        </w:tc>
      </w:tr>
      <w:tr w:rsidR="00092E92" w:rsidRPr="00DD567A" w14:paraId="7351EA5B" w14:textId="77777777" w:rsidTr="00961C37">
        <w:trPr>
          <w:trHeight w:val="320"/>
        </w:trPr>
        <w:tc>
          <w:tcPr>
            <w:tcW w:w="5125" w:type="dxa"/>
            <w:shd w:val="clear" w:color="auto" w:fill="auto"/>
            <w:noWrap/>
            <w:vAlign w:val="bottom"/>
            <w:hideMark/>
          </w:tcPr>
          <w:p w14:paraId="11480BE6" w14:textId="77777777" w:rsidR="001B56E1" w:rsidRPr="00DD567A" w:rsidRDefault="001B56E1"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t>Zebra finch, Taeniopygia guttata</w:t>
            </w:r>
          </w:p>
        </w:tc>
        <w:tc>
          <w:tcPr>
            <w:tcW w:w="4235" w:type="dxa"/>
            <w:shd w:val="clear" w:color="auto" w:fill="auto"/>
            <w:noWrap/>
            <w:vAlign w:val="bottom"/>
            <w:hideMark/>
          </w:tcPr>
          <w:p w14:paraId="13FD311D" w14:textId="6D3E2860" w:rsidR="001B56E1" w:rsidRPr="00DD567A" w:rsidRDefault="00451416" w:rsidP="001B56E1">
            <w:pPr>
              <w:rPr>
                <w:rFonts w:ascii="Times New Roman" w:eastAsia="Times New Roman" w:hAnsi="Times New Roman" w:cs="Times New Roman"/>
                <w:color w:val="000000"/>
                <w:kern w:val="0"/>
                <w14:ligatures w14:val="none"/>
              </w:rPr>
            </w:pPr>
            <w:r w:rsidRPr="00DD567A">
              <w:rPr>
                <w:rFonts w:ascii="Times New Roman" w:eastAsia="Times New Roman" w:hAnsi="Times New Roman" w:cs="Times New Roman"/>
                <w:color w:val="000000"/>
                <w:kern w:val="0"/>
                <w14:ligatures w14:val="none"/>
              </w:rPr>
              <w:fldChar w:fldCharType="begin"/>
            </w:r>
            <w:r w:rsidR="00233BF1" w:rsidRPr="00DD567A">
              <w:rPr>
                <w:rFonts w:ascii="Times New Roman" w:eastAsia="Times New Roman" w:hAnsi="Times New Roman" w:cs="Times New Roman"/>
                <w:color w:val="000000"/>
                <w:kern w:val="0"/>
                <w14:ligatures w14:val="none"/>
              </w:rPr>
              <w:instrText xml:space="preserve"> ADDIN ZOTERO_ITEM CSL_CITATION {"citationID":"7GufvD9Q","properties":{"formattedCitation":"(Birkhead et al., 1990; Griffith et al., 2010)","plainCitation":"(Birkhead et al., 1990; Griffith et al., 2010)","dontUpdate":true,"noteIndex":0},"citationItems":[{"id":1151,"uris":["http://zotero.org/users/local/E0HRXVeM/items/RPQPY7P2"],"itemData":{"id":1151,"type":"article-journal","container-title":"Behavioral Ecology and Sociobiology","DOI":"10.1007/BF00164002","ISSN":"0340-5443, 1432-0762","issue":"5","journalAbbreviation":"Behav Ecol Sociobiol","language":"en","page":"315-324","source":"DOI.org (Crossref)","title":"Extra-pair paternity and intraspecific brood parasitism in wild zebra finches Taeniopygia guttata, revealed by DNA fingerprinting","volume":"27","author":[{"family":"Birkhead","given":"T. R."},{"family":"Burke","given":"T."},{"family":"Zann","given":"R."},{"family":"Hunter","given":"F. M."},{"family":"Krupa","given":"A. P."}],"issued":{"date-parts":[["1990"]]}}},{"id":1150,"uris":["http://zotero.org/users/local/E0HRXVeM/items/C4TB3HF9"],"itemData":{"id":1150,"type":"article-journal","container-title":"Animal Behaviour","DOI":"10.1016/j.anbehav.2009.11.031","ISSN":"00033472","issue":"2","journalAbbreviation":"Animal Behaviour","language":"en","page":"261-264","source":"DOI.org (Crossref)","title":"Low level of extrapair parentage in wild zebra finches","volume":"79","author":[{"family":"Griffith","given":"Simon C."},{"family":"Holleley","given":"Clare E."},{"family":"Mariette","given":"Mylene M."},{"family":"Pryke","given":"Sarah R."},{"family":"Svedin","given":"Nina"}],"issued":{"date-parts":[["2010",2]]}}}],"schema":"https://github.com/citation-style-language/schema/raw/master/csl-citation.json"} </w:instrText>
            </w:r>
            <w:r w:rsidRPr="00DD567A">
              <w:rPr>
                <w:rFonts w:ascii="Times New Roman" w:eastAsia="Times New Roman" w:hAnsi="Times New Roman" w:cs="Times New Roman"/>
                <w:color w:val="000000"/>
                <w:kern w:val="0"/>
                <w14:ligatures w14:val="none"/>
              </w:rPr>
              <w:fldChar w:fldCharType="separate"/>
            </w:r>
            <w:r w:rsidRPr="00DD567A">
              <w:rPr>
                <w:rFonts w:ascii="Times New Roman" w:eastAsia="Times New Roman" w:hAnsi="Times New Roman" w:cs="Times New Roman"/>
                <w:noProof/>
                <w:color w:val="000000"/>
                <w:kern w:val="0"/>
                <w14:ligatures w14:val="none"/>
              </w:rPr>
              <w:t>Birkhead et al., 1990; Griffith et al., 2010</w:t>
            </w:r>
            <w:r w:rsidRPr="00DD567A">
              <w:rPr>
                <w:rFonts w:ascii="Times New Roman" w:eastAsia="Times New Roman" w:hAnsi="Times New Roman" w:cs="Times New Roman"/>
                <w:color w:val="000000"/>
                <w:kern w:val="0"/>
                <w14:ligatures w14:val="none"/>
              </w:rPr>
              <w:fldChar w:fldCharType="end"/>
            </w:r>
          </w:p>
        </w:tc>
      </w:tr>
    </w:tbl>
    <w:p w14:paraId="1ED48B25" w14:textId="53BD4BDB" w:rsidR="00D002DF" w:rsidRPr="00DD567A" w:rsidRDefault="00D002DF" w:rsidP="001B56E1">
      <w:pPr>
        <w:rPr>
          <w:rFonts w:ascii="Times New Roman" w:hAnsi="Times New Roman" w:cs="Times New Roman"/>
        </w:rPr>
      </w:pPr>
    </w:p>
    <w:p w14:paraId="235D4CCF" w14:textId="36C8CFAE" w:rsidR="0072009F" w:rsidRPr="00DD567A" w:rsidRDefault="0072009F">
      <w:pPr>
        <w:rPr>
          <w:rFonts w:ascii="Times New Roman" w:hAnsi="Times New Roman" w:cs="Times New Roman"/>
        </w:rPr>
      </w:pPr>
      <w:r w:rsidRPr="00DD567A">
        <w:rPr>
          <w:rFonts w:ascii="Times New Roman" w:hAnsi="Times New Roman" w:cs="Times New Roman"/>
        </w:rPr>
        <w:br w:type="page"/>
      </w:r>
    </w:p>
    <w:p w14:paraId="50D40F91" w14:textId="4BB7F6BD" w:rsidR="00606C24" w:rsidRPr="00DD567A" w:rsidRDefault="0072009F" w:rsidP="001B56E1">
      <w:pPr>
        <w:rPr>
          <w:rFonts w:ascii="Times New Roman" w:hAnsi="Times New Roman" w:cs="Times New Roman"/>
          <w:b/>
          <w:bCs/>
        </w:rPr>
      </w:pPr>
      <w:r w:rsidRPr="00DD567A">
        <w:rPr>
          <w:rFonts w:ascii="Times New Roman" w:hAnsi="Times New Roman" w:cs="Times New Roman"/>
          <w:b/>
          <w:bCs/>
        </w:rPr>
        <w:lastRenderedPageBreak/>
        <w:t>References</w:t>
      </w:r>
    </w:p>
    <w:p w14:paraId="66ECBCAA" w14:textId="77777777" w:rsidR="0072009F" w:rsidRPr="00DD567A" w:rsidRDefault="0072009F" w:rsidP="001B56E1">
      <w:pPr>
        <w:rPr>
          <w:rFonts w:ascii="Times New Roman" w:hAnsi="Times New Roman" w:cs="Times New Roman"/>
        </w:rPr>
      </w:pPr>
    </w:p>
    <w:p w14:paraId="4C64C37C" w14:textId="77777777" w:rsidR="00000BF2" w:rsidRPr="00000BF2" w:rsidRDefault="009D0E8F" w:rsidP="00000BF2">
      <w:pPr>
        <w:pStyle w:val="Bibliography"/>
        <w:spacing w:after="240" w:line="276" w:lineRule="auto"/>
        <w:rPr>
          <w:rFonts w:ascii="Times New Roman" w:hAnsi="Times New Roman" w:cs="Times New Roman"/>
        </w:rPr>
      </w:pPr>
      <w:r w:rsidRPr="00000BF2">
        <w:rPr>
          <w:rFonts w:ascii="Times New Roman" w:hAnsi="Times New Roman" w:cs="Times New Roman"/>
        </w:rPr>
        <w:fldChar w:fldCharType="begin"/>
      </w:r>
      <w:r w:rsidR="00000BF2" w:rsidRPr="00000BF2">
        <w:rPr>
          <w:rFonts w:ascii="Times New Roman" w:hAnsi="Times New Roman" w:cs="Times New Roman"/>
        </w:rPr>
        <w:instrText xml:space="preserve"> ADDIN ZOTERO_BIBL {"uncited":[],"omitted":[],"custom":[]} CSL_BIBLIOGRAPHY </w:instrText>
      </w:r>
      <w:r w:rsidRPr="00000BF2">
        <w:rPr>
          <w:rFonts w:ascii="Times New Roman" w:hAnsi="Times New Roman" w:cs="Times New Roman"/>
        </w:rPr>
        <w:fldChar w:fldCharType="separate"/>
      </w:r>
      <w:r w:rsidR="00000BF2" w:rsidRPr="00000BF2">
        <w:rPr>
          <w:rFonts w:ascii="Times New Roman" w:hAnsi="Times New Roman" w:cs="Times New Roman"/>
        </w:rPr>
        <w:t xml:space="preserve">Alatalo, R. V., Burke, T., Dann, J., Hanotte, O., Hoglund, J., Lundberg, A., &amp; Rintamaki, R. M. P. T. (1996). Paternity, copulation disturbance and female choice in lekking black grouse. </w:t>
      </w:r>
      <w:r w:rsidR="00000BF2" w:rsidRPr="00000BF2">
        <w:rPr>
          <w:rFonts w:ascii="Times New Roman" w:hAnsi="Times New Roman" w:cs="Times New Roman"/>
          <w:i/>
          <w:iCs/>
        </w:rPr>
        <w:t>Anim. Behav</w:t>
      </w:r>
      <w:r w:rsidR="00000BF2" w:rsidRPr="00000BF2">
        <w:rPr>
          <w:rFonts w:ascii="Times New Roman" w:hAnsi="Times New Roman" w:cs="Times New Roman"/>
        </w:rPr>
        <w:t xml:space="preserve">, </w:t>
      </w:r>
      <w:r w:rsidR="00000BF2" w:rsidRPr="00000BF2">
        <w:rPr>
          <w:rFonts w:ascii="Times New Roman" w:hAnsi="Times New Roman" w:cs="Times New Roman"/>
          <w:i/>
          <w:iCs/>
        </w:rPr>
        <w:t>52</w:t>
      </w:r>
      <w:r w:rsidR="00000BF2" w:rsidRPr="00000BF2">
        <w:rPr>
          <w:rFonts w:ascii="Times New Roman" w:hAnsi="Times New Roman" w:cs="Times New Roman"/>
        </w:rPr>
        <w:t>, 861–873.</w:t>
      </w:r>
    </w:p>
    <w:p w14:paraId="50AC51F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lbrecht, T., Schnitzer, J., Kreisinger, J., Exnerova, A., Bryja, J., &amp; Munclinger, P. (2007). Extrapair paternity and the opportunity for sexual selection in long-distant migratory passerine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8</w:t>
      </w:r>
      <w:r w:rsidRPr="00000BF2">
        <w:rPr>
          <w:rFonts w:ascii="Times New Roman" w:hAnsi="Times New Roman" w:cs="Times New Roman"/>
        </w:rPr>
        <w:t>(2), 477–486. https://doi.org/10.1093/beheco/arm001</w:t>
      </w:r>
    </w:p>
    <w:p w14:paraId="7DD0B25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lbrecht, T., Vinkler, M., Schnitzer, J., Poláková, R., Munclinger, P., &amp; Bryja, J. (2009). Extra-pair fertilizations contribute to selection on secondary male ornamentation in a socially monogamous passerine. </w:t>
      </w:r>
      <w:r w:rsidRPr="00000BF2">
        <w:rPr>
          <w:rFonts w:ascii="Times New Roman" w:hAnsi="Times New Roman" w:cs="Times New Roman"/>
          <w:i/>
          <w:iCs/>
        </w:rPr>
        <w:t>Journal of Evolutionary Biology</w:t>
      </w:r>
      <w:r w:rsidRPr="00000BF2">
        <w:rPr>
          <w:rFonts w:ascii="Times New Roman" w:hAnsi="Times New Roman" w:cs="Times New Roman"/>
        </w:rPr>
        <w:t xml:space="preserve">, </w:t>
      </w:r>
      <w:r w:rsidRPr="00000BF2">
        <w:rPr>
          <w:rFonts w:ascii="Times New Roman" w:hAnsi="Times New Roman" w:cs="Times New Roman"/>
          <w:i/>
          <w:iCs/>
        </w:rPr>
        <w:t>22</w:t>
      </w:r>
      <w:r w:rsidRPr="00000BF2">
        <w:rPr>
          <w:rFonts w:ascii="Times New Roman" w:hAnsi="Times New Roman" w:cs="Times New Roman"/>
        </w:rPr>
        <w:t>(10), 2020–2030. https://doi.org/10.1111/j.1420-9101.2009.01815.x</w:t>
      </w:r>
    </w:p>
    <w:p w14:paraId="4A559B8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lcaide, M., Negro, J. J., Serrano, D., Tella, J. L., &amp; Rodríguez, C. (2005). Extra-pair paternity in the Lesser Kestrel Falco naumanni: A re-evaluation using microsatellite markers.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47</w:t>
      </w:r>
      <w:r w:rsidRPr="00000BF2">
        <w:rPr>
          <w:rFonts w:ascii="Times New Roman" w:hAnsi="Times New Roman" w:cs="Times New Roman"/>
        </w:rPr>
        <w:t>(3), 608–611. https://doi.org/10.1111/j.1474-919x.2005.00429.x</w:t>
      </w:r>
    </w:p>
    <w:p w14:paraId="513B61D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nderson, D. J., &amp; Boag, P. T. (2006). No Extra-pair Fertilization Observed in Nazca Booby (Sula granti) Broods. </w:t>
      </w:r>
      <w:r w:rsidRPr="00000BF2">
        <w:rPr>
          <w:rFonts w:ascii="Times New Roman" w:hAnsi="Times New Roman" w:cs="Times New Roman"/>
          <w:i/>
          <w:iCs/>
        </w:rPr>
        <w:t>The Wilson Journal of Ornithology</w:t>
      </w:r>
      <w:r w:rsidRPr="00000BF2">
        <w:rPr>
          <w:rFonts w:ascii="Times New Roman" w:hAnsi="Times New Roman" w:cs="Times New Roman"/>
        </w:rPr>
        <w:t xml:space="preserve">, </w:t>
      </w:r>
      <w:r w:rsidRPr="00000BF2">
        <w:rPr>
          <w:rFonts w:ascii="Times New Roman" w:hAnsi="Times New Roman" w:cs="Times New Roman"/>
          <w:i/>
          <w:iCs/>
        </w:rPr>
        <w:t>118</w:t>
      </w:r>
      <w:r w:rsidRPr="00000BF2">
        <w:rPr>
          <w:rFonts w:ascii="Times New Roman" w:hAnsi="Times New Roman" w:cs="Times New Roman"/>
        </w:rPr>
        <w:t>(2), 244–247. https://doi.org/10.1676/05-106.1</w:t>
      </w:r>
    </w:p>
    <w:p w14:paraId="6E24E42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nker-Nilssen, T. (2010). </w:t>
      </w:r>
      <w:r w:rsidRPr="00000BF2">
        <w:rPr>
          <w:rFonts w:ascii="Times New Roman" w:hAnsi="Times New Roman" w:cs="Times New Roman"/>
          <w:i/>
          <w:iCs/>
        </w:rPr>
        <w:t>Key-site monitoring in Røst in 2009</w:t>
      </w:r>
      <w:r w:rsidRPr="00000BF2">
        <w:rPr>
          <w:rFonts w:ascii="Times New Roman" w:hAnsi="Times New Roman" w:cs="Times New Roman"/>
        </w:rPr>
        <w:t xml:space="preserve"> (12–2010; SEAPOP ShortReport).</w:t>
      </w:r>
    </w:p>
    <w:p w14:paraId="185243E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rdern, S. L., Ewen, J. G., Armstrong, D. P., &amp; Lambert, D. M. (1997). Social and Sexual Monogamy in Translocated New Zealand Robin Populations Detected Using Minisatellite DNA.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4</w:t>
      </w:r>
      <w:r w:rsidRPr="00000BF2">
        <w:rPr>
          <w:rFonts w:ascii="Times New Roman" w:hAnsi="Times New Roman" w:cs="Times New Roman"/>
        </w:rPr>
        <w:t>(1), 120–126. https://doi.org/10.2307/4089074</w:t>
      </w:r>
    </w:p>
    <w:p w14:paraId="2702C4C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Arsenault, D. P., Stacey, P. B., &amp; Hoelzer, G. A. (2002). No Extra-Pair Fertilization in Flammulated Owls Despite Aggregated Nesting.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4</w:t>
      </w:r>
      <w:r w:rsidRPr="00000BF2">
        <w:rPr>
          <w:rFonts w:ascii="Times New Roman" w:hAnsi="Times New Roman" w:cs="Times New Roman"/>
        </w:rPr>
        <w:t>(1), 197–202. https://doi.org/10.1093/condor/104.1.197</w:t>
      </w:r>
    </w:p>
    <w:p w14:paraId="3043454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all, A. D., van Dijk, R. E., Lloyd, P., Pogány, Á., Dawson, D. A., Dorus, S., Bowie, R. C. K., Burke, T., &amp; Székely, T. (2017). Levels of extra-pair paternity are associated with parental care in penduline tits (Remizidae).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59</w:t>
      </w:r>
      <w:r w:rsidRPr="00000BF2">
        <w:rPr>
          <w:rFonts w:ascii="Times New Roman" w:hAnsi="Times New Roman" w:cs="Times New Roman"/>
        </w:rPr>
        <w:t>(2), 449–455. https://doi.org/10.1111/ibi.12446</w:t>
      </w:r>
    </w:p>
    <w:p w14:paraId="1FC4B55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ao, X., Liu, F., Fan, Y., Jia, B., &amp; Li, J. (2019). Extra-pair paternity in two passerine species living in an extreme-arid desert region. </w:t>
      </w:r>
      <w:r w:rsidRPr="00000BF2">
        <w:rPr>
          <w:rFonts w:ascii="Times New Roman" w:hAnsi="Times New Roman" w:cs="Times New Roman"/>
          <w:i/>
          <w:iCs/>
        </w:rPr>
        <w:t>The Wilson Journal of Ornithology</w:t>
      </w:r>
      <w:r w:rsidRPr="00000BF2">
        <w:rPr>
          <w:rFonts w:ascii="Times New Roman" w:hAnsi="Times New Roman" w:cs="Times New Roman"/>
        </w:rPr>
        <w:t xml:space="preserve">, </w:t>
      </w:r>
      <w:r w:rsidRPr="00000BF2">
        <w:rPr>
          <w:rFonts w:ascii="Times New Roman" w:hAnsi="Times New Roman" w:cs="Times New Roman"/>
          <w:i/>
          <w:iCs/>
        </w:rPr>
        <w:t>131</w:t>
      </w:r>
      <w:r w:rsidRPr="00000BF2">
        <w:rPr>
          <w:rFonts w:ascii="Times New Roman" w:hAnsi="Times New Roman" w:cs="Times New Roman"/>
        </w:rPr>
        <w:t>(3), 638. https://doi.org/10.1676/18-142</w:t>
      </w:r>
    </w:p>
    <w:p w14:paraId="586DA59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Benítez Saldívar, M. J., Miño, C. I., &amp; Massoni, V. (2019). Genetic mating system, population genetics and effective size of Saffron Finches breeding in southern South America. </w:t>
      </w:r>
      <w:r w:rsidRPr="00000BF2">
        <w:rPr>
          <w:rFonts w:ascii="Times New Roman" w:hAnsi="Times New Roman" w:cs="Times New Roman"/>
          <w:i/>
          <w:iCs/>
        </w:rPr>
        <w:t>Genetica</w:t>
      </w:r>
      <w:r w:rsidRPr="00000BF2">
        <w:rPr>
          <w:rFonts w:ascii="Times New Roman" w:hAnsi="Times New Roman" w:cs="Times New Roman"/>
        </w:rPr>
        <w:t xml:space="preserve">, </w:t>
      </w:r>
      <w:r w:rsidRPr="00000BF2">
        <w:rPr>
          <w:rFonts w:ascii="Times New Roman" w:hAnsi="Times New Roman" w:cs="Times New Roman"/>
          <w:i/>
          <w:iCs/>
        </w:rPr>
        <w:t>147</w:t>
      </w:r>
      <w:r w:rsidRPr="00000BF2">
        <w:rPr>
          <w:rFonts w:ascii="Times New Roman" w:hAnsi="Times New Roman" w:cs="Times New Roman"/>
        </w:rPr>
        <w:t>(3–4), 315–326. https://doi.org/10.1007/s10709-019-00072-4</w:t>
      </w:r>
    </w:p>
    <w:p w14:paraId="0175992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enson, D. P. (2002). Low Extra-Pair Paternity in White-Tailed Ptarmigan.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4</w:t>
      </w:r>
      <w:r w:rsidRPr="00000BF2">
        <w:rPr>
          <w:rFonts w:ascii="Times New Roman" w:hAnsi="Times New Roman" w:cs="Times New Roman"/>
        </w:rPr>
        <w:t>(1), 192–197. https://doi.org/10.1093/condor/104.1.192</w:t>
      </w:r>
    </w:p>
    <w:p w14:paraId="178108B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ird, K. L., Aldridge, C. L., Carpenter, J. E., Paszkowski, C. A., Boyce, M. S., &amp; Coltman, D. W. (2013). The secret sex lives of sage-grouse: Multiple paternity and intraspecific nest parasitism revealed through genetic analysi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4</w:t>
      </w:r>
      <w:r w:rsidRPr="00000BF2">
        <w:rPr>
          <w:rFonts w:ascii="Times New Roman" w:hAnsi="Times New Roman" w:cs="Times New Roman"/>
        </w:rPr>
        <w:t>(1), 29–38. https://doi.org/10.1093/beheco/ars132</w:t>
      </w:r>
    </w:p>
    <w:p w14:paraId="4C3934D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irkhead, T. R., Burke, T., Zann, R., Hunter, F. M., &amp; Krupa, A. P. (1990). Extra-pair paternity and intraspecific brood parasitism in wild zebra finches Taeniopygia guttata, revealed by DNA fingerprinting.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27</w:t>
      </w:r>
      <w:r w:rsidRPr="00000BF2">
        <w:rPr>
          <w:rFonts w:ascii="Times New Roman" w:hAnsi="Times New Roman" w:cs="Times New Roman"/>
        </w:rPr>
        <w:t>(5), 315–324. https://doi.org/10.1007/BF00164002</w:t>
      </w:r>
    </w:p>
    <w:p w14:paraId="49AE17C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itton, P.-P., O’Brien, E. L., &amp; Dawson, R. D. (2007). Plumage brightness and age predict extrapair fertilization success of male tree swallows, Tachycineta bicolor.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74</w:t>
      </w:r>
      <w:r w:rsidRPr="00000BF2">
        <w:rPr>
          <w:rFonts w:ascii="Times New Roman" w:hAnsi="Times New Roman" w:cs="Times New Roman"/>
        </w:rPr>
        <w:t>(6), 1777–1784. https://doi.org/10.1016/j.anbehav.2007.03.018</w:t>
      </w:r>
    </w:p>
    <w:p w14:paraId="36D4124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lomqvist, D., Andersson, M., Küpper, C., Cuthill, I. C., Kis, J., Lanctot, R. B., Sandercock, B. K., Székely, T., Wallander, J., &amp; Kempenaers, B. (2002). Genetic similarity between mates and extra-pair parentage in three species of shorebirds. </w:t>
      </w:r>
      <w:r w:rsidRPr="00000BF2">
        <w:rPr>
          <w:rFonts w:ascii="Times New Roman" w:hAnsi="Times New Roman" w:cs="Times New Roman"/>
          <w:i/>
          <w:iCs/>
        </w:rPr>
        <w:t>Nature</w:t>
      </w:r>
      <w:r w:rsidRPr="00000BF2">
        <w:rPr>
          <w:rFonts w:ascii="Times New Roman" w:hAnsi="Times New Roman" w:cs="Times New Roman"/>
        </w:rPr>
        <w:t xml:space="preserve">, </w:t>
      </w:r>
      <w:r w:rsidRPr="00000BF2">
        <w:rPr>
          <w:rFonts w:ascii="Times New Roman" w:hAnsi="Times New Roman" w:cs="Times New Roman"/>
          <w:i/>
          <w:iCs/>
        </w:rPr>
        <w:t>419</w:t>
      </w:r>
      <w:r w:rsidRPr="00000BF2">
        <w:rPr>
          <w:rFonts w:ascii="Times New Roman" w:hAnsi="Times New Roman" w:cs="Times New Roman"/>
        </w:rPr>
        <w:t>(6907), 613–615. https://doi.org/10.1038/nature01104</w:t>
      </w:r>
    </w:p>
    <w:p w14:paraId="00CD07F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ønløkke-Pedersen, J., Drachmann, J., Frydenberg, J., &amp; Boomsma, J. J. (2002). Rare extra-pair fertilizations in the semi-colonially breeding linnet Carduelis cannabina.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3</w:t>
      </w:r>
      <w:r w:rsidRPr="00000BF2">
        <w:rPr>
          <w:rFonts w:ascii="Times New Roman" w:hAnsi="Times New Roman" w:cs="Times New Roman"/>
        </w:rPr>
        <w:t>(2), 203–206. https://doi.org/10.1034/j.1600-048X.2002.330213.x</w:t>
      </w:r>
    </w:p>
    <w:p w14:paraId="54B7DCC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ouwman, K. M., Burke, T., &amp; Komdeur, J. (2006). How female reed buntings benefit from extra-pair mating behaviour: Testing hypotheses through patterns of paternity in sequential broods.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5</w:t>
      </w:r>
      <w:r w:rsidRPr="00000BF2">
        <w:rPr>
          <w:rFonts w:ascii="Times New Roman" w:hAnsi="Times New Roman" w:cs="Times New Roman"/>
        </w:rPr>
        <w:t>(9), 2589–2600. https://doi.org/10.1111/j.1365-294X.2006.02955.x</w:t>
      </w:r>
    </w:p>
    <w:p w14:paraId="2C9DD22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rekke, P., Cassey, P., Ariani, C., &amp; Ewen, J. G. (2013). Evolution of extreme-mating behaviour: Patterns of extrapair paternity in a species with forced extrapair copulation.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7</w:t>
      </w:r>
      <w:r w:rsidRPr="00000BF2">
        <w:rPr>
          <w:rFonts w:ascii="Times New Roman" w:hAnsi="Times New Roman" w:cs="Times New Roman"/>
        </w:rPr>
        <w:t>(6), 963–972. https://doi.org/10.1007/s00265-013-1522-9</w:t>
      </w:r>
    </w:p>
    <w:p w14:paraId="3D93096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riggs, C. W., &amp; Collopy, M. W. (2012). Extra-pair paternity in Swainson’s Hawks: Swainson’s Hawk Extra-Pair Paternity.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83</w:t>
      </w:r>
      <w:r w:rsidRPr="00000BF2">
        <w:rPr>
          <w:rFonts w:ascii="Times New Roman" w:hAnsi="Times New Roman" w:cs="Times New Roman"/>
        </w:rPr>
        <w:t>(1), 41–46. https://doi.org/10.1111/j.1557-9263.2011.00354.x</w:t>
      </w:r>
    </w:p>
    <w:p w14:paraId="4CDC0D2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Briskie, J. V., Montgomerie, R., Boag, P. T., &amp; Põldmaa, T. (1998). Paternity and paternal care in the polygynandrous Smith’s longspur.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3</w:t>
      </w:r>
      <w:r w:rsidRPr="00000BF2">
        <w:rPr>
          <w:rFonts w:ascii="Times New Roman" w:hAnsi="Times New Roman" w:cs="Times New Roman"/>
        </w:rPr>
        <w:t>(3), 181–190. https://doi.org/10.1007/s002650050479</w:t>
      </w:r>
    </w:p>
    <w:p w14:paraId="30F18A7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ruce, J. P., Quinn, J. S., Sloane, S. A., &amp; White, B. N. (1996). DNA Fingerprinting Reveals Monogamy in the Bushtit, a Cooperatively Breeding Species.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3</w:t>
      </w:r>
      <w:r w:rsidRPr="00000BF2">
        <w:rPr>
          <w:rFonts w:ascii="Times New Roman" w:hAnsi="Times New Roman" w:cs="Times New Roman"/>
        </w:rPr>
        <w:t>(2), 511–516. https://doi.org/10.2307/4088921</w:t>
      </w:r>
    </w:p>
    <w:p w14:paraId="3D5A471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rylawski, A. M. Z., &amp; Whittingham, L. A. (2004). An experimental study of mate guarding and paternity in house wren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8</w:t>
      </w:r>
      <w:r w:rsidRPr="00000BF2">
        <w:rPr>
          <w:rFonts w:ascii="Times New Roman" w:hAnsi="Times New Roman" w:cs="Times New Roman"/>
        </w:rPr>
        <w:t>(6), 1417–1424. https://doi.org/10.1016/j.anbehav.2004.02.016</w:t>
      </w:r>
    </w:p>
    <w:p w14:paraId="4B65C58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ukacińska, M., Bukaciński, D., Epplen, J. T., Sauer, K. P., &amp; Lubjuhn, T. (1998). Low frequency of extra-pair paternity in Common Gulls (Larus canus) as revealed by DNA fingerprinting.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39</w:t>
      </w:r>
      <w:r w:rsidRPr="00000BF2">
        <w:rPr>
          <w:rFonts w:ascii="Times New Roman" w:hAnsi="Times New Roman" w:cs="Times New Roman"/>
        </w:rPr>
        <w:t>(4), 413–420. https://doi.org/10.1007/BF01653468</w:t>
      </w:r>
    </w:p>
    <w:p w14:paraId="1A5777C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urke, T., Davies, N. B., Bruford, M. W., &amp; Hatchwell, B. J. (1989). Parental care and mating behaviour of polyandrous dunnocks Prunella modularis related to paternity by DNA fingerprinting. </w:t>
      </w:r>
      <w:r w:rsidRPr="00000BF2">
        <w:rPr>
          <w:rFonts w:ascii="Times New Roman" w:hAnsi="Times New Roman" w:cs="Times New Roman"/>
          <w:i/>
          <w:iCs/>
        </w:rPr>
        <w:t>Nature</w:t>
      </w:r>
      <w:r w:rsidRPr="00000BF2">
        <w:rPr>
          <w:rFonts w:ascii="Times New Roman" w:hAnsi="Times New Roman" w:cs="Times New Roman"/>
        </w:rPr>
        <w:t xml:space="preserve">, </w:t>
      </w:r>
      <w:r w:rsidRPr="00000BF2">
        <w:rPr>
          <w:rFonts w:ascii="Times New Roman" w:hAnsi="Times New Roman" w:cs="Times New Roman"/>
          <w:i/>
          <w:iCs/>
        </w:rPr>
        <w:t>338</w:t>
      </w:r>
      <w:r w:rsidRPr="00000BF2">
        <w:rPr>
          <w:rFonts w:ascii="Times New Roman" w:hAnsi="Times New Roman" w:cs="Times New Roman"/>
        </w:rPr>
        <w:t>(6212), 249–251. https://doi.org/10.1038/338249a0</w:t>
      </w:r>
    </w:p>
    <w:p w14:paraId="289BD05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Byers, B. E., Mays, H. L., Stewart, I. R. K., &amp; Westneat, D. F. (2004). Extrapair paternity increases variability in male reproductive success in the chestnut-slded warbler (Dendroica pensylvanica), a socially monogamous songbird.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21</w:t>
      </w:r>
      <w:r w:rsidRPr="00000BF2">
        <w:rPr>
          <w:rFonts w:ascii="Times New Roman" w:hAnsi="Times New Roman" w:cs="Times New Roman"/>
        </w:rPr>
        <w:t>(3), 788. https://doi.org/10.1642/0004-8038(2004)121[</w:t>
      </w:r>
      <w:proofErr w:type="gramStart"/>
      <w:r w:rsidRPr="00000BF2">
        <w:rPr>
          <w:rFonts w:ascii="Times New Roman" w:hAnsi="Times New Roman" w:cs="Times New Roman"/>
        </w:rPr>
        <w:t>0788:EPIVIM</w:t>
      </w:r>
      <w:proofErr w:type="gramEnd"/>
      <w:r w:rsidRPr="00000BF2">
        <w:rPr>
          <w:rFonts w:ascii="Times New Roman" w:hAnsi="Times New Roman" w:cs="Times New Roman"/>
        </w:rPr>
        <w:t>]2.0.CO;2</w:t>
      </w:r>
    </w:p>
    <w:p w14:paraId="7C93428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alderón, L., Svagelj, W. S., Quintana, F., Lougheed, S. C., &amp; Tubaro, P. L. (2012). No evidence of extra-pair paternity or intraspecific brood parasitism in the Imperial Shag Phalacrocorax atriceps.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53</w:t>
      </w:r>
      <w:r w:rsidRPr="00000BF2">
        <w:rPr>
          <w:rFonts w:ascii="Times New Roman" w:hAnsi="Times New Roman" w:cs="Times New Roman"/>
        </w:rPr>
        <w:t>(2), 399–404. https://doi.org/10.1007/s10336-011-0754-6</w:t>
      </w:r>
    </w:p>
    <w:p w14:paraId="386D5C5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Campomizzi, A. J., Morrison, M. L., DeWoody, J. A., Farrell, S. L., &amp; Wilkins, R. N. (2012). Win-stay, lose-</w:t>
      </w:r>
      <w:proofErr w:type="gramStart"/>
      <w:r w:rsidRPr="00000BF2">
        <w:rPr>
          <w:rFonts w:ascii="Times New Roman" w:hAnsi="Times New Roman" w:cs="Times New Roman"/>
        </w:rPr>
        <w:t>switch</w:t>
      </w:r>
      <w:proofErr w:type="gramEnd"/>
      <w:r w:rsidRPr="00000BF2">
        <w:rPr>
          <w:rFonts w:ascii="Times New Roman" w:hAnsi="Times New Roman" w:cs="Times New Roman"/>
        </w:rPr>
        <w:t xml:space="preserve"> and public information strategies for patch fidelity of songbirds with rare extra-pair paternity. </w:t>
      </w:r>
      <w:r w:rsidRPr="00000BF2">
        <w:rPr>
          <w:rFonts w:ascii="Times New Roman" w:hAnsi="Times New Roman" w:cs="Times New Roman"/>
          <w:i/>
          <w:iCs/>
        </w:rPr>
        <w:t>Scientific Reports</w:t>
      </w:r>
      <w:r w:rsidRPr="00000BF2">
        <w:rPr>
          <w:rFonts w:ascii="Times New Roman" w:hAnsi="Times New Roman" w:cs="Times New Roman"/>
        </w:rPr>
        <w:t xml:space="preserve">, </w:t>
      </w:r>
      <w:r w:rsidRPr="00000BF2">
        <w:rPr>
          <w:rFonts w:ascii="Times New Roman" w:hAnsi="Times New Roman" w:cs="Times New Roman"/>
          <w:i/>
          <w:iCs/>
        </w:rPr>
        <w:t>2</w:t>
      </w:r>
      <w:r w:rsidRPr="00000BF2">
        <w:rPr>
          <w:rFonts w:ascii="Times New Roman" w:hAnsi="Times New Roman" w:cs="Times New Roman"/>
        </w:rPr>
        <w:t>(1), 294. https://doi.org/10.1038/srep00294</w:t>
      </w:r>
    </w:p>
    <w:p w14:paraId="567B465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arvalho, C. B. V., Macedo, R. H., &amp; Graves, J. A. (2006). Breeding Strategies of a Socially Monogamous Neotropical Passerine: Extra-Pair Fertilizations, Behavior, and Morphology.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8</w:t>
      </w:r>
      <w:r w:rsidRPr="00000BF2">
        <w:rPr>
          <w:rFonts w:ascii="Times New Roman" w:hAnsi="Times New Roman" w:cs="Times New Roman"/>
        </w:rPr>
        <w:t>(3), 579–590. https://doi.org/10.1093/condor/108.3.579</w:t>
      </w:r>
    </w:p>
    <w:p w14:paraId="5246A3A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elis-Murillo, A., Schelsky, W., Benson, T. J., Louder, M. I. M., &amp; Ward, M. P. (2017). Patterns, correlates, and paternity consequences of extraterritorial foray behavior in the field </w:t>
      </w:r>
      <w:r w:rsidRPr="00000BF2">
        <w:rPr>
          <w:rFonts w:ascii="Times New Roman" w:hAnsi="Times New Roman" w:cs="Times New Roman"/>
        </w:rPr>
        <w:lastRenderedPageBreak/>
        <w:t xml:space="preserve">sparrow (Spizella pusilla): An automated telemetry approach.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71</w:t>
      </w:r>
      <w:r w:rsidRPr="00000BF2">
        <w:rPr>
          <w:rFonts w:ascii="Times New Roman" w:hAnsi="Times New Roman" w:cs="Times New Roman"/>
        </w:rPr>
        <w:t>(2), 45. https://doi.org/10.1007/s00265-017-2273-9</w:t>
      </w:r>
    </w:p>
    <w:p w14:paraId="7B00A63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houdhury, S., Jones, C. S., Black, J. M., &amp; Prop, J. (1993). Adoption of Young and Intraspecific Nest Parasitism in Barnacle Geese.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95</w:t>
      </w:r>
      <w:r w:rsidRPr="00000BF2">
        <w:rPr>
          <w:rFonts w:ascii="Times New Roman" w:hAnsi="Times New Roman" w:cs="Times New Roman"/>
        </w:rPr>
        <w:t>(4), 860–868. https://doi.org/10.2307/1369423</w:t>
      </w:r>
    </w:p>
    <w:p w14:paraId="62F56B7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hu, M., Koenig, W. D., Godinez, A., McIntosh, C. E., &amp; Fleischer, R. C. (2002). Social and Genetic Monogamy in Territorial and Loosely Colonial Populations of Phainopepla (Phainopepla Nitens).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9</w:t>
      </w:r>
      <w:r w:rsidRPr="00000BF2">
        <w:rPr>
          <w:rFonts w:ascii="Times New Roman" w:hAnsi="Times New Roman" w:cs="Times New Roman"/>
        </w:rPr>
        <w:t>(3), 770–777. https://doi.org/10.1093/auk/119.3.770</w:t>
      </w:r>
    </w:p>
    <w:p w14:paraId="7C27916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olombelli-Négrel, D., Schlotfeldt, B. E., &amp; Kleindorfer, S. (2009). High levels of extra-pair paternity in Superb Fairy-wrens in South Australia despite low frequency of auxiliary males. </w:t>
      </w:r>
      <w:r w:rsidRPr="00000BF2">
        <w:rPr>
          <w:rFonts w:ascii="Times New Roman" w:hAnsi="Times New Roman" w:cs="Times New Roman"/>
          <w:i/>
          <w:iCs/>
        </w:rPr>
        <w:t>Emu - Austral Ornithology</w:t>
      </w:r>
      <w:r w:rsidRPr="00000BF2">
        <w:rPr>
          <w:rFonts w:ascii="Times New Roman" w:hAnsi="Times New Roman" w:cs="Times New Roman"/>
        </w:rPr>
        <w:t xml:space="preserve">, </w:t>
      </w:r>
      <w:r w:rsidRPr="00000BF2">
        <w:rPr>
          <w:rFonts w:ascii="Times New Roman" w:hAnsi="Times New Roman" w:cs="Times New Roman"/>
          <w:i/>
          <w:iCs/>
        </w:rPr>
        <w:t>109</w:t>
      </w:r>
      <w:r w:rsidRPr="00000BF2">
        <w:rPr>
          <w:rFonts w:ascii="Times New Roman" w:hAnsi="Times New Roman" w:cs="Times New Roman"/>
        </w:rPr>
        <w:t>(4), 300–304. https://doi.org/10.1071/MU09035</w:t>
      </w:r>
    </w:p>
    <w:p w14:paraId="15024E4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onrad, K. F., Clarke, M. F., Robertson, R. J., &amp; Boag, P. T. (1998). Paternity and the Relatedness of Helpers in the Cooperatively Breeding Bell Miner.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0</w:t>
      </w:r>
      <w:r w:rsidRPr="00000BF2">
        <w:rPr>
          <w:rFonts w:ascii="Times New Roman" w:hAnsi="Times New Roman" w:cs="Times New Roman"/>
        </w:rPr>
        <w:t>(2), 343–349. https://doi.org/10.2307/1370275</w:t>
      </w:r>
    </w:p>
    <w:p w14:paraId="14829BD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ordero, P. J., Wetton, J. H., &amp; Parkin, D. T. (1999). Extra-Pair Paternity and Male Badge Size in the House Sparrow.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0</w:t>
      </w:r>
      <w:r w:rsidRPr="00000BF2">
        <w:rPr>
          <w:rFonts w:ascii="Times New Roman" w:hAnsi="Times New Roman" w:cs="Times New Roman"/>
        </w:rPr>
        <w:t>(1), 97. https://doi.org/10.2307/3677248</w:t>
      </w:r>
    </w:p>
    <w:p w14:paraId="71A165F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ovas, R., Dalecky, A., Caizergues, A., &amp; Doutrelant, C. (2006). Kin associations and direct vs indirect fitness benefits in colonial cooperatively breeding sociable weavers Philetairus sociu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0</w:t>
      </w:r>
      <w:r w:rsidRPr="00000BF2">
        <w:rPr>
          <w:rFonts w:ascii="Times New Roman" w:hAnsi="Times New Roman" w:cs="Times New Roman"/>
        </w:rPr>
        <w:t>(3), 323–331. https://doi.org/10.1007/s00265-006-0168-2</w:t>
      </w:r>
    </w:p>
    <w:p w14:paraId="57D18CE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ramer, E. R. A., Hall, M. L., de Kort, S. R., Lovette, I. J., &amp; Vehrencamp, S. L. (2011). Infrequent Extra-Pair Paternity in the Banded Wren, a Synchronously Breeding Tropical Passerine.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3</w:t>
      </w:r>
      <w:r w:rsidRPr="00000BF2">
        <w:rPr>
          <w:rFonts w:ascii="Times New Roman" w:hAnsi="Times New Roman" w:cs="Times New Roman"/>
        </w:rPr>
        <w:t>(3), 637–645. https://doi.org/10.1525/cond.2011.100233</w:t>
      </w:r>
    </w:p>
    <w:p w14:paraId="1D180BA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ramer, E. R. A., Laskemoen, T., Kleven, O., LaBarbera, K., Lovette, I. J., &amp; Lifjeld, J. T. (2013). No evidence that sperm morphology predicts paternity success in wild house wren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7</w:t>
      </w:r>
      <w:r w:rsidRPr="00000BF2">
        <w:rPr>
          <w:rFonts w:ascii="Times New Roman" w:hAnsi="Times New Roman" w:cs="Times New Roman"/>
        </w:rPr>
        <w:t>(11), 1845–1853. https://doi.org/10.1007/s00265-013-1594-6</w:t>
      </w:r>
    </w:p>
    <w:p w14:paraId="3E830DC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urrie, D. R., Burke, T., Whitney, R. L., &amp; Thompson, D. B. A. (1998). Male and female behaviour and extra-pair paternity in the wheatear.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5</w:t>
      </w:r>
      <w:r w:rsidRPr="00000BF2">
        <w:rPr>
          <w:rFonts w:ascii="Times New Roman" w:hAnsi="Times New Roman" w:cs="Times New Roman"/>
        </w:rPr>
        <w:t>(3), 689–703. https://doi.org/10.1006/anbe.1997.0750</w:t>
      </w:r>
    </w:p>
    <w:p w14:paraId="44B499E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Currie, D. R., Krupa, A. P., Burke, T., &amp; Thompson, D. B. A. (1999). The effect of experimental male removals on extrapair paternity in the </w:t>
      </w:r>
      <w:proofErr w:type="gramStart"/>
      <w:r w:rsidRPr="00000BF2">
        <w:rPr>
          <w:rFonts w:ascii="Times New Roman" w:hAnsi="Times New Roman" w:cs="Times New Roman"/>
        </w:rPr>
        <w:t>wheatear,Oenanthe</w:t>
      </w:r>
      <w:proofErr w:type="gramEnd"/>
      <w:r w:rsidRPr="00000BF2">
        <w:rPr>
          <w:rFonts w:ascii="Times New Roman" w:hAnsi="Times New Roman" w:cs="Times New Roman"/>
        </w:rPr>
        <w:t xml:space="preserve"> oenanthe.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7</w:t>
      </w:r>
      <w:r w:rsidRPr="00000BF2">
        <w:rPr>
          <w:rFonts w:ascii="Times New Roman" w:hAnsi="Times New Roman" w:cs="Times New Roman"/>
        </w:rPr>
        <w:t>(1), 145–152. https://doi.org/10.1006/anbe.1998.0960</w:t>
      </w:r>
    </w:p>
    <w:p w14:paraId="5F803FF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Da Silva, A. G., Eberhard, J. R., Wright, T. F., Avery, M. L., &amp; Russello, M. A. (2010). Genetic evidence for high propagule pressure and long-distance dispersal in monk parakeet (Myiopsitta monachus) invasive populations.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9</w:t>
      </w:r>
      <w:r w:rsidRPr="00000BF2">
        <w:rPr>
          <w:rFonts w:ascii="Times New Roman" w:hAnsi="Times New Roman" w:cs="Times New Roman"/>
        </w:rPr>
        <w:t>(16), 3336–3350. https://doi.org/10.1111/j.1365-294X.2010.04749.x</w:t>
      </w:r>
    </w:p>
    <w:p w14:paraId="5623419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ale, J., Montgomerie, R., Michaud, D., &amp; Boag, P. (1999). Frequency and timing of extrapair fertilisation in the polyandrous red phalarope (Phalaropus fulicariu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6</w:t>
      </w:r>
      <w:r w:rsidRPr="00000BF2">
        <w:rPr>
          <w:rFonts w:ascii="Times New Roman" w:hAnsi="Times New Roman" w:cs="Times New Roman"/>
        </w:rPr>
        <w:t>(1), 50–56. https://doi.org/10.1007/s002650050591</w:t>
      </w:r>
    </w:p>
    <w:p w14:paraId="2198540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allimer, M., &amp; Jones, P. J. (2007). An estimation of the rate of reproductive cheating in the Red-billed Quelea </w:t>
      </w:r>
      <w:r w:rsidRPr="00000BF2">
        <w:rPr>
          <w:rFonts w:ascii="Times New Roman" w:hAnsi="Times New Roman" w:cs="Times New Roman"/>
          <w:i/>
          <w:iCs/>
        </w:rPr>
        <w:t>Quelea quelea</w:t>
      </w:r>
      <w:r w:rsidRPr="00000BF2">
        <w:rPr>
          <w:rFonts w:ascii="Times New Roman" w:hAnsi="Times New Roman" w:cs="Times New Roman"/>
        </w:rPr>
        <w:t xml:space="preserve">. </w:t>
      </w:r>
      <w:r w:rsidRPr="00000BF2">
        <w:rPr>
          <w:rFonts w:ascii="Times New Roman" w:hAnsi="Times New Roman" w:cs="Times New Roman"/>
          <w:i/>
          <w:iCs/>
        </w:rPr>
        <w:t>Ostrich</w:t>
      </w:r>
      <w:r w:rsidRPr="00000BF2">
        <w:rPr>
          <w:rFonts w:ascii="Times New Roman" w:hAnsi="Times New Roman" w:cs="Times New Roman"/>
        </w:rPr>
        <w:t xml:space="preserve">, </w:t>
      </w:r>
      <w:r w:rsidRPr="00000BF2">
        <w:rPr>
          <w:rFonts w:ascii="Times New Roman" w:hAnsi="Times New Roman" w:cs="Times New Roman"/>
          <w:i/>
          <w:iCs/>
        </w:rPr>
        <w:t>78</w:t>
      </w:r>
      <w:r w:rsidRPr="00000BF2">
        <w:rPr>
          <w:rFonts w:ascii="Times New Roman" w:hAnsi="Times New Roman" w:cs="Times New Roman"/>
        </w:rPr>
        <w:t>(3), 637–639. https://doi.org/10.2989/OSTRICH.2007.78.3.11.322</w:t>
      </w:r>
    </w:p>
    <w:p w14:paraId="6BDBD13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avies, N. B., Butchart, S. H. M., Burke, T. A., Chaline, N., &amp; Stewart, I. R. K. (2003). Reed warblers guard against cuckoos and cuckoldry.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5</w:t>
      </w:r>
      <w:r w:rsidRPr="00000BF2">
        <w:rPr>
          <w:rFonts w:ascii="Times New Roman" w:hAnsi="Times New Roman" w:cs="Times New Roman"/>
        </w:rPr>
        <w:t>(2), 285–295. https://doi.org/10.1006/anbe.2003.2049</w:t>
      </w:r>
    </w:p>
    <w:p w14:paraId="6AF68B9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avis, C. A., Orange, J. P., Van Den Bussche, R. A., Elmore, R. D., Fuhlendorf, S. D., Carroll, J. M., Tanner, E. P., &amp; Leslie, D. M. (2017). Extrapair paternity and nest parasitism in two sympatric quail.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34</w:t>
      </w:r>
      <w:r w:rsidRPr="00000BF2">
        <w:rPr>
          <w:rFonts w:ascii="Times New Roman" w:hAnsi="Times New Roman" w:cs="Times New Roman"/>
        </w:rPr>
        <w:t>(4), 811–820. https://doi.org/10.1642/AUK-16-162.1</w:t>
      </w:r>
    </w:p>
    <w:p w14:paraId="0F56F57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ecker, M. D., Parker, P. G., Minchella, D. J., &amp; Rabenold, K. N. (1993). Monogamy in black vultures: Genetic evidence from DNA fingerprinting.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4</w:t>
      </w:r>
      <w:r w:rsidRPr="00000BF2">
        <w:rPr>
          <w:rFonts w:ascii="Times New Roman" w:hAnsi="Times New Roman" w:cs="Times New Roman"/>
        </w:rPr>
        <w:t>(1), 29–35. https://doi.org/10.1093/beheco/4.1.29</w:t>
      </w:r>
    </w:p>
    <w:p w14:paraId="161340E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elehanty, D. J., Fleischer, R. C., Colwell, M. A., &amp; Oring, L. W. (1998). Sex-role reversal and the absence of extra-pair fertilization in Wilson’s phalarope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5</w:t>
      </w:r>
      <w:r w:rsidRPr="00000BF2">
        <w:rPr>
          <w:rFonts w:ascii="Times New Roman" w:hAnsi="Times New Roman" w:cs="Times New Roman"/>
        </w:rPr>
        <w:t>(4), 995–1002. https://doi.org/10.1006/anbe.1997.0670</w:t>
      </w:r>
    </w:p>
    <w:p w14:paraId="7BACB42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ias, R. I., Macedo, R. H., Goedert, D., &amp; Webster, M. S. (2013). Cooperative Breeding in the Campo Flicker II: Patterns of Reproduction and Kinship.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5</w:t>
      </w:r>
      <w:r w:rsidRPr="00000BF2">
        <w:rPr>
          <w:rFonts w:ascii="Times New Roman" w:hAnsi="Times New Roman" w:cs="Times New Roman"/>
        </w:rPr>
        <w:t>(4), 855–862. https://doi.org/10.1525/cond.2013.120143</w:t>
      </w:r>
    </w:p>
    <w:p w14:paraId="2B873F4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Dickinson, J., Haydock, J., Koenig, W., Stanback, M., &amp; Pitelka, F. (1995). Genetic monogamy in single-male groups of acorn woodpeckers, Melanerpes formicivorus.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4</w:t>
      </w:r>
      <w:r w:rsidRPr="00000BF2">
        <w:rPr>
          <w:rFonts w:ascii="Times New Roman" w:hAnsi="Times New Roman" w:cs="Times New Roman"/>
        </w:rPr>
        <w:t>(6), 765–770. https://doi.org/10.1111/j.1365-294X.1995.tb00277.x</w:t>
      </w:r>
    </w:p>
    <w:p w14:paraId="7E92CF1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Douglas, S. B., Heath, D. D., &amp; Mennill, D. J. (2012). Low Levels of Extra-Pair Paternity in a Neotropical Duetting Songbird, the Rufous-and-white Wren (</w:t>
      </w:r>
      <w:r w:rsidRPr="00000BF2">
        <w:rPr>
          <w:rFonts w:ascii="Times New Roman" w:hAnsi="Times New Roman" w:cs="Times New Roman"/>
          <w:i/>
          <w:iCs/>
        </w:rPr>
        <w:t>Thryothorus rufalbus</w:t>
      </w:r>
      <w:r w:rsidRPr="00000BF2">
        <w:rPr>
          <w:rFonts w:ascii="Times New Roman" w:hAnsi="Times New Roman" w:cs="Times New Roman"/>
        </w:rPr>
        <w:t xml:space="preserve">).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4</w:t>
      </w:r>
      <w:r w:rsidRPr="00000BF2">
        <w:rPr>
          <w:rFonts w:ascii="Times New Roman" w:hAnsi="Times New Roman" w:cs="Times New Roman"/>
        </w:rPr>
        <w:t>(2), 393–400. https://doi.org/10.1525/cond.2012.110028</w:t>
      </w:r>
    </w:p>
    <w:p w14:paraId="6120B3A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Dunn, P. O., Afton, A. D., Gloutney, M. L., &amp; Alisauskas, R. T. (1999). Forced copulation results in few extrapair fertilizations in Ross’s and lesser snow geese.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7</w:t>
      </w:r>
      <w:r w:rsidRPr="00000BF2">
        <w:rPr>
          <w:rFonts w:ascii="Times New Roman" w:hAnsi="Times New Roman" w:cs="Times New Roman"/>
        </w:rPr>
        <w:t>(5), 1071–1081. https://doi.org/10.1006/anbe.1998.1066</w:t>
      </w:r>
    </w:p>
    <w:p w14:paraId="3E99BE6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Eastwood, J. R., Berg, M. L., Ribot, R. F. H., Stokes, H. S., Martens, J. M., Buchanan, K. L., Walder, K., &amp; Bennett, A. T. D. (2018). Pair fidelity in long-lived parrots: Genetic and behavioural evidence from the Crimson Rosella (</w:t>
      </w:r>
      <w:r w:rsidRPr="00000BF2">
        <w:rPr>
          <w:rFonts w:ascii="Times New Roman" w:hAnsi="Times New Roman" w:cs="Times New Roman"/>
          <w:i/>
          <w:iCs/>
        </w:rPr>
        <w:t>Platycercus elegans</w:t>
      </w:r>
      <w:r w:rsidRPr="00000BF2">
        <w:rPr>
          <w:rFonts w:ascii="Times New Roman" w:hAnsi="Times New Roman" w:cs="Times New Roman"/>
        </w:rPr>
        <w:t xml:space="preserve">). </w:t>
      </w:r>
      <w:r w:rsidRPr="00000BF2">
        <w:rPr>
          <w:rFonts w:ascii="Times New Roman" w:hAnsi="Times New Roman" w:cs="Times New Roman"/>
          <w:i/>
          <w:iCs/>
        </w:rPr>
        <w:t>Emu - Austral Ornithology</w:t>
      </w:r>
      <w:r w:rsidRPr="00000BF2">
        <w:rPr>
          <w:rFonts w:ascii="Times New Roman" w:hAnsi="Times New Roman" w:cs="Times New Roman"/>
        </w:rPr>
        <w:t xml:space="preserve">, </w:t>
      </w:r>
      <w:r w:rsidRPr="00000BF2">
        <w:rPr>
          <w:rFonts w:ascii="Times New Roman" w:hAnsi="Times New Roman" w:cs="Times New Roman"/>
          <w:i/>
          <w:iCs/>
        </w:rPr>
        <w:t>118</w:t>
      </w:r>
      <w:r w:rsidRPr="00000BF2">
        <w:rPr>
          <w:rFonts w:ascii="Times New Roman" w:hAnsi="Times New Roman" w:cs="Times New Roman"/>
        </w:rPr>
        <w:t>(4), 369–374. https://doi.org/10.1080/01584197.2018.1453304</w:t>
      </w:r>
    </w:p>
    <w:p w14:paraId="2B2A44F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Evans, M. L., Stutchbury, B. J. M., &amp; Woolfenden, B. E. (2008). Off-Territory Forays and Genetic Mating System of the Wood Thrush (</w:t>
      </w:r>
      <w:r w:rsidRPr="00000BF2">
        <w:rPr>
          <w:rFonts w:ascii="Times New Roman" w:hAnsi="Times New Roman" w:cs="Times New Roman"/>
          <w:i/>
          <w:iCs/>
        </w:rPr>
        <w:t>Hylocichla mustelina</w:t>
      </w:r>
      <w:r w:rsidRPr="00000BF2">
        <w:rPr>
          <w:rFonts w:ascii="Times New Roman" w:hAnsi="Times New Roman" w:cs="Times New Roman"/>
        </w:rPr>
        <w:t xml:space="preserve">).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25</w:t>
      </w:r>
      <w:r w:rsidRPr="00000BF2">
        <w:rPr>
          <w:rFonts w:ascii="Times New Roman" w:hAnsi="Times New Roman" w:cs="Times New Roman"/>
        </w:rPr>
        <w:t>(1), 67–75. https://doi.org/10.1525/auk.2008.125.1.67</w:t>
      </w:r>
    </w:p>
    <w:p w14:paraId="0FA59A5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Evans, M. L., Woolfenden, B. E., Friesen, L., &amp; Stutchbury, B. J. M. (2009). Variation in the extra-pair mating systems of Acadian Flycatchers and Wood Thrushes in forest fragments in southern Ontario.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80</w:t>
      </w:r>
      <w:r w:rsidRPr="00000BF2">
        <w:rPr>
          <w:rFonts w:ascii="Times New Roman" w:hAnsi="Times New Roman" w:cs="Times New Roman"/>
        </w:rPr>
        <w:t>(2), 146–153. https://doi.org/10.1111/j.1557-9263.2009.00216.x</w:t>
      </w:r>
    </w:p>
    <w:p w14:paraId="5F1FD6A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aaborg, J., Parker, P. G., DeLay, L., de Vries, Tj., Bednarz, J. C., Maria Paz, S., Naranjo, J., &amp; Waite, T. A. (1995). Confirmation of cooperative polyandry in the Galapagos hawk (Buteo galapagoensi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36</w:t>
      </w:r>
      <w:r w:rsidRPr="00000BF2">
        <w:rPr>
          <w:rFonts w:ascii="Times New Roman" w:hAnsi="Times New Roman" w:cs="Times New Roman"/>
        </w:rPr>
        <w:t>(2), 83–90. https://doi.org/10.1007/BF00170712</w:t>
      </w:r>
    </w:p>
    <w:p w14:paraId="637B6C1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erretti, V., Liljesthröm, M., López, A. S., Lovette, I. J., &amp; Winkler, D. W. (2016). Extra‐pair paternity in a population of Chilean Swallows breeding at 54 degrees south.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87</w:t>
      </w:r>
      <w:r w:rsidRPr="00000BF2">
        <w:rPr>
          <w:rFonts w:ascii="Times New Roman" w:hAnsi="Times New Roman" w:cs="Times New Roman"/>
        </w:rPr>
        <w:t>(2), 155–161. https://doi.org/10.1111/jofo.12144</w:t>
      </w:r>
    </w:p>
    <w:p w14:paraId="10EF500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leischer, R. C., Tarr, C. L., Morton, E. S., Sangmeister, A., &amp; Derrickson, K. C. (1997). Mating System of the Dusky Antbird, a Tropical Passerine, as Assessed by DNA Fingerprinting.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99</w:t>
      </w:r>
      <w:r w:rsidRPr="00000BF2">
        <w:rPr>
          <w:rFonts w:ascii="Times New Roman" w:hAnsi="Times New Roman" w:cs="Times New Roman"/>
        </w:rPr>
        <w:t>(2), 512–514. https://doi.org/10.2307/1369957</w:t>
      </w:r>
    </w:p>
    <w:p w14:paraId="47DDFEE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leischer, R. C., Tarr, C. L., &amp; Pratt, T. K. (1994). Genetic structure and mating system in the palila, an endangered Hawaiian honeycreeper, as assessed by DNA fingerprinting.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3</w:t>
      </w:r>
      <w:r w:rsidRPr="00000BF2">
        <w:rPr>
          <w:rFonts w:ascii="Times New Roman" w:hAnsi="Times New Roman" w:cs="Times New Roman"/>
        </w:rPr>
        <w:t>(4), 383–392. https://doi.org/10.1111/j.1365-294X.1994.tb00078.x</w:t>
      </w:r>
    </w:p>
    <w:p w14:paraId="2A89908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ornasari, L., Bottoni, L., Sacchi, N., &amp; Massa, R. (1994). Home range overlapping and socio-sexual relationships in the red-backed shrike </w:t>
      </w:r>
      <w:r w:rsidRPr="00000BF2">
        <w:rPr>
          <w:rFonts w:ascii="Times New Roman" w:hAnsi="Times New Roman" w:cs="Times New Roman"/>
          <w:i/>
          <w:iCs/>
        </w:rPr>
        <w:t>Lanius collurio</w:t>
      </w:r>
      <w:r w:rsidRPr="00000BF2">
        <w:rPr>
          <w:rFonts w:ascii="Times New Roman" w:hAnsi="Times New Roman" w:cs="Times New Roman"/>
        </w:rPr>
        <w:t xml:space="preserve">. </w:t>
      </w:r>
      <w:r w:rsidRPr="00000BF2">
        <w:rPr>
          <w:rFonts w:ascii="Times New Roman" w:hAnsi="Times New Roman" w:cs="Times New Roman"/>
          <w:i/>
          <w:iCs/>
        </w:rPr>
        <w:t>Ethology Ecology &amp; Evolution</w:t>
      </w:r>
      <w:r w:rsidRPr="00000BF2">
        <w:rPr>
          <w:rFonts w:ascii="Times New Roman" w:hAnsi="Times New Roman" w:cs="Times New Roman"/>
        </w:rPr>
        <w:t xml:space="preserve">, </w:t>
      </w:r>
      <w:r w:rsidRPr="00000BF2">
        <w:rPr>
          <w:rFonts w:ascii="Times New Roman" w:hAnsi="Times New Roman" w:cs="Times New Roman"/>
          <w:i/>
          <w:iCs/>
        </w:rPr>
        <w:t>6</w:t>
      </w:r>
      <w:r w:rsidRPr="00000BF2">
        <w:rPr>
          <w:rFonts w:ascii="Times New Roman" w:hAnsi="Times New Roman" w:cs="Times New Roman"/>
        </w:rPr>
        <w:t>(2), 169–177. https://doi.org/10.1080/08927014.1994.9522992</w:t>
      </w:r>
    </w:p>
    <w:p w14:paraId="7A7A815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Forslund, P., &amp; Larsson, K. (1995). Intraspecific nest parasitism in the barnacle goose: Behavioural tactics of parasites and host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0</w:t>
      </w:r>
      <w:r w:rsidRPr="00000BF2">
        <w:rPr>
          <w:rFonts w:ascii="Times New Roman" w:hAnsi="Times New Roman" w:cs="Times New Roman"/>
        </w:rPr>
        <w:t>(2), 509–517. https://doi.org/10.1006/anbe.1995.0265</w:t>
      </w:r>
    </w:p>
    <w:p w14:paraId="48C152A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García-Navas, V., Ferrer, E. S., Cáliz-Campal, C., Bueno-Enciso, J., Barrientos, R., Sanz, J. J., &amp; Ortego, J. (2015). Spatiotemporal and genetic contingency of extrapair behaviour in a songbird.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106</w:t>
      </w:r>
      <w:r w:rsidRPr="00000BF2">
        <w:rPr>
          <w:rFonts w:ascii="Times New Roman" w:hAnsi="Times New Roman" w:cs="Times New Roman"/>
        </w:rPr>
        <w:t>, 157–169. https://doi.org/10.1016/j.anbehav.2015.05.020</w:t>
      </w:r>
    </w:p>
    <w:p w14:paraId="3B8BCAE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ienapp, P., &amp; Merilä, J. (2010). High Fidelity – No Evidence for Extra-Pair Paternity in Siberian Jays (Perisoreus infaustus). </w:t>
      </w:r>
      <w:r w:rsidRPr="00000BF2">
        <w:rPr>
          <w:rFonts w:ascii="Times New Roman" w:hAnsi="Times New Roman" w:cs="Times New Roman"/>
          <w:i/>
          <w:iCs/>
        </w:rPr>
        <w:t>PLoS ONE</w:t>
      </w:r>
      <w:r w:rsidRPr="00000BF2">
        <w:rPr>
          <w:rFonts w:ascii="Times New Roman" w:hAnsi="Times New Roman" w:cs="Times New Roman"/>
        </w:rPr>
        <w:t xml:space="preserve">, </w:t>
      </w:r>
      <w:r w:rsidRPr="00000BF2">
        <w:rPr>
          <w:rFonts w:ascii="Times New Roman" w:hAnsi="Times New Roman" w:cs="Times New Roman"/>
          <w:i/>
          <w:iCs/>
        </w:rPr>
        <w:t>5</w:t>
      </w:r>
      <w:r w:rsidRPr="00000BF2">
        <w:rPr>
          <w:rFonts w:ascii="Times New Roman" w:hAnsi="Times New Roman" w:cs="Times New Roman"/>
        </w:rPr>
        <w:t>(8), e12006. https://doi.org/10.1371/journal.pone.0012006</w:t>
      </w:r>
    </w:p>
    <w:p w14:paraId="7CF490C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ilbert, L., Burke, T., &amp; Krupa, A. (1998). No evidence for extra‐pair paternity in the western gull.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7</w:t>
      </w:r>
      <w:r w:rsidRPr="00000BF2">
        <w:rPr>
          <w:rFonts w:ascii="Times New Roman" w:hAnsi="Times New Roman" w:cs="Times New Roman"/>
        </w:rPr>
        <w:t>(11), 1549–1552. https://doi.org/10.1046/j.1365-294x.1998.00488.x</w:t>
      </w:r>
    </w:p>
    <w:p w14:paraId="4D641D3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ill, S. A., Vonhof, M. J., Stutchbury, B. J. M., Morton, E. S., &amp; Quinn, J. S. (2005). No evidence for acoustic mate-guarding in duetting buff-breasted wrens (Thryothorus leucoti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57</w:t>
      </w:r>
      <w:r w:rsidRPr="00000BF2">
        <w:rPr>
          <w:rFonts w:ascii="Times New Roman" w:hAnsi="Times New Roman" w:cs="Times New Roman"/>
        </w:rPr>
        <w:t>(6), 557–565. https://doi.org/10.1007/s00265-004-0893-3</w:t>
      </w:r>
    </w:p>
    <w:p w14:paraId="14C1432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onzález-Solı́s, J., Sokolov, E., &amp; Becker, P. H. (2001). Courtship feedings, copulations and paternity in common terns, Sterna hirundo.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1</w:t>
      </w:r>
      <w:r w:rsidRPr="00000BF2">
        <w:rPr>
          <w:rFonts w:ascii="Times New Roman" w:hAnsi="Times New Roman" w:cs="Times New Roman"/>
        </w:rPr>
        <w:t>(6), 1125–1132. https://doi.org/10.1006/anbe.2001.1711</w:t>
      </w:r>
    </w:p>
    <w:p w14:paraId="553A4B9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een, D. J., Peters, A., &amp; Cockburn, A. (2002). Extra-pair paternity and mate-guarding behaviour in the brown thornbill. </w:t>
      </w:r>
      <w:r w:rsidRPr="00000BF2">
        <w:rPr>
          <w:rFonts w:ascii="Times New Roman" w:hAnsi="Times New Roman" w:cs="Times New Roman"/>
          <w:i/>
          <w:iCs/>
        </w:rPr>
        <w:t>Australian Journal of Zoology</w:t>
      </w:r>
      <w:r w:rsidRPr="00000BF2">
        <w:rPr>
          <w:rFonts w:ascii="Times New Roman" w:hAnsi="Times New Roman" w:cs="Times New Roman"/>
        </w:rPr>
        <w:t xml:space="preserve">, </w:t>
      </w:r>
      <w:r w:rsidRPr="00000BF2">
        <w:rPr>
          <w:rFonts w:ascii="Times New Roman" w:hAnsi="Times New Roman" w:cs="Times New Roman"/>
          <w:i/>
          <w:iCs/>
        </w:rPr>
        <w:t>50</w:t>
      </w:r>
      <w:r w:rsidRPr="00000BF2">
        <w:rPr>
          <w:rFonts w:ascii="Times New Roman" w:hAnsi="Times New Roman" w:cs="Times New Roman"/>
        </w:rPr>
        <w:t>(6), 565. https://doi.org/10.1071/ZO02037</w:t>
      </w:r>
    </w:p>
    <w:p w14:paraId="3873D06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endelmeier, A., Arlettaz, R., Olano-Marin, J., &amp; Pasinelli, G. (2017). Experimentally provided conspecific cues boost bird territory density but not breeding performance.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8</w:t>
      </w:r>
      <w:r w:rsidRPr="00000BF2">
        <w:rPr>
          <w:rFonts w:ascii="Times New Roman" w:hAnsi="Times New Roman" w:cs="Times New Roman"/>
        </w:rPr>
        <w:t>(1), 174–185. https://doi.org/10.1093/beheco/arw144</w:t>
      </w:r>
    </w:p>
    <w:p w14:paraId="4E0FD23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iffith, S. C., Holleley, C. E., Mariette, M. M., Pryke, S. R., &amp; Svedin, N. (2010). Low level of extrapair parentage in wild zebra finche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79</w:t>
      </w:r>
      <w:r w:rsidRPr="00000BF2">
        <w:rPr>
          <w:rFonts w:ascii="Times New Roman" w:hAnsi="Times New Roman" w:cs="Times New Roman"/>
        </w:rPr>
        <w:t>(2), 261–264. https://doi.org/10.1016/j.anbehav.2009.11.031</w:t>
      </w:r>
    </w:p>
    <w:p w14:paraId="50017CE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iffith, S. C., Stewart, I. R. K., Dawson, D. A., Owens, I. P. F., &amp; Burke, T. (1999). Contrasting levels of extra-pair paternity in mainland and island populations of the house sparrow (Passer domesticus): Is there an ‘island effect’? </w:t>
      </w:r>
      <w:r w:rsidRPr="00000BF2">
        <w:rPr>
          <w:rFonts w:ascii="Times New Roman" w:hAnsi="Times New Roman" w:cs="Times New Roman"/>
          <w:i/>
          <w:iCs/>
        </w:rPr>
        <w:t>Biological Journal of the Linnean Society</w:t>
      </w:r>
      <w:r w:rsidRPr="00000BF2">
        <w:rPr>
          <w:rFonts w:ascii="Times New Roman" w:hAnsi="Times New Roman" w:cs="Times New Roman"/>
        </w:rPr>
        <w:t xml:space="preserve">, </w:t>
      </w:r>
      <w:r w:rsidRPr="00000BF2">
        <w:rPr>
          <w:rFonts w:ascii="Times New Roman" w:hAnsi="Times New Roman" w:cs="Times New Roman"/>
          <w:i/>
          <w:iCs/>
        </w:rPr>
        <w:t>68</w:t>
      </w:r>
      <w:r w:rsidRPr="00000BF2">
        <w:rPr>
          <w:rFonts w:ascii="Times New Roman" w:hAnsi="Times New Roman" w:cs="Times New Roman"/>
        </w:rPr>
        <w:t>(1–2), 303–316. https://doi.org/10.1111/j.1095-8312.1999.tb01171.x</w:t>
      </w:r>
    </w:p>
    <w:p w14:paraId="64215E5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iggio, M., Matessi, G., &amp; Marin, G. (2004). No evidence of extra‐pair paternity in a colonial seabird, the common tern </w:t>
      </w:r>
      <w:r w:rsidRPr="00000BF2">
        <w:rPr>
          <w:rFonts w:ascii="Times New Roman" w:hAnsi="Times New Roman" w:cs="Times New Roman"/>
          <w:i/>
          <w:iCs/>
        </w:rPr>
        <w:t>(Sterna hirundo)</w:t>
      </w:r>
      <w:r w:rsidRPr="00000BF2">
        <w:rPr>
          <w:rFonts w:ascii="Times New Roman" w:hAnsi="Times New Roman" w:cs="Times New Roman"/>
        </w:rPr>
        <w:t xml:space="preserve">. </w:t>
      </w:r>
      <w:r w:rsidRPr="00000BF2">
        <w:rPr>
          <w:rFonts w:ascii="Times New Roman" w:hAnsi="Times New Roman" w:cs="Times New Roman"/>
          <w:i/>
          <w:iCs/>
        </w:rPr>
        <w:t>Italian Journal of Zoology</w:t>
      </w:r>
      <w:r w:rsidRPr="00000BF2">
        <w:rPr>
          <w:rFonts w:ascii="Times New Roman" w:hAnsi="Times New Roman" w:cs="Times New Roman"/>
        </w:rPr>
        <w:t xml:space="preserve">, </w:t>
      </w:r>
      <w:r w:rsidRPr="00000BF2">
        <w:rPr>
          <w:rFonts w:ascii="Times New Roman" w:hAnsi="Times New Roman" w:cs="Times New Roman"/>
          <w:i/>
          <w:iCs/>
        </w:rPr>
        <w:t>71</w:t>
      </w:r>
      <w:r w:rsidRPr="00000BF2">
        <w:rPr>
          <w:rFonts w:ascii="Times New Roman" w:hAnsi="Times New Roman" w:cs="Times New Roman"/>
        </w:rPr>
        <w:t>(3), 219–222. https://doi.org/10.1080/11250000409356575</w:t>
      </w:r>
    </w:p>
    <w:p w14:paraId="6F2E1BA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Grinkov, V. G., Bauer, A., Gashkov, S. I., Sternberg, H., &amp; Wink, M. (2018). Diversity of social-genetic relationships in the socially monogamous pied flycatcher (</w:t>
      </w:r>
      <w:r w:rsidRPr="00000BF2">
        <w:rPr>
          <w:rFonts w:ascii="Times New Roman" w:hAnsi="Times New Roman" w:cs="Times New Roman"/>
          <w:i/>
          <w:iCs/>
        </w:rPr>
        <w:t>Ficedula hypoleuca</w:t>
      </w:r>
      <w:r w:rsidRPr="00000BF2">
        <w:rPr>
          <w:rFonts w:ascii="Times New Roman" w:hAnsi="Times New Roman" w:cs="Times New Roman"/>
        </w:rPr>
        <w:t xml:space="preserve">) breeding in Western Siberia. </w:t>
      </w:r>
      <w:r w:rsidRPr="00000BF2">
        <w:rPr>
          <w:rFonts w:ascii="Times New Roman" w:hAnsi="Times New Roman" w:cs="Times New Roman"/>
          <w:i/>
          <w:iCs/>
        </w:rPr>
        <w:t>PeerJ</w:t>
      </w:r>
      <w:r w:rsidRPr="00000BF2">
        <w:rPr>
          <w:rFonts w:ascii="Times New Roman" w:hAnsi="Times New Roman" w:cs="Times New Roman"/>
        </w:rPr>
        <w:t xml:space="preserve">, </w:t>
      </w:r>
      <w:r w:rsidRPr="00000BF2">
        <w:rPr>
          <w:rFonts w:ascii="Times New Roman" w:hAnsi="Times New Roman" w:cs="Times New Roman"/>
          <w:i/>
          <w:iCs/>
        </w:rPr>
        <w:t>6</w:t>
      </w:r>
      <w:r w:rsidRPr="00000BF2">
        <w:rPr>
          <w:rFonts w:ascii="Times New Roman" w:hAnsi="Times New Roman" w:cs="Times New Roman"/>
        </w:rPr>
        <w:t>, e6059. https://doi.org/10.7717/peerj.6059</w:t>
      </w:r>
    </w:p>
    <w:p w14:paraId="56E8D2C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inkov, V. G., Bauer, A., Sternberg, H., &amp; Wink, M. (2020). Heritability of the extra-pair mating behaviour of the pied flycatcher in Western Siberia. </w:t>
      </w:r>
      <w:r w:rsidRPr="00000BF2">
        <w:rPr>
          <w:rFonts w:ascii="Times New Roman" w:hAnsi="Times New Roman" w:cs="Times New Roman"/>
          <w:i/>
          <w:iCs/>
        </w:rPr>
        <w:t>PeerJ</w:t>
      </w:r>
      <w:r w:rsidRPr="00000BF2">
        <w:rPr>
          <w:rFonts w:ascii="Times New Roman" w:hAnsi="Times New Roman" w:cs="Times New Roman"/>
        </w:rPr>
        <w:t xml:space="preserve">, </w:t>
      </w:r>
      <w:r w:rsidRPr="00000BF2">
        <w:rPr>
          <w:rFonts w:ascii="Times New Roman" w:hAnsi="Times New Roman" w:cs="Times New Roman"/>
          <w:i/>
          <w:iCs/>
        </w:rPr>
        <w:t>8</w:t>
      </w:r>
      <w:r w:rsidRPr="00000BF2">
        <w:rPr>
          <w:rFonts w:ascii="Times New Roman" w:hAnsi="Times New Roman" w:cs="Times New Roman"/>
        </w:rPr>
        <w:t>, e9571. https://doi.org/10.7717/peerj.9571</w:t>
      </w:r>
    </w:p>
    <w:p w14:paraId="3CEA095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rinkov, V. G., Bauer, A., Sternberg, H., &amp; Wink, M. (2022). Understanding Extra-Pair Mating Behaviour: A Case Study of Socially Monogamous European Pied Flycatcher (Ficedula hypoleuca) in Western Siberia. </w:t>
      </w:r>
      <w:r w:rsidRPr="00000BF2">
        <w:rPr>
          <w:rFonts w:ascii="Times New Roman" w:hAnsi="Times New Roman" w:cs="Times New Roman"/>
          <w:i/>
          <w:iCs/>
        </w:rPr>
        <w:t>Diversity</w:t>
      </w:r>
      <w:r w:rsidRPr="00000BF2">
        <w:rPr>
          <w:rFonts w:ascii="Times New Roman" w:hAnsi="Times New Roman" w:cs="Times New Roman"/>
        </w:rPr>
        <w:t xml:space="preserve">, </w:t>
      </w:r>
      <w:r w:rsidRPr="00000BF2">
        <w:rPr>
          <w:rFonts w:ascii="Times New Roman" w:hAnsi="Times New Roman" w:cs="Times New Roman"/>
          <w:i/>
          <w:iCs/>
        </w:rPr>
        <w:t>14</w:t>
      </w:r>
      <w:r w:rsidRPr="00000BF2">
        <w:rPr>
          <w:rFonts w:ascii="Times New Roman" w:hAnsi="Times New Roman" w:cs="Times New Roman"/>
        </w:rPr>
        <w:t>(4), 283. https://doi.org/10.3390/d14040283</w:t>
      </w:r>
    </w:p>
    <w:p w14:paraId="7975E0B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Gyllensten, U. B., Jakobsson, S., &amp; Temrin, H. (1990). No evidence for illegitimate young in monogamous and polygynous warblers. </w:t>
      </w:r>
      <w:r w:rsidRPr="00000BF2">
        <w:rPr>
          <w:rFonts w:ascii="Times New Roman" w:hAnsi="Times New Roman" w:cs="Times New Roman"/>
          <w:i/>
          <w:iCs/>
        </w:rPr>
        <w:t>Nature</w:t>
      </w:r>
      <w:r w:rsidRPr="00000BF2">
        <w:rPr>
          <w:rFonts w:ascii="Times New Roman" w:hAnsi="Times New Roman" w:cs="Times New Roman"/>
        </w:rPr>
        <w:t xml:space="preserve">, </w:t>
      </w:r>
      <w:r w:rsidRPr="00000BF2">
        <w:rPr>
          <w:rFonts w:ascii="Times New Roman" w:hAnsi="Times New Roman" w:cs="Times New Roman"/>
          <w:i/>
          <w:iCs/>
        </w:rPr>
        <w:t>343</w:t>
      </w:r>
      <w:r w:rsidRPr="00000BF2">
        <w:rPr>
          <w:rFonts w:ascii="Times New Roman" w:hAnsi="Times New Roman" w:cs="Times New Roman"/>
        </w:rPr>
        <w:t>(6254), 168–170. https://doi.org/10.1038/343168a0</w:t>
      </w:r>
    </w:p>
    <w:p w14:paraId="3A39D11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ggerty, T. M., Morton, E. S., &amp; Fleischer, R. C. (2001). Genetic Monogamy in Carolina Wrens (Thryothorus ludovicianus).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8</w:t>
      </w:r>
      <w:r w:rsidRPr="00000BF2">
        <w:rPr>
          <w:rFonts w:ascii="Times New Roman" w:hAnsi="Times New Roman" w:cs="Times New Roman"/>
        </w:rPr>
        <w:t>(1), 215–219. https://doi.org/10.1093/auk/118.1.215</w:t>
      </w:r>
    </w:p>
    <w:p w14:paraId="5716999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ig, S. M. (2003). Parentage and Relatedness in Polyandrous Comb-Crested Jacanas Using ISSRs. </w:t>
      </w:r>
      <w:r w:rsidRPr="00000BF2">
        <w:rPr>
          <w:rFonts w:ascii="Times New Roman" w:hAnsi="Times New Roman" w:cs="Times New Roman"/>
          <w:i/>
          <w:iCs/>
        </w:rPr>
        <w:t>Journal of Heredity</w:t>
      </w:r>
      <w:r w:rsidRPr="00000BF2">
        <w:rPr>
          <w:rFonts w:ascii="Times New Roman" w:hAnsi="Times New Roman" w:cs="Times New Roman"/>
        </w:rPr>
        <w:t xml:space="preserve">, </w:t>
      </w:r>
      <w:r w:rsidRPr="00000BF2">
        <w:rPr>
          <w:rFonts w:ascii="Times New Roman" w:hAnsi="Times New Roman" w:cs="Times New Roman"/>
          <w:i/>
          <w:iCs/>
        </w:rPr>
        <w:t>94</w:t>
      </w:r>
      <w:r w:rsidRPr="00000BF2">
        <w:rPr>
          <w:rFonts w:ascii="Times New Roman" w:hAnsi="Times New Roman" w:cs="Times New Roman"/>
        </w:rPr>
        <w:t>(4), 302–309. https://doi.org/10.1093/jhered/esg072</w:t>
      </w:r>
    </w:p>
    <w:p w14:paraId="190F584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ig, S. M., Walters, J. R., &amp; Plissner, J. H. (1994). Genetic evidence for monogamy in the cooperatively breeding red-cockaded woodpecker.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34</w:t>
      </w:r>
      <w:r w:rsidRPr="00000BF2">
        <w:rPr>
          <w:rFonts w:ascii="Times New Roman" w:hAnsi="Times New Roman" w:cs="Times New Roman"/>
        </w:rPr>
        <w:t>(4), 295–303. https://doi.org/10.1007/BF00183480</w:t>
      </w:r>
    </w:p>
    <w:p w14:paraId="7CBB540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ll, M. L., &amp; Magrath, R. D. (2000). Duetting and mate-guarding in Australian magpie-larks </w:t>
      </w:r>
      <w:proofErr w:type="gramStart"/>
      <w:r w:rsidRPr="00000BF2">
        <w:rPr>
          <w:rFonts w:ascii="Times New Roman" w:hAnsi="Times New Roman" w:cs="Times New Roman"/>
        </w:rPr>
        <w:t>( Grallina</w:t>
      </w:r>
      <w:proofErr w:type="gramEnd"/>
      <w:r w:rsidRPr="00000BF2">
        <w:rPr>
          <w:rFonts w:ascii="Times New Roman" w:hAnsi="Times New Roman" w:cs="Times New Roman"/>
        </w:rPr>
        <w:t xml:space="preserve"> cyanoleuca).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7</w:t>
      </w:r>
      <w:r w:rsidRPr="00000BF2">
        <w:rPr>
          <w:rFonts w:ascii="Times New Roman" w:hAnsi="Times New Roman" w:cs="Times New Roman"/>
        </w:rPr>
        <w:t>(3), 180–187. https://doi.org/10.1007/s002650050009</w:t>
      </w:r>
    </w:p>
    <w:p w14:paraId="399319A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mao, S., &amp; Saito, D. S. (2005). Extrapair Fertilization in the Black-Browed Reed Warbler (Acrocephalus Bistrigiceps): Effects on Mating Status and Nesting Cycle of Cuckolded and Cuckolder Males.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22</w:t>
      </w:r>
      <w:r w:rsidRPr="00000BF2">
        <w:rPr>
          <w:rFonts w:ascii="Times New Roman" w:hAnsi="Times New Roman" w:cs="Times New Roman"/>
        </w:rPr>
        <w:t>(4), 1086–1096. https://doi.org/10.1093/auk/122.4.1086</w:t>
      </w:r>
    </w:p>
    <w:p w14:paraId="5B4D2EB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nsson, B., Hasselquist, D., &amp; Bensch, S. (2004). Do female great reed warblers seek extra–pair fertilizations to avoid inbreeding? </w:t>
      </w:r>
      <w:r w:rsidRPr="00000BF2">
        <w:rPr>
          <w:rFonts w:ascii="Times New Roman" w:hAnsi="Times New Roman" w:cs="Times New Roman"/>
          <w:i/>
          <w:iCs/>
        </w:rPr>
        <w:t>Proceedings of the Royal Society of London. Series B: Biological Sciences</w:t>
      </w:r>
      <w:r w:rsidRPr="00000BF2">
        <w:rPr>
          <w:rFonts w:ascii="Times New Roman" w:hAnsi="Times New Roman" w:cs="Times New Roman"/>
        </w:rPr>
        <w:t xml:space="preserve">, </w:t>
      </w:r>
      <w:r w:rsidRPr="00000BF2">
        <w:rPr>
          <w:rFonts w:ascii="Times New Roman" w:hAnsi="Times New Roman" w:cs="Times New Roman"/>
          <w:i/>
          <w:iCs/>
        </w:rPr>
        <w:t>271</w:t>
      </w:r>
      <w:r w:rsidRPr="00000BF2">
        <w:rPr>
          <w:rFonts w:ascii="Times New Roman" w:hAnsi="Times New Roman" w:cs="Times New Roman"/>
        </w:rPr>
        <w:t>(suppl_5). https://doi.org/10.1098/rsbl.2004.0164</w:t>
      </w:r>
    </w:p>
    <w:p w14:paraId="3B05B15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rtley, I. R., Davies, N. B., Hatchwell, B. J., Desrochers, A., Nebel, D., &amp; Burke, T. (1995). The polygynandrous mating system of the alpine accentor, Prunella collaris. II. Multiple </w:t>
      </w:r>
      <w:r w:rsidRPr="00000BF2">
        <w:rPr>
          <w:rFonts w:ascii="Times New Roman" w:hAnsi="Times New Roman" w:cs="Times New Roman"/>
        </w:rPr>
        <w:lastRenderedPageBreak/>
        <w:t xml:space="preserve">paternity and parental effort.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49</w:t>
      </w:r>
      <w:r w:rsidRPr="00000BF2">
        <w:rPr>
          <w:rFonts w:ascii="Times New Roman" w:hAnsi="Times New Roman" w:cs="Times New Roman"/>
        </w:rPr>
        <w:t>(3), 789–803. https://doi.org/10.1016/0003-3472(95)80210-X</w:t>
      </w:r>
    </w:p>
    <w:p w14:paraId="647048E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Hartley, I. R., Shepherd, M., &amp; Burke, T. R. T. (1993). Reproductive success of polygynous male corn buntings (</w:t>
      </w:r>
      <w:r w:rsidRPr="00000BF2">
        <w:rPr>
          <w:rFonts w:ascii="Times New Roman" w:hAnsi="Times New Roman" w:cs="Times New Roman"/>
          <w:i/>
          <w:iCs/>
        </w:rPr>
        <w:t>Miliaria calandra</w:t>
      </w:r>
      <w:r w:rsidRPr="00000BF2">
        <w:rPr>
          <w:rFonts w:ascii="Times New Roman" w:hAnsi="Times New Roman" w:cs="Times New Roman"/>
        </w:rPr>
        <w:t xml:space="preserve">) as confirmed by DNA fingerprinting.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4</w:t>
      </w:r>
      <w:r w:rsidRPr="00000BF2">
        <w:rPr>
          <w:rFonts w:ascii="Times New Roman" w:hAnsi="Times New Roman" w:cs="Times New Roman"/>
        </w:rPr>
        <w:t>(4), 310–317. https://doi.org/10.1093/beheco/4.4.310</w:t>
      </w:r>
    </w:p>
    <w:p w14:paraId="42AA26B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sselquist, D., Bensch, S., &amp; von Schantz, T. (1996). Correlation between male song repertoire, extra-pair paternity and offspring survival in the great reed warbler. </w:t>
      </w:r>
      <w:r w:rsidRPr="00000BF2">
        <w:rPr>
          <w:rFonts w:ascii="Times New Roman" w:hAnsi="Times New Roman" w:cs="Times New Roman"/>
          <w:i/>
          <w:iCs/>
        </w:rPr>
        <w:t>Nature</w:t>
      </w:r>
      <w:r w:rsidRPr="00000BF2">
        <w:rPr>
          <w:rFonts w:ascii="Times New Roman" w:hAnsi="Times New Roman" w:cs="Times New Roman"/>
        </w:rPr>
        <w:t xml:space="preserve">, </w:t>
      </w:r>
      <w:r w:rsidRPr="00000BF2">
        <w:rPr>
          <w:rFonts w:ascii="Times New Roman" w:hAnsi="Times New Roman" w:cs="Times New Roman"/>
          <w:i/>
          <w:iCs/>
        </w:rPr>
        <w:t>381</w:t>
      </w:r>
      <w:r w:rsidRPr="00000BF2">
        <w:rPr>
          <w:rFonts w:ascii="Times New Roman" w:hAnsi="Times New Roman" w:cs="Times New Roman"/>
        </w:rPr>
        <w:t>(6579), 229–232. https://doi.org/10.1038/381229a0</w:t>
      </w:r>
    </w:p>
    <w:p w14:paraId="149B9E3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atchwell, B. J., Ross, D. J., Chaline, N., Fowlie, M. K., &amp; Burke, T. (2002). Parentage in the cooperative breeding system of long-tailed tits, Aegithalos caudatu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4</w:t>
      </w:r>
      <w:r w:rsidRPr="00000BF2">
        <w:rPr>
          <w:rFonts w:ascii="Times New Roman" w:hAnsi="Times New Roman" w:cs="Times New Roman"/>
        </w:rPr>
        <w:t>(1), 55–63. https://doi.org/10.1006/anbe.2002.3033</w:t>
      </w:r>
    </w:p>
    <w:p w14:paraId="31122B4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er, L. (1996). Cooperative breeding by Alpine AccentorsPrunella collaris: Polygynandry, territoriality and multiple paternity.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37</w:t>
      </w:r>
      <w:r w:rsidRPr="00000BF2">
        <w:rPr>
          <w:rFonts w:ascii="Times New Roman" w:hAnsi="Times New Roman" w:cs="Times New Roman"/>
        </w:rPr>
        <w:t>(1), 35–51. https://doi.org/10.1007/BF01651498</w:t>
      </w:r>
    </w:p>
    <w:p w14:paraId="2113279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g, D., Ens, B. J., Burke, T., Jenkins, L., &amp; Kruijt, J. P. (1993). Why Does the Typically Monogamous Oystercatcher (Haematopus Ostralegus) Engage in Extra-Pair Copulations? </w:t>
      </w:r>
      <w:r w:rsidRPr="00000BF2">
        <w:rPr>
          <w:rFonts w:ascii="Times New Roman" w:hAnsi="Times New Roman" w:cs="Times New Roman"/>
          <w:i/>
          <w:iCs/>
        </w:rPr>
        <w:t>Behaviour</w:t>
      </w:r>
      <w:r w:rsidRPr="00000BF2">
        <w:rPr>
          <w:rFonts w:ascii="Times New Roman" w:hAnsi="Times New Roman" w:cs="Times New Roman"/>
        </w:rPr>
        <w:t xml:space="preserve">, </w:t>
      </w:r>
      <w:r w:rsidRPr="00000BF2">
        <w:rPr>
          <w:rFonts w:ascii="Times New Roman" w:hAnsi="Times New Roman" w:cs="Times New Roman"/>
          <w:i/>
          <w:iCs/>
        </w:rPr>
        <w:t>126</w:t>
      </w:r>
      <w:r w:rsidRPr="00000BF2">
        <w:rPr>
          <w:rFonts w:ascii="Times New Roman" w:hAnsi="Times New Roman" w:cs="Times New Roman"/>
        </w:rPr>
        <w:t>(3–4), 247–289. https://doi.org/10.1163/156853993X00137</w:t>
      </w:r>
    </w:p>
    <w:p w14:paraId="76E1F1A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insohn, R., Dunn, P., Legge, S., &amp; Double, M. (2000). Coalitions of relatives and reproductive skew in cooperatively breeding white-winged choughs. </w:t>
      </w:r>
      <w:r w:rsidRPr="00000BF2">
        <w:rPr>
          <w:rFonts w:ascii="Times New Roman" w:hAnsi="Times New Roman" w:cs="Times New Roman"/>
          <w:i/>
          <w:iCs/>
        </w:rPr>
        <w:t>Proceedings of the Royal Society of London. Series B: Biological Sciences</w:t>
      </w:r>
      <w:r w:rsidRPr="00000BF2">
        <w:rPr>
          <w:rFonts w:ascii="Times New Roman" w:hAnsi="Times New Roman" w:cs="Times New Roman"/>
        </w:rPr>
        <w:t xml:space="preserve">, </w:t>
      </w:r>
      <w:r w:rsidRPr="00000BF2">
        <w:rPr>
          <w:rFonts w:ascii="Times New Roman" w:hAnsi="Times New Roman" w:cs="Times New Roman"/>
          <w:i/>
          <w:iCs/>
        </w:rPr>
        <w:t>267</w:t>
      </w:r>
      <w:r w:rsidRPr="00000BF2">
        <w:rPr>
          <w:rFonts w:ascii="Times New Roman" w:hAnsi="Times New Roman" w:cs="Times New Roman"/>
        </w:rPr>
        <w:t>(1440), 243–249. https://doi.org/10.1098/rspb.2000.0993</w:t>
      </w:r>
    </w:p>
    <w:p w14:paraId="5500061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lfenstein, F., Tirard, C., Danchin, E., &amp; Wagner, R. H. (2004). Low Frequency of Extra-Pair Paternity and High Frequency of Adoption in Black-Legged Kittiwakes.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6</w:t>
      </w:r>
      <w:r w:rsidRPr="00000BF2">
        <w:rPr>
          <w:rFonts w:ascii="Times New Roman" w:hAnsi="Times New Roman" w:cs="Times New Roman"/>
        </w:rPr>
        <w:t>, 149–155. https://doi.org/10.1093/condor/106.1.149</w:t>
      </w:r>
    </w:p>
    <w:p w14:paraId="7CF7187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nderson, I. G., Hart, P. J. B., &amp; Burke, T. (2000). Strict monogamy in a semi-colonial passerine: The Jackdaw </w:t>
      </w:r>
      <w:r w:rsidRPr="00000BF2">
        <w:rPr>
          <w:rFonts w:ascii="Times New Roman" w:hAnsi="Times New Roman" w:cs="Times New Roman"/>
          <w:i/>
          <w:iCs/>
        </w:rPr>
        <w:t>Corvus monedula</w:t>
      </w:r>
      <w:r w:rsidRPr="00000BF2">
        <w:rPr>
          <w:rFonts w:ascii="Times New Roman" w:hAnsi="Times New Roman" w:cs="Times New Roman"/>
        </w:rPr>
        <w:t xml:space="preserve">.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1</w:t>
      </w:r>
      <w:r w:rsidRPr="00000BF2">
        <w:rPr>
          <w:rFonts w:ascii="Times New Roman" w:hAnsi="Times New Roman" w:cs="Times New Roman"/>
        </w:rPr>
        <w:t>(2), 177–182. https://doi.org/10.1034/j.1600-048X.2000.310209.x</w:t>
      </w:r>
    </w:p>
    <w:p w14:paraId="2E7190B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enry, I., Antoniazza, S., Dubey, S., Simon, C., Waldvogel, C., Burri, R., &amp; Roulin, A. (2013). Multiple Paternity in Polyandrous Barn Owls (Tyto alba). </w:t>
      </w:r>
      <w:r w:rsidRPr="00000BF2">
        <w:rPr>
          <w:rFonts w:ascii="Times New Roman" w:hAnsi="Times New Roman" w:cs="Times New Roman"/>
          <w:i/>
          <w:iCs/>
        </w:rPr>
        <w:t>PLoS ONE</w:t>
      </w:r>
      <w:r w:rsidRPr="00000BF2">
        <w:rPr>
          <w:rFonts w:ascii="Times New Roman" w:hAnsi="Times New Roman" w:cs="Times New Roman"/>
        </w:rPr>
        <w:t xml:space="preserve">, </w:t>
      </w:r>
      <w:r w:rsidRPr="00000BF2">
        <w:rPr>
          <w:rFonts w:ascii="Times New Roman" w:hAnsi="Times New Roman" w:cs="Times New Roman"/>
          <w:i/>
          <w:iCs/>
        </w:rPr>
        <w:t>8</w:t>
      </w:r>
      <w:r w:rsidRPr="00000BF2">
        <w:rPr>
          <w:rFonts w:ascii="Times New Roman" w:hAnsi="Times New Roman" w:cs="Times New Roman"/>
        </w:rPr>
        <w:t>(11), e80112. https://doi.org/10.1371/journal.pone.0080112</w:t>
      </w:r>
    </w:p>
    <w:p w14:paraId="55C9015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Hess, B. D., Dunn, P. O., &amp; Whittingham, L. A. (2012). Females choose multiple mates in the lekking Greater Prairie-Chicken (</w:t>
      </w:r>
      <w:r w:rsidRPr="00000BF2">
        <w:rPr>
          <w:rFonts w:ascii="Times New Roman" w:hAnsi="Times New Roman" w:cs="Times New Roman"/>
          <w:i/>
          <w:iCs/>
        </w:rPr>
        <w:t>Tympanuchus cupido</w:t>
      </w:r>
      <w:r w:rsidRPr="00000BF2">
        <w:rPr>
          <w:rFonts w:ascii="Times New Roman" w:hAnsi="Times New Roman" w:cs="Times New Roman"/>
        </w:rPr>
        <w:t xml:space="preserve">).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29</w:t>
      </w:r>
      <w:r w:rsidRPr="00000BF2">
        <w:rPr>
          <w:rFonts w:ascii="Times New Roman" w:hAnsi="Times New Roman" w:cs="Times New Roman"/>
        </w:rPr>
        <w:t>(1), 133–139. https://doi.org/10.1525/auk.2011.11095</w:t>
      </w:r>
    </w:p>
    <w:p w14:paraId="1B461A9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Hill, C. E., &amp; Post, W. (2005). Extra-pair paternity in Seaside Sparrows.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76</w:t>
      </w:r>
      <w:r w:rsidRPr="00000BF2">
        <w:rPr>
          <w:rFonts w:ascii="Times New Roman" w:hAnsi="Times New Roman" w:cs="Times New Roman"/>
        </w:rPr>
        <w:t>(2), 119–126. https://doi.org/10.1648/0273-8570-76.2.119</w:t>
      </w:r>
    </w:p>
    <w:p w14:paraId="6B75CE9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offman, J. I., Munro, K., Kilner, R. M., &amp; Amos, W. (2010). High rates of infidelity in the Grey Fantail </w:t>
      </w:r>
      <w:r w:rsidRPr="00000BF2">
        <w:rPr>
          <w:rFonts w:ascii="Times New Roman" w:hAnsi="Times New Roman" w:cs="Times New Roman"/>
          <w:i/>
          <w:iCs/>
        </w:rPr>
        <w:t>Rhipidura albiscapa</w:t>
      </w:r>
      <w:r w:rsidRPr="00000BF2">
        <w:rPr>
          <w:rFonts w:ascii="Times New Roman" w:hAnsi="Times New Roman" w:cs="Times New Roman"/>
        </w:rPr>
        <w:t xml:space="preserve"> suggest that testis size may be a better correlate of extra-pair paternity than sexual dimorphism.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52</w:t>
      </w:r>
      <w:r w:rsidRPr="00000BF2">
        <w:rPr>
          <w:rFonts w:ascii="Times New Roman" w:hAnsi="Times New Roman" w:cs="Times New Roman"/>
        </w:rPr>
        <w:t>(2), 378–385. https://doi.org/10.1111/j.1474-919X.2009.01007.x</w:t>
      </w:r>
    </w:p>
    <w:p w14:paraId="2184681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Hsu, Y.-C., Li, S.-H., Lin, Y.-S., Philippart, M. T., &amp; Severinghaus, L. L. (2006). High frequency of extrapair copulation with low level of extrapair fertilization in the Lanyu scops owl </w:t>
      </w:r>
      <w:r w:rsidRPr="00000BF2">
        <w:rPr>
          <w:rFonts w:ascii="Times New Roman" w:hAnsi="Times New Roman" w:cs="Times New Roman"/>
          <w:i/>
          <w:iCs/>
        </w:rPr>
        <w:t>Otus elegans botelensis</w:t>
      </w:r>
      <w:r w:rsidRPr="00000BF2">
        <w:rPr>
          <w:rFonts w:ascii="Times New Roman" w:hAnsi="Times New Roman" w:cs="Times New Roman"/>
        </w:rPr>
        <w:t xml:space="preserve">.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7</w:t>
      </w:r>
      <w:r w:rsidRPr="00000BF2">
        <w:rPr>
          <w:rFonts w:ascii="Times New Roman" w:hAnsi="Times New Roman" w:cs="Times New Roman"/>
        </w:rPr>
        <w:t>(1), 36–40. https://doi.org/10.1111/j.2006.0908-8857.03687.x</w:t>
      </w:r>
    </w:p>
    <w:p w14:paraId="6F9A8C1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Jamieson, I. G., Quinn, J. S., Rose, P. A., &amp; White, B. N. (1994). Shared paternity among non-relatives is a result of an egalitarian mating system in a communally breeding bird, the pukeko. </w:t>
      </w:r>
      <w:r w:rsidRPr="00000BF2">
        <w:rPr>
          <w:rFonts w:ascii="Times New Roman" w:hAnsi="Times New Roman" w:cs="Times New Roman"/>
          <w:i/>
          <w:iCs/>
        </w:rPr>
        <w:t>Proceedings of the Royal Society of London. Series B: Biological Sciences</w:t>
      </w:r>
      <w:r w:rsidRPr="00000BF2">
        <w:rPr>
          <w:rFonts w:ascii="Times New Roman" w:hAnsi="Times New Roman" w:cs="Times New Roman"/>
        </w:rPr>
        <w:t xml:space="preserve">, </w:t>
      </w:r>
      <w:r w:rsidRPr="00000BF2">
        <w:rPr>
          <w:rFonts w:ascii="Times New Roman" w:hAnsi="Times New Roman" w:cs="Times New Roman"/>
          <w:i/>
          <w:iCs/>
        </w:rPr>
        <w:t>257</w:t>
      </w:r>
      <w:r w:rsidRPr="00000BF2">
        <w:rPr>
          <w:rFonts w:ascii="Times New Roman" w:hAnsi="Times New Roman" w:cs="Times New Roman"/>
        </w:rPr>
        <w:t>(1350), 271–277. https://doi.org/10.1098/rspb.1994.0125</w:t>
      </w:r>
    </w:p>
    <w:p w14:paraId="16FCC4E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Johannessen, L. E., Ke, D., Lu, X., &amp; Lifjeld, J. T. (2011). Geographical variation in patterns of parentage and relatedness in the co-operatively breeding Ground Tit Parus humilis.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53</w:t>
      </w:r>
      <w:r w:rsidRPr="00000BF2">
        <w:rPr>
          <w:rFonts w:ascii="Times New Roman" w:hAnsi="Times New Roman" w:cs="Times New Roman"/>
        </w:rPr>
        <w:t>(2), 373–383. https://doi.org/10.1111/j.1474-919X.2011.01115.x</w:t>
      </w:r>
    </w:p>
    <w:p w14:paraId="7A1B235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Johannessen, L. E., Slagsvold, T., Hansen, B. T., &amp; Lifjeld, J. T. (2005). Manipulation of male quality in wild tits: Effects on paternity los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6</w:t>
      </w:r>
      <w:r w:rsidRPr="00000BF2">
        <w:rPr>
          <w:rFonts w:ascii="Times New Roman" w:hAnsi="Times New Roman" w:cs="Times New Roman"/>
        </w:rPr>
        <w:t>(4), 747–754. https://doi.org/10.1093/beheco/ari048</w:t>
      </w:r>
    </w:p>
    <w:p w14:paraId="7E27B4B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Ju, J., Yin, J., Racey, P., Zhang, L., Li, D., &amp; Wan, D. (2014). Extra-Pair Paternity in Varied Tits </w:t>
      </w:r>
      <w:r w:rsidRPr="00000BF2">
        <w:rPr>
          <w:rFonts w:ascii="Times New Roman" w:hAnsi="Times New Roman" w:cs="Times New Roman"/>
          <w:i/>
          <w:iCs/>
        </w:rPr>
        <w:t>Poecile varius</w:t>
      </w:r>
      <w:r w:rsidRPr="00000BF2">
        <w:rPr>
          <w:rFonts w:ascii="Times New Roman" w:hAnsi="Times New Roman" w:cs="Times New Roman"/>
        </w:rPr>
        <w:t xml:space="preserve">. </w:t>
      </w:r>
      <w:r w:rsidRPr="00000BF2">
        <w:rPr>
          <w:rFonts w:ascii="Times New Roman" w:hAnsi="Times New Roman" w:cs="Times New Roman"/>
          <w:i/>
          <w:iCs/>
        </w:rPr>
        <w:t>Acta Ornithologica</w:t>
      </w:r>
      <w:r w:rsidRPr="00000BF2">
        <w:rPr>
          <w:rFonts w:ascii="Times New Roman" w:hAnsi="Times New Roman" w:cs="Times New Roman"/>
        </w:rPr>
        <w:t xml:space="preserve">, </w:t>
      </w:r>
      <w:r w:rsidRPr="00000BF2">
        <w:rPr>
          <w:rFonts w:ascii="Times New Roman" w:hAnsi="Times New Roman" w:cs="Times New Roman"/>
          <w:i/>
          <w:iCs/>
        </w:rPr>
        <w:t>49</w:t>
      </w:r>
      <w:r w:rsidRPr="00000BF2">
        <w:rPr>
          <w:rFonts w:ascii="Times New Roman" w:hAnsi="Times New Roman" w:cs="Times New Roman"/>
        </w:rPr>
        <w:t>(1), 131–137. https://doi.org/10.3161/000164514X682959</w:t>
      </w:r>
    </w:p>
    <w:p w14:paraId="544DCBD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empenaers, B., Everding, S., Bishop, C., Boag, P., &amp; Robertson, R. J. (2001). Extra-pair paternity and the reproductive role of male floaters in the tree swallow (Tachycineta bicolor).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9</w:t>
      </w:r>
      <w:r w:rsidRPr="00000BF2">
        <w:rPr>
          <w:rFonts w:ascii="Times New Roman" w:hAnsi="Times New Roman" w:cs="Times New Roman"/>
        </w:rPr>
        <w:t>(4), 251–259. https://doi.org/10.1007/s002650000305</w:t>
      </w:r>
    </w:p>
    <w:p w14:paraId="4791E9D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imwele, C. N., &amp; Graves, J. A. (2002). A molecular genetic analysis of the communal nesting of the ostrich (Struthio camelus).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2</w:t>
      </w:r>
      <w:r w:rsidRPr="00000BF2">
        <w:rPr>
          <w:rFonts w:ascii="Times New Roman" w:hAnsi="Times New Roman" w:cs="Times New Roman"/>
        </w:rPr>
        <w:t>(1), 229–236. https://doi.org/10.1046/j.1365-294X.2003.01727.x</w:t>
      </w:r>
    </w:p>
    <w:p w14:paraId="43C3FAA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latt, P. H., Stutchbury, B. J. M., &amp; Evans, M. L. (2008). Incubation feeding by male Scarlet Tanagers: A mate removal experiment.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79</w:t>
      </w:r>
      <w:r w:rsidRPr="00000BF2">
        <w:rPr>
          <w:rFonts w:ascii="Times New Roman" w:hAnsi="Times New Roman" w:cs="Times New Roman"/>
        </w:rPr>
        <w:t>(1), 1–10. https://doi.org/10.1111/j.1557-9263.2008.00139.x</w:t>
      </w:r>
    </w:p>
    <w:p w14:paraId="5073989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Klauke, N., Segelbacher, G., &amp; Schaefer, H. M. (2013). Reproductive success depends on the quality of helpers in the endangered, cooperative El Oro parakeet (</w:t>
      </w:r>
      <w:r w:rsidRPr="00000BF2">
        <w:rPr>
          <w:rFonts w:ascii="Times New Roman" w:hAnsi="Times New Roman" w:cs="Times New Roman"/>
          <w:i/>
          <w:iCs/>
        </w:rPr>
        <w:t>Pyrrhura orcesi</w:t>
      </w:r>
      <w:r w:rsidRPr="00000BF2">
        <w:rPr>
          <w:rFonts w:ascii="Times New Roman" w:hAnsi="Times New Roman" w:cs="Times New Roman"/>
        </w:rPr>
        <w:t xml:space="preserve">).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22</w:t>
      </w:r>
      <w:r w:rsidRPr="00000BF2">
        <w:rPr>
          <w:rFonts w:ascii="Times New Roman" w:hAnsi="Times New Roman" w:cs="Times New Roman"/>
        </w:rPr>
        <w:t>(7), 2011–2027. https://doi.org/10.1111/mec.12219</w:t>
      </w:r>
    </w:p>
    <w:p w14:paraId="7DB163A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leven, O., Bjerke, B.-A., &amp; Lifjeld, J. T. (2008). Genetic monogamy in the Common Crossbill (Loxia curvirostra).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49</w:t>
      </w:r>
      <w:r w:rsidRPr="00000BF2">
        <w:rPr>
          <w:rFonts w:ascii="Times New Roman" w:hAnsi="Times New Roman" w:cs="Times New Roman"/>
        </w:rPr>
        <w:t>(4), 651–654. https://doi.org/10.1007/s10336-008-0291-0</w:t>
      </w:r>
    </w:p>
    <w:p w14:paraId="194890C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leven, O., Øigarden, T., Foyn, B. E., Moksnes, A., Røskaft, E., Rudolfsen, G., Stokke, B. G., &amp; Lifjeld, J. T. (2007). Low frequency of extrapair paternity in the common redstart (Phoenicurus phoenicurus).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48</w:t>
      </w:r>
      <w:r w:rsidRPr="00000BF2">
        <w:rPr>
          <w:rFonts w:ascii="Times New Roman" w:hAnsi="Times New Roman" w:cs="Times New Roman"/>
        </w:rPr>
        <w:t>(3), 373–378. https://doi.org/10.1007/s10336-007-0139-z</w:t>
      </w:r>
    </w:p>
    <w:p w14:paraId="0FE6E20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oopman, M. E., McDonald, D. B., &amp; Hayward, G. D. (2007). Microsatellite Analysis Reveals Genetic Monogamy Among Female Boreal Owls. </w:t>
      </w:r>
      <w:r w:rsidRPr="00000BF2">
        <w:rPr>
          <w:rFonts w:ascii="Times New Roman" w:hAnsi="Times New Roman" w:cs="Times New Roman"/>
          <w:i/>
          <w:iCs/>
        </w:rPr>
        <w:t>Journal of Raptor Research</w:t>
      </w:r>
      <w:r w:rsidRPr="00000BF2">
        <w:rPr>
          <w:rFonts w:ascii="Times New Roman" w:hAnsi="Times New Roman" w:cs="Times New Roman"/>
        </w:rPr>
        <w:t xml:space="preserve">, </w:t>
      </w:r>
      <w:r w:rsidRPr="00000BF2">
        <w:rPr>
          <w:rFonts w:ascii="Times New Roman" w:hAnsi="Times New Roman" w:cs="Times New Roman"/>
          <w:i/>
          <w:iCs/>
        </w:rPr>
        <w:t>41</w:t>
      </w:r>
      <w:r w:rsidRPr="00000BF2">
        <w:rPr>
          <w:rFonts w:ascii="Times New Roman" w:hAnsi="Times New Roman" w:cs="Times New Roman"/>
        </w:rPr>
        <w:t>(4), 314–318. https://doi.org/10.3356/0892-1016(2007)41[</w:t>
      </w:r>
      <w:proofErr w:type="gramStart"/>
      <w:r w:rsidRPr="00000BF2">
        <w:rPr>
          <w:rFonts w:ascii="Times New Roman" w:hAnsi="Times New Roman" w:cs="Times New Roman"/>
        </w:rPr>
        <w:t>314:MARGMA</w:t>
      </w:r>
      <w:proofErr w:type="gramEnd"/>
      <w:r w:rsidRPr="00000BF2">
        <w:rPr>
          <w:rFonts w:ascii="Times New Roman" w:hAnsi="Times New Roman" w:cs="Times New Roman"/>
        </w:rPr>
        <w:t>]2.0.CO;2</w:t>
      </w:r>
    </w:p>
    <w:p w14:paraId="277B230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orpimäki, E., Lahti, K., May, C. A., Parkin, D. T., Powell, G. B., Tolonen, P., &amp; Wetton, J. H. (1996). Copulatory behaviour and paternity determined by DNA fingerprinting in kestrels: Effects of cyclic food abundance.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1</w:t>
      </w:r>
      <w:r w:rsidRPr="00000BF2">
        <w:rPr>
          <w:rFonts w:ascii="Times New Roman" w:hAnsi="Times New Roman" w:cs="Times New Roman"/>
        </w:rPr>
        <w:t>(4), 945–955. https://doi.org/10.1006/anbe.1996.0098</w:t>
      </w:r>
    </w:p>
    <w:p w14:paraId="39FBAB9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reisinger, J., Munclinger, P., Javůrková, V., &amp; Albrecht, T. (2010). Analysis of extra-pair paternity and conspecific brood parasitism in mallards Anas platyrhynchos using non-invasive techniques.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41</w:t>
      </w:r>
      <w:r w:rsidRPr="00000BF2">
        <w:rPr>
          <w:rFonts w:ascii="Times New Roman" w:hAnsi="Times New Roman" w:cs="Times New Roman"/>
        </w:rPr>
        <w:t>(5), 551–557. https://doi.org/10.1111/j.1600-048X.2010.05002.x</w:t>
      </w:r>
    </w:p>
    <w:p w14:paraId="06F3B1B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rokene, C. (1998). The function of extrapair paternity in blue tits and great tits: Good genes or fertility insurance?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9</w:t>
      </w:r>
      <w:r w:rsidRPr="00000BF2">
        <w:rPr>
          <w:rFonts w:ascii="Times New Roman" w:hAnsi="Times New Roman" w:cs="Times New Roman"/>
        </w:rPr>
        <w:t>(6), 649–656. https://doi.org/10.1093/beheco/9.6.649</w:t>
      </w:r>
    </w:p>
    <w:p w14:paraId="4DF5100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Krueger, T. R., Williams, D. A., &amp; Searcy, W. A. (2008). The genetic mating system of a tropical tanager.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0</w:t>
      </w:r>
      <w:r w:rsidRPr="00000BF2">
        <w:rPr>
          <w:rFonts w:ascii="Times New Roman" w:hAnsi="Times New Roman" w:cs="Times New Roman"/>
        </w:rPr>
        <w:t>(3), 559–562. https://doi.org/10.1525/cond.2008.8546</w:t>
      </w:r>
    </w:p>
    <w:p w14:paraId="4D75650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angefors, A., Hasselquist, D., &amp; von Schantz, T. (1998). Extra-Pair Fertilizations in the Sedge Warbler.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29</w:t>
      </w:r>
      <w:r w:rsidRPr="00000BF2">
        <w:rPr>
          <w:rFonts w:ascii="Times New Roman" w:hAnsi="Times New Roman" w:cs="Times New Roman"/>
        </w:rPr>
        <w:t>(2), 134. https://doi.org/10.2307/3677191</w:t>
      </w:r>
    </w:p>
    <w:p w14:paraId="2BB211D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ank, D. B., Smith, C. M., Hanotte, O., Ohtonen, A., Bailey, S., &amp; Burke, T. (2002). High frequency of polyandry in a lek mating system.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3</w:t>
      </w:r>
      <w:r w:rsidRPr="00000BF2">
        <w:rPr>
          <w:rFonts w:ascii="Times New Roman" w:hAnsi="Times New Roman" w:cs="Times New Roman"/>
        </w:rPr>
        <w:t>(2), 209–215. https://doi.org/10.1093/beheco/13.2.209</w:t>
      </w:r>
    </w:p>
    <w:p w14:paraId="696248F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Larsson, K., Tegelström, H., &amp; Forslund, P. (1995). Intraspecific nest parasitism and adoption of young in the barnaele goose: Effects on survival and reproductive performance.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0</w:t>
      </w:r>
      <w:r w:rsidRPr="00000BF2">
        <w:rPr>
          <w:rFonts w:ascii="Times New Roman" w:hAnsi="Times New Roman" w:cs="Times New Roman"/>
        </w:rPr>
        <w:t>(5), 1349–1360. https://doi.org/10.1016/0003-3472(95)80050-6</w:t>
      </w:r>
    </w:p>
    <w:p w14:paraId="7A95A42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awless, S. G., Ritchison, G., Klatt, P. H., &amp; Westneat, D. F. (1997). The Mating Strategies of Eastern Screech-Owls: A Genetic Analysis.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99</w:t>
      </w:r>
      <w:r w:rsidRPr="00000BF2">
        <w:rPr>
          <w:rFonts w:ascii="Times New Roman" w:hAnsi="Times New Roman" w:cs="Times New Roman"/>
        </w:rPr>
        <w:t>(1), 213–217. https://doi.org/10.2307/1370242</w:t>
      </w:r>
    </w:p>
    <w:p w14:paraId="59C7ABD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bigre, C., Alatalo, R. V., Siitari, H., &amp; Parri, S. (2007). Restrictive mating by females on black grouse leks.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6</w:t>
      </w:r>
      <w:r w:rsidRPr="00000BF2">
        <w:rPr>
          <w:rFonts w:ascii="Times New Roman" w:hAnsi="Times New Roman" w:cs="Times New Roman"/>
        </w:rPr>
        <w:t>(20), 4380–4389. https://doi.org/10.1111/j.1365-294X.2007.03502.x</w:t>
      </w:r>
    </w:p>
    <w:p w14:paraId="5C17FCC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dwoń, M., &amp; Szczys, P. (2022). Extra-pair paternity in a species with frequent extra-pair courtship feedings, few extra-pair copulations, and male-biased parental care.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63</w:t>
      </w:r>
      <w:r w:rsidRPr="00000BF2">
        <w:rPr>
          <w:rFonts w:ascii="Times New Roman" w:hAnsi="Times New Roman" w:cs="Times New Roman"/>
        </w:rPr>
        <w:t>(2), 437–444. https://doi.org/10.1007/s10336-021-01954-1</w:t>
      </w:r>
    </w:p>
    <w:p w14:paraId="1F49DF9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e, J.-W. (2012). Females may not obtain indirect genetic benefits from extra-pair paternity in vinous-throated parrotbills, Paradoxornis webbianus. </w:t>
      </w:r>
      <w:r w:rsidRPr="00000BF2">
        <w:rPr>
          <w:rFonts w:ascii="Times New Roman" w:hAnsi="Times New Roman" w:cs="Times New Roman"/>
          <w:i/>
          <w:iCs/>
        </w:rPr>
        <w:t>Journal of Ethology</w:t>
      </w:r>
      <w:r w:rsidRPr="00000BF2">
        <w:rPr>
          <w:rFonts w:ascii="Times New Roman" w:hAnsi="Times New Roman" w:cs="Times New Roman"/>
        </w:rPr>
        <w:t xml:space="preserve">, </w:t>
      </w:r>
      <w:r w:rsidRPr="00000BF2">
        <w:rPr>
          <w:rFonts w:ascii="Times New Roman" w:hAnsi="Times New Roman" w:cs="Times New Roman"/>
          <w:i/>
          <w:iCs/>
        </w:rPr>
        <w:t>30</w:t>
      </w:r>
      <w:r w:rsidRPr="00000BF2">
        <w:rPr>
          <w:rFonts w:ascii="Times New Roman" w:hAnsi="Times New Roman" w:cs="Times New Roman"/>
        </w:rPr>
        <w:t>(1), 53–59. https://doi.org/10.1007/s10164-011-0292-y</w:t>
      </w:r>
    </w:p>
    <w:p w14:paraId="7013C0F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e, J.-W., Kim, M.-S., Burke, T., &amp; Hatchwell, B. J. (2009). Extrapair paternity in a flock-living passerine, the vinous-throated parrotbill </w:t>
      </w:r>
      <w:r w:rsidRPr="00000BF2">
        <w:rPr>
          <w:rFonts w:ascii="Times New Roman" w:hAnsi="Times New Roman" w:cs="Times New Roman"/>
          <w:i/>
          <w:iCs/>
        </w:rPr>
        <w:t>Paradoxornis webbianus</w:t>
      </w:r>
      <w:r w:rsidRPr="00000BF2">
        <w:rPr>
          <w:rFonts w:ascii="Times New Roman" w:hAnsi="Times New Roman" w:cs="Times New Roman"/>
        </w:rPr>
        <w:t xml:space="preserve">.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40</w:t>
      </w:r>
      <w:r w:rsidRPr="00000BF2">
        <w:rPr>
          <w:rFonts w:ascii="Times New Roman" w:hAnsi="Times New Roman" w:cs="Times New Roman"/>
        </w:rPr>
        <w:t>(5), 469–474. https://doi.org/10.1111/j.1600-048X.2009.04836.x</w:t>
      </w:r>
    </w:p>
    <w:p w14:paraId="40DF333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gge, S., &amp; Cockburn, A. (2000). Social and mating system of cooperatively breeding laughing kookaburras (Dacelo novaeguineae).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7</w:t>
      </w:r>
      <w:r w:rsidRPr="00000BF2">
        <w:rPr>
          <w:rFonts w:ascii="Times New Roman" w:hAnsi="Times New Roman" w:cs="Times New Roman"/>
        </w:rPr>
        <w:t>(4), 220–229. https://doi.org/10.1007/s002650050659</w:t>
      </w:r>
    </w:p>
    <w:p w14:paraId="4DBC197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isler, B., Beier, J., Staudter, H., &amp; Wink, M. (2001). Variation in extra-pair paternity in the polygynous Great Reed Warbler (Acrocephalus arundinaceus).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41</w:t>
      </w:r>
      <w:r w:rsidRPr="00000BF2">
        <w:rPr>
          <w:rFonts w:ascii="Times New Roman" w:hAnsi="Times New Roman" w:cs="Times New Roman"/>
        </w:rPr>
        <w:t>(1), 77. https://doi.org/10.1046/j.1439-0361.2000.00047.x</w:t>
      </w:r>
    </w:p>
    <w:p w14:paraId="4429162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itão, A. V., Hall, M. L., &amp; Mulder, R. A. (2021). Female and male plumage color is linked to parental quality, pairing, and extrapair mating in a tropical passerine.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32</w:t>
      </w:r>
      <w:r w:rsidRPr="00000BF2">
        <w:rPr>
          <w:rFonts w:ascii="Times New Roman" w:hAnsi="Times New Roman" w:cs="Times New Roman"/>
        </w:rPr>
        <w:t>(3), 452–463. https://doi.org/10.1093/beheco/araa154</w:t>
      </w:r>
    </w:p>
    <w:p w14:paraId="7744046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ettink, M., Jamieson, I. G., Millar, C. D., &amp; Lambert, D. M. (2002). Mating system and genetic variation in the endangered New Zealand takahe. </w:t>
      </w:r>
      <w:r w:rsidRPr="00000BF2">
        <w:rPr>
          <w:rFonts w:ascii="Times New Roman" w:hAnsi="Times New Roman" w:cs="Times New Roman"/>
          <w:i/>
          <w:iCs/>
        </w:rPr>
        <w:t>Conservation Genetics</w:t>
      </w:r>
      <w:r w:rsidRPr="00000BF2">
        <w:rPr>
          <w:rFonts w:ascii="Times New Roman" w:hAnsi="Times New Roman" w:cs="Times New Roman"/>
        </w:rPr>
        <w:t xml:space="preserve">, </w:t>
      </w:r>
      <w:r w:rsidRPr="00000BF2">
        <w:rPr>
          <w:rFonts w:ascii="Times New Roman" w:hAnsi="Times New Roman" w:cs="Times New Roman"/>
          <w:i/>
          <w:iCs/>
        </w:rPr>
        <w:t>3</w:t>
      </w:r>
      <w:r w:rsidRPr="00000BF2">
        <w:rPr>
          <w:rFonts w:ascii="Times New Roman" w:hAnsi="Times New Roman" w:cs="Times New Roman"/>
        </w:rPr>
        <w:t>(4), 427–434. https://doi.org/10.1023/A:1020567701633</w:t>
      </w:r>
    </w:p>
    <w:p w14:paraId="0768BCC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 M.-H., Välimäki, K., Piha, M., Pakkala, T., &amp; Merilä, J. (2009). Extrapair paternity and maternity in the three-toed woodpecker, Picoides tridactylus: Insights from </w:t>
      </w:r>
      <w:r w:rsidRPr="00000BF2">
        <w:rPr>
          <w:rFonts w:ascii="Times New Roman" w:hAnsi="Times New Roman" w:cs="Times New Roman"/>
        </w:rPr>
        <w:lastRenderedPageBreak/>
        <w:t xml:space="preserve">microsatellite-based parentage analysis. </w:t>
      </w:r>
      <w:r w:rsidRPr="00000BF2">
        <w:rPr>
          <w:rFonts w:ascii="Times New Roman" w:hAnsi="Times New Roman" w:cs="Times New Roman"/>
          <w:i/>
          <w:iCs/>
        </w:rPr>
        <w:t>PLoS ONE</w:t>
      </w:r>
      <w:r w:rsidRPr="00000BF2">
        <w:rPr>
          <w:rFonts w:ascii="Times New Roman" w:hAnsi="Times New Roman" w:cs="Times New Roman"/>
        </w:rPr>
        <w:t xml:space="preserve">, </w:t>
      </w:r>
      <w:r w:rsidRPr="00000BF2">
        <w:rPr>
          <w:rFonts w:ascii="Times New Roman" w:hAnsi="Times New Roman" w:cs="Times New Roman"/>
          <w:i/>
          <w:iCs/>
        </w:rPr>
        <w:t>4</w:t>
      </w:r>
      <w:r w:rsidRPr="00000BF2">
        <w:rPr>
          <w:rFonts w:ascii="Times New Roman" w:hAnsi="Times New Roman" w:cs="Times New Roman"/>
        </w:rPr>
        <w:t>(11), e7895. https://doi.org/10.1371/journal.pone.0007895</w:t>
      </w:r>
    </w:p>
    <w:p w14:paraId="581EF95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 S.-H., &amp; Brown, J. L. (2000). High frequency of extrapair fertilization in a plural breeding bird, the Mexican jay, revealed by DNA microsatellite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0</w:t>
      </w:r>
      <w:r w:rsidRPr="00000BF2">
        <w:rPr>
          <w:rFonts w:ascii="Times New Roman" w:hAnsi="Times New Roman" w:cs="Times New Roman"/>
        </w:rPr>
        <w:t>(6), 867–877. https://doi.org/10.1006/anbe.2000.1554</w:t>
      </w:r>
    </w:p>
    <w:p w14:paraId="374FFFF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ebers, D., &amp; Peter, H.-U. (1998). Intraspecific interactions in jackdaws </w:t>
      </w:r>
      <w:r w:rsidRPr="00000BF2">
        <w:rPr>
          <w:rFonts w:ascii="Times New Roman" w:hAnsi="Times New Roman" w:cs="Times New Roman"/>
          <w:i/>
          <w:iCs/>
        </w:rPr>
        <w:t>Corvus monedula</w:t>
      </w:r>
      <w:r w:rsidRPr="00000BF2">
        <w:rPr>
          <w:rFonts w:ascii="Times New Roman" w:hAnsi="Times New Roman" w:cs="Times New Roman"/>
        </w:rPr>
        <w:t xml:space="preserve">: A field study combined with parentage analysis. </w:t>
      </w:r>
      <w:r w:rsidRPr="00000BF2">
        <w:rPr>
          <w:rFonts w:ascii="Times New Roman" w:hAnsi="Times New Roman" w:cs="Times New Roman"/>
          <w:i/>
          <w:iCs/>
        </w:rPr>
        <w:t>Ardea</w:t>
      </w:r>
      <w:r w:rsidRPr="00000BF2">
        <w:rPr>
          <w:rFonts w:ascii="Times New Roman" w:hAnsi="Times New Roman" w:cs="Times New Roman"/>
        </w:rPr>
        <w:t xml:space="preserve">, </w:t>
      </w:r>
      <w:r w:rsidRPr="00000BF2">
        <w:rPr>
          <w:rFonts w:ascii="Times New Roman" w:hAnsi="Times New Roman" w:cs="Times New Roman"/>
          <w:i/>
          <w:iCs/>
        </w:rPr>
        <w:t>86</w:t>
      </w:r>
      <w:r w:rsidRPr="00000BF2">
        <w:rPr>
          <w:rFonts w:ascii="Times New Roman" w:hAnsi="Times New Roman" w:cs="Times New Roman"/>
        </w:rPr>
        <w:t>, 221–235.</w:t>
      </w:r>
    </w:p>
    <w:p w14:paraId="131B17D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fjeld, J. T., Slagsvold, T., &amp; Lampe, H. M. (1991). Low frequency of extra-pair paternity in pied flycatchers revealed by DNA fingerprinting.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29</w:t>
      </w:r>
      <w:r w:rsidRPr="00000BF2">
        <w:rPr>
          <w:rFonts w:ascii="Times New Roman" w:hAnsi="Times New Roman" w:cs="Times New Roman"/>
        </w:rPr>
        <w:t>(2), 95–101. https://doi.org/10.1007/BF00166483</w:t>
      </w:r>
    </w:p>
    <w:p w14:paraId="116DA78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ndstedt, E. R., Oh, K. P., &amp; Badyaev, A. V. (2007). Ecological, social, and genetic contingency of extrapair behavior in a socially monogamous bird.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8</w:t>
      </w:r>
      <w:r w:rsidRPr="00000BF2">
        <w:rPr>
          <w:rFonts w:ascii="Times New Roman" w:hAnsi="Times New Roman" w:cs="Times New Roman"/>
        </w:rPr>
        <w:t>(2), 214–223. https://doi.org/10.1111/j.2007.0908-8857.03889.x</w:t>
      </w:r>
    </w:p>
    <w:p w14:paraId="36C0065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sle Gibbs, H., Goldizen, A. W., Bullough, C., &amp; Goldizen, A. R. (1994). Parentage analysis of multi-male social groups of tasmanian native hens (Tribonyx mortierii): Genetic evidence for monogamy and polyandry.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35</w:t>
      </w:r>
      <w:r w:rsidRPr="00000BF2">
        <w:rPr>
          <w:rFonts w:ascii="Times New Roman" w:hAnsi="Times New Roman" w:cs="Times New Roman"/>
        </w:rPr>
        <w:t>(5), 363–371. https://doi.org/10.1007/BF00184425</w:t>
      </w:r>
    </w:p>
    <w:p w14:paraId="7FC0D2F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iu, I. A., Johndrow, J. E., Abe, J., Lüpold, S., Yasukawa, K., Westneat, D. F., &amp; Nowicki, S. (2015). Genetic diversity does not explain variation in extra-pair paternity in multiple populations of a songbird. </w:t>
      </w:r>
      <w:r w:rsidRPr="00000BF2">
        <w:rPr>
          <w:rFonts w:ascii="Times New Roman" w:hAnsi="Times New Roman" w:cs="Times New Roman"/>
          <w:i/>
          <w:iCs/>
        </w:rPr>
        <w:t>Journal of Evolutionary Biology</w:t>
      </w:r>
      <w:r w:rsidRPr="00000BF2">
        <w:rPr>
          <w:rFonts w:ascii="Times New Roman" w:hAnsi="Times New Roman" w:cs="Times New Roman"/>
        </w:rPr>
        <w:t xml:space="preserve">, </w:t>
      </w:r>
      <w:r w:rsidRPr="00000BF2">
        <w:rPr>
          <w:rFonts w:ascii="Times New Roman" w:hAnsi="Times New Roman" w:cs="Times New Roman"/>
          <w:i/>
          <w:iCs/>
        </w:rPr>
        <w:t>28</w:t>
      </w:r>
      <w:r w:rsidRPr="00000BF2">
        <w:rPr>
          <w:rFonts w:ascii="Times New Roman" w:hAnsi="Times New Roman" w:cs="Times New Roman"/>
        </w:rPr>
        <w:t>(5), 1156–1169. https://doi.org/10.1111/jeb.12644</w:t>
      </w:r>
    </w:p>
    <w:p w14:paraId="236AE60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opes, I. F., Miño, C. I., Rocha, C. D., Oliveira, D. M. M., &amp; Del Lama, S. N. (2013). Inferred kinship patterns reveal low levels of extra-pair paternity in the endangered Neotropical Jabiru Stork (Jabiru mycteria, Aves: Ciconiiformes). </w:t>
      </w:r>
      <w:r w:rsidRPr="00000BF2">
        <w:rPr>
          <w:rFonts w:ascii="Times New Roman" w:hAnsi="Times New Roman" w:cs="Times New Roman"/>
          <w:i/>
          <w:iCs/>
        </w:rPr>
        <w:t>Genetica</w:t>
      </w:r>
      <w:r w:rsidRPr="00000BF2">
        <w:rPr>
          <w:rFonts w:ascii="Times New Roman" w:hAnsi="Times New Roman" w:cs="Times New Roman"/>
        </w:rPr>
        <w:t xml:space="preserve">, </w:t>
      </w:r>
      <w:r w:rsidRPr="00000BF2">
        <w:rPr>
          <w:rFonts w:ascii="Times New Roman" w:hAnsi="Times New Roman" w:cs="Times New Roman"/>
          <w:i/>
          <w:iCs/>
        </w:rPr>
        <w:t>141</w:t>
      </w:r>
      <w:r w:rsidRPr="00000BF2">
        <w:rPr>
          <w:rFonts w:ascii="Times New Roman" w:hAnsi="Times New Roman" w:cs="Times New Roman"/>
        </w:rPr>
        <w:t>(4–6), 195–203. https://doi.org/10.1007/s10709-013-9718-5</w:t>
      </w:r>
    </w:p>
    <w:p w14:paraId="5707D50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Lundy, K. J., Parker, P. G., &amp; Zahavi, A. (1998). Reproduction by subordinates in cooperatively breeding Arabian babblers is uncommon but predictable.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3</w:t>
      </w:r>
      <w:r w:rsidRPr="00000BF2">
        <w:rPr>
          <w:rFonts w:ascii="Times New Roman" w:hAnsi="Times New Roman" w:cs="Times New Roman"/>
        </w:rPr>
        <w:t>(3), 173–180. https://doi.org/10.1007/s002650050478</w:t>
      </w:r>
    </w:p>
    <w:p w14:paraId="6284BE7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Magonyi, N. M., Szabó, K., Fehérvári, P., Solt, S., Palatitz, P., Vili, N., Bertók, P., &amp; Mátics, R. (2021). Extra‐pair paternity, intraspecific brood parasitism, quasi‐</w:t>
      </w:r>
      <w:proofErr w:type="gramStart"/>
      <w:r w:rsidRPr="00000BF2">
        <w:rPr>
          <w:rFonts w:ascii="Times New Roman" w:hAnsi="Times New Roman" w:cs="Times New Roman"/>
        </w:rPr>
        <w:t>parasitism</w:t>
      </w:r>
      <w:proofErr w:type="gramEnd"/>
      <w:r w:rsidRPr="00000BF2">
        <w:rPr>
          <w:rFonts w:ascii="Times New Roman" w:hAnsi="Times New Roman" w:cs="Times New Roman"/>
        </w:rPr>
        <w:t xml:space="preserve"> and polygamy in the Red‐footed Falcon (</w:t>
      </w:r>
      <w:r w:rsidRPr="00000BF2">
        <w:rPr>
          <w:rFonts w:ascii="Times New Roman" w:hAnsi="Times New Roman" w:cs="Times New Roman"/>
          <w:i/>
          <w:iCs/>
        </w:rPr>
        <w:t>Falco vespertinus</w:t>
      </w:r>
      <w:r w:rsidRPr="00000BF2">
        <w:rPr>
          <w:rFonts w:ascii="Times New Roman" w:hAnsi="Times New Roman" w:cs="Times New Roman"/>
        </w:rPr>
        <w:t xml:space="preserve">).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63</w:t>
      </w:r>
      <w:r w:rsidRPr="00000BF2">
        <w:rPr>
          <w:rFonts w:ascii="Times New Roman" w:hAnsi="Times New Roman" w:cs="Times New Roman"/>
        </w:rPr>
        <w:t>(3), 1087–1092. https://doi.org/10.1111/ibi.12932</w:t>
      </w:r>
    </w:p>
    <w:p w14:paraId="198ADEC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Maguire, G. S., &amp; Mulder, R. A. (2008). Low levels of extra-pair paternity in southern emu-wrens (Aves: Maluridae). </w:t>
      </w:r>
      <w:r w:rsidRPr="00000BF2">
        <w:rPr>
          <w:rFonts w:ascii="Times New Roman" w:hAnsi="Times New Roman" w:cs="Times New Roman"/>
          <w:i/>
          <w:iCs/>
        </w:rPr>
        <w:t>Australian Journal of Zoology</w:t>
      </w:r>
      <w:r w:rsidRPr="00000BF2">
        <w:rPr>
          <w:rFonts w:ascii="Times New Roman" w:hAnsi="Times New Roman" w:cs="Times New Roman"/>
        </w:rPr>
        <w:t xml:space="preserve">, </w:t>
      </w:r>
      <w:r w:rsidRPr="00000BF2">
        <w:rPr>
          <w:rFonts w:ascii="Times New Roman" w:hAnsi="Times New Roman" w:cs="Times New Roman"/>
          <w:i/>
          <w:iCs/>
        </w:rPr>
        <w:t>56</w:t>
      </w:r>
      <w:r w:rsidRPr="00000BF2">
        <w:rPr>
          <w:rFonts w:ascii="Times New Roman" w:hAnsi="Times New Roman" w:cs="Times New Roman"/>
        </w:rPr>
        <w:t>(2), 79. https://doi.org/10.1071/ZO08047</w:t>
      </w:r>
    </w:p>
    <w:p w14:paraId="7F91371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her, K. H., Eberhart-Phillips, L. J., Kosztolányi, A., Remedios, N. dos, Carmona-Isunza, M. C., Cruz-López, M., Zefania, S., St Clair, J. J. H., Alrashidi, M., Weston, M. A., Serrano-Meneses, M. A., Krüger, O., Hoffman, J. I., Székely, T., Burke, T., &amp; Küpper, C. (2017). High fidelity: Extra-pair fertilisations in eight </w:t>
      </w:r>
      <w:r w:rsidRPr="00000BF2">
        <w:rPr>
          <w:rFonts w:ascii="Times New Roman" w:hAnsi="Times New Roman" w:cs="Times New Roman"/>
          <w:i/>
          <w:iCs/>
        </w:rPr>
        <w:t>Charadrius</w:t>
      </w:r>
      <w:r w:rsidRPr="00000BF2">
        <w:rPr>
          <w:rFonts w:ascii="Times New Roman" w:hAnsi="Times New Roman" w:cs="Times New Roman"/>
        </w:rPr>
        <w:t xml:space="preserve"> plover species are not associated with parental relatedness or social mating system.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48</w:t>
      </w:r>
      <w:r w:rsidRPr="00000BF2">
        <w:rPr>
          <w:rFonts w:ascii="Times New Roman" w:hAnsi="Times New Roman" w:cs="Times New Roman"/>
        </w:rPr>
        <w:t>(7), 910–920. https://doi.org/10.1111/jav.01263</w:t>
      </w:r>
    </w:p>
    <w:p w14:paraId="00FB02B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jor, D. L., &amp; Barber, C. A. (2004). Extra-pair paternity in first and second broods of eastern Song Sparrows.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75</w:t>
      </w:r>
      <w:r w:rsidRPr="00000BF2">
        <w:rPr>
          <w:rFonts w:ascii="Times New Roman" w:hAnsi="Times New Roman" w:cs="Times New Roman"/>
        </w:rPr>
        <w:t>(2), 152–156. https://doi.org/10.1648/0273-8570-75.2.152</w:t>
      </w:r>
    </w:p>
    <w:p w14:paraId="38A3D11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rks, J. S., Dickinson, J. L., &amp; Haydock, J. (1999). Genetic Monogamy in Long-Eared Owls.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1</w:t>
      </w:r>
      <w:r w:rsidRPr="00000BF2">
        <w:rPr>
          <w:rFonts w:ascii="Times New Roman" w:hAnsi="Times New Roman" w:cs="Times New Roman"/>
        </w:rPr>
        <w:t>(4), 854–859. https://doi.org/10.2307/1370075</w:t>
      </w:r>
    </w:p>
    <w:p w14:paraId="7F9A2CE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rshall, R. C., Buchanan, K. L., &amp; Catchpole, C. K. (2007). Song and female choice for extrapair copulations in the sedge warbler, Acrocephalus schoenobaenu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73</w:t>
      </w:r>
      <w:r w:rsidRPr="00000BF2">
        <w:rPr>
          <w:rFonts w:ascii="Times New Roman" w:hAnsi="Times New Roman" w:cs="Times New Roman"/>
        </w:rPr>
        <w:t>(4), 629–635. https://doi.org/10.1016/j.anbehav.2006.06.011</w:t>
      </w:r>
    </w:p>
    <w:p w14:paraId="58BACB9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rtins, J. C., &amp; Vasconcelos, V. M. (2009). Microcystin dynamics in aquatic organisms. </w:t>
      </w:r>
      <w:r w:rsidRPr="00000BF2">
        <w:rPr>
          <w:rFonts w:ascii="Times New Roman" w:hAnsi="Times New Roman" w:cs="Times New Roman"/>
          <w:i/>
          <w:iCs/>
        </w:rPr>
        <w:t>Journal of Toxicology and Environmental Health, Part B</w:t>
      </w:r>
      <w:r w:rsidRPr="00000BF2">
        <w:rPr>
          <w:rFonts w:ascii="Times New Roman" w:hAnsi="Times New Roman" w:cs="Times New Roman"/>
        </w:rPr>
        <w:t xml:space="preserve">, </w:t>
      </w:r>
      <w:r w:rsidRPr="00000BF2">
        <w:rPr>
          <w:rFonts w:ascii="Times New Roman" w:hAnsi="Times New Roman" w:cs="Times New Roman"/>
          <w:i/>
          <w:iCs/>
        </w:rPr>
        <w:t>12</w:t>
      </w:r>
      <w:r w:rsidRPr="00000BF2">
        <w:rPr>
          <w:rFonts w:ascii="Times New Roman" w:hAnsi="Times New Roman" w:cs="Times New Roman"/>
        </w:rPr>
        <w:t>(1), 65–82. https://doi.org/10.1080/10937400802545151</w:t>
      </w:r>
    </w:p>
    <w:p w14:paraId="1121B9A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asello, J. F., Sramkova, A., Quillfeldt, P., Epplen, J. T., &amp; Lubjuhn, T. (2002). Genetic monogamy in burrowing parrots </w:t>
      </w:r>
      <w:r w:rsidRPr="00000BF2">
        <w:rPr>
          <w:rFonts w:ascii="Times New Roman" w:hAnsi="Times New Roman" w:cs="Times New Roman"/>
          <w:i/>
          <w:iCs/>
        </w:rPr>
        <w:t xml:space="preserve">Cyanoliseus </w:t>
      </w:r>
      <w:proofErr w:type="gramStart"/>
      <w:r w:rsidRPr="00000BF2">
        <w:rPr>
          <w:rFonts w:ascii="Times New Roman" w:hAnsi="Times New Roman" w:cs="Times New Roman"/>
          <w:i/>
          <w:iCs/>
        </w:rPr>
        <w:t>patagonus</w:t>
      </w:r>
      <w:r w:rsidRPr="00000BF2">
        <w:rPr>
          <w:rFonts w:ascii="Times New Roman" w:hAnsi="Times New Roman" w:cs="Times New Roman"/>
        </w:rPr>
        <w:t> ?</w:t>
      </w:r>
      <w:proofErr w:type="gramEnd"/>
      <w:r w:rsidRPr="00000BF2">
        <w:rPr>
          <w:rFonts w:ascii="Times New Roman" w:hAnsi="Times New Roman" w:cs="Times New Roman"/>
        </w:rPr>
        <w:t xml:space="preserve">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3</w:t>
      </w:r>
      <w:r w:rsidRPr="00000BF2">
        <w:rPr>
          <w:rFonts w:ascii="Times New Roman" w:hAnsi="Times New Roman" w:cs="Times New Roman"/>
        </w:rPr>
        <w:t>(1), 99–103. https://doi.org/10.1034/j.1600-048X.2002.330116.x</w:t>
      </w:r>
    </w:p>
    <w:p w14:paraId="55DCD67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cLean, I. G., Kayes, S. D., Murie, J. O., Davis, L. S., &amp; Lambert, D. M. (2000). Genetic monogamy mirrors social monogamy in the Fiordland crested penguin. </w:t>
      </w:r>
      <w:r w:rsidRPr="00000BF2">
        <w:rPr>
          <w:rFonts w:ascii="Times New Roman" w:hAnsi="Times New Roman" w:cs="Times New Roman"/>
          <w:i/>
          <w:iCs/>
        </w:rPr>
        <w:t>New Zealand Journal of Zoology</w:t>
      </w:r>
      <w:r w:rsidRPr="00000BF2">
        <w:rPr>
          <w:rFonts w:ascii="Times New Roman" w:hAnsi="Times New Roman" w:cs="Times New Roman"/>
        </w:rPr>
        <w:t xml:space="preserve">, </w:t>
      </w:r>
      <w:r w:rsidRPr="00000BF2">
        <w:rPr>
          <w:rFonts w:ascii="Times New Roman" w:hAnsi="Times New Roman" w:cs="Times New Roman"/>
          <w:i/>
          <w:iCs/>
        </w:rPr>
        <w:t>27</w:t>
      </w:r>
      <w:r w:rsidRPr="00000BF2">
        <w:rPr>
          <w:rFonts w:ascii="Times New Roman" w:hAnsi="Times New Roman" w:cs="Times New Roman"/>
        </w:rPr>
        <w:t>(4), 311–316. https://doi.org/10.1080/03014223.2000.9518240</w:t>
      </w:r>
    </w:p>
    <w:p w14:paraId="141BC0E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ee, A., Whitfield, D. P., Thompson, D. B. A., &amp; Burke, T. (2004). Extrapair paternity in the common sandpiper, Actitis hypoleucos, revealed by DNA fingerprinting.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7</w:t>
      </w:r>
      <w:r w:rsidRPr="00000BF2">
        <w:rPr>
          <w:rFonts w:ascii="Times New Roman" w:hAnsi="Times New Roman" w:cs="Times New Roman"/>
        </w:rPr>
        <w:t>(2), 333–342. https://doi.org/10.1016/j.anbehav.2003.02.007</w:t>
      </w:r>
    </w:p>
    <w:p w14:paraId="07C3866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eek, S. B., Robertson, R. J., &amp; Boag, P. T. (1994). Extrapair paternity and intraspecific brood parasitism in eastern bluebirds revealed by DNA fingerprinting.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1</w:t>
      </w:r>
      <w:r w:rsidRPr="00000BF2">
        <w:rPr>
          <w:rFonts w:ascii="Times New Roman" w:hAnsi="Times New Roman" w:cs="Times New Roman"/>
        </w:rPr>
        <w:t>(3), 739–744.</w:t>
      </w:r>
    </w:p>
    <w:p w14:paraId="7307F14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Mennill, D. J., Ramsay, S. M., Boag, P. T., &amp; Ratcliffe, L. M. (2004). Patterns of extrapair mating in relation to male dominance status and female nest placement in black-capped chickadee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5</w:t>
      </w:r>
      <w:r w:rsidRPr="00000BF2">
        <w:rPr>
          <w:rFonts w:ascii="Times New Roman" w:hAnsi="Times New Roman" w:cs="Times New Roman"/>
        </w:rPr>
        <w:t>(5), 757–765. https://doi.org/10.1093/beheco/arh076</w:t>
      </w:r>
    </w:p>
    <w:p w14:paraId="12BF7AF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chalek, K., &amp; Winkler, H. (2001). Parental Care and Parentage in Monogamous Great Spotted Woodpeckers (Picoides major. And Middle Spotted Woodpeckers (Picoides medius). </w:t>
      </w:r>
      <w:r w:rsidRPr="00000BF2">
        <w:rPr>
          <w:rFonts w:ascii="Times New Roman" w:hAnsi="Times New Roman" w:cs="Times New Roman"/>
          <w:i/>
          <w:iCs/>
        </w:rPr>
        <w:t>Behaviour</w:t>
      </w:r>
      <w:r w:rsidRPr="00000BF2">
        <w:rPr>
          <w:rFonts w:ascii="Times New Roman" w:hAnsi="Times New Roman" w:cs="Times New Roman"/>
        </w:rPr>
        <w:t xml:space="preserve">, </w:t>
      </w:r>
      <w:r w:rsidRPr="00000BF2">
        <w:rPr>
          <w:rFonts w:ascii="Times New Roman" w:hAnsi="Times New Roman" w:cs="Times New Roman"/>
          <w:i/>
          <w:iCs/>
        </w:rPr>
        <w:t>138</w:t>
      </w:r>
      <w:r w:rsidRPr="00000BF2">
        <w:rPr>
          <w:rFonts w:ascii="Times New Roman" w:hAnsi="Times New Roman" w:cs="Times New Roman"/>
        </w:rPr>
        <w:t>(10), 1259–1285. https://doi.org/10.1163/15685390152822210</w:t>
      </w:r>
    </w:p>
    <w:p w14:paraId="56DE529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llar, C. D., Anthony, I., Lambert, D. M., Stapleton, P. M., Bergmann, C. C., Bellamy, A. R., &amp; Young, E. C. (1994). Patterns of reproductive success determined by DNA fingerprinting in a communally breeding oceanic bird. </w:t>
      </w:r>
      <w:r w:rsidRPr="00000BF2">
        <w:rPr>
          <w:rFonts w:ascii="Times New Roman" w:hAnsi="Times New Roman" w:cs="Times New Roman"/>
          <w:i/>
          <w:iCs/>
        </w:rPr>
        <w:t>Biological Journal of the Linnean Society</w:t>
      </w:r>
      <w:r w:rsidRPr="00000BF2">
        <w:rPr>
          <w:rFonts w:ascii="Times New Roman" w:hAnsi="Times New Roman" w:cs="Times New Roman"/>
        </w:rPr>
        <w:t xml:space="preserve">, </w:t>
      </w:r>
      <w:r w:rsidRPr="00000BF2">
        <w:rPr>
          <w:rFonts w:ascii="Times New Roman" w:hAnsi="Times New Roman" w:cs="Times New Roman"/>
          <w:i/>
          <w:iCs/>
        </w:rPr>
        <w:t>52</w:t>
      </w:r>
      <w:r w:rsidRPr="00000BF2">
        <w:rPr>
          <w:rFonts w:ascii="Times New Roman" w:hAnsi="Times New Roman" w:cs="Times New Roman"/>
        </w:rPr>
        <w:t>(1), 31–48. https://doi.org/10.1006/bijl.1994.1037</w:t>
      </w:r>
    </w:p>
    <w:p w14:paraId="2A134F6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llar, C. D., Lambert, D. M., &amp; Young, E. C. (1997). Minisatellite DNA Detects Sex, Parentage, and Adoption in the South Polar Skua. </w:t>
      </w:r>
      <w:r w:rsidRPr="00000BF2">
        <w:rPr>
          <w:rFonts w:ascii="Times New Roman" w:hAnsi="Times New Roman" w:cs="Times New Roman"/>
          <w:i/>
          <w:iCs/>
        </w:rPr>
        <w:t>J. Hered</w:t>
      </w:r>
      <w:r w:rsidRPr="00000BF2">
        <w:rPr>
          <w:rFonts w:ascii="Times New Roman" w:hAnsi="Times New Roman" w:cs="Times New Roman"/>
        </w:rPr>
        <w:t xml:space="preserve">, </w:t>
      </w:r>
      <w:r w:rsidRPr="00000BF2">
        <w:rPr>
          <w:rFonts w:ascii="Times New Roman" w:hAnsi="Times New Roman" w:cs="Times New Roman"/>
          <w:i/>
          <w:iCs/>
        </w:rPr>
        <w:t>88</w:t>
      </w:r>
      <w:r w:rsidRPr="00000BF2">
        <w:rPr>
          <w:rFonts w:ascii="Times New Roman" w:hAnsi="Times New Roman" w:cs="Times New Roman"/>
        </w:rPr>
        <w:t>, 235–238.</w:t>
      </w:r>
    </w:p>
    <w:p w14:paraId="41DA3FD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ngju, E., Gong, Y., Yu, J., Zhang, S., Qianxi, F., Jiang, Y., &amp; Wang, H. (2017). Low level of extra-pair paternity between nearest </w:t>
      </w:r>
      <w:proofErr w:type="gramStart"/>
      <w:r w:rsidRPr="00000BF2">
        <w:rPr>
          <w:rFonts w:ascii="Times New Roman" w:hAnsi="Times New Roman" w:cs="Times New Roman"/>
        </w:rPr>
        <w:t>neighbors</w:t>
      </w:r>
      <w:proofErr w:type="gramEnd"/>
      <w:r w:rsidRPr="00000BF2">
        <w:rPr>
          <w:rFonts w:ascii="Times New Roman" w:hAnsi="Times New Roman" w:cs="Times New Roman"/>
        </w:rPr>
        <w:t xml:space="preserve"> results from female preference for high-quality males in the yellow-rumped flycatcher (Ficedula zanthopygia). </w:t>
      </w:r>
      <w:r w:rsidRPr="00000BF2">
        <w:rPr>
          <w:rFonts w:ascii="Times New Roman" w:hAnsi="Times New Roman" w:cs="Times New Roman"/>
          <w:i/>
          <w:iCs/>
        </w:rPr>
        <w:t>PLOS ONE</w:t>
      </w:r>
      <w:r w:rsidRPr="00000BF2">
        <w:rPr>
          <w:rFonts w:ascii="Times New Roman" w:hAnsi="Times New Roman" w:cs="Times New Roman"/>
        </w:rPr>
        <w:t xml:space="preserve">, </w:t>
      </w:r>
      <w:r w:rsidRPr="00000BF2">
        <w:rPr>
          <w:rFonts w:ascii="Times New Roman" w:hAnsi="Times New Roman" w:cs="Times New Roman"/>
          <w:i/>
          <w:iCs/>
        </w:rPr>
        <w:t>12</w:t>
      </w:r>
      <w:r w:rsidRPr="00000BF2">
        <w:rPr>
          <w:rFonts w:ascii="Times New Roman" w:hAnsi="Times New Roman" w:cs="Times New Roman"/>
        </w:rPr>
        <w:t>(3), e0172713. https://doi.org/10.1371/journal.pone.0172713</w:t>
      </w:r>
    </w:p>
    <w:p w14:paraId="6CD00CF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nias, P., Wojczulanis-Jakubas, K., Rutkowski, R., Kaczmarek, K., &amp; Janiszewski, T. (2016). Spatial patterns of extra-pair paternity in a waterbird colony: Separating the effects of nesting density and nest site location.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70</w:t>
      </w:r>
      <w:r w:rsidRPr="00000BF2">
        <w:rPr>
          <w:rFonts w:ascii="Times New Roman" w:hAnsi="Times New Roman" w:cs="Times New Roman"/>
        </w:rPr>
        <w:t>(3), 369–376. https://doi.org/10.1007/s00265-015-2056-0</w:t>
      </w:r>
    </w:p>
    <w:p w14:paraId="048F701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ño, C. I., Pollet, I. L., Bishop, C. A., &amp; Russello, M. A. (2011). Genetic mating system and population history of the endangered </w:t>
      </w:r>
      <w:proofErr w:type="gramStart"/>
      <w:r w:rsidRPr="00000BF2">
        <w:rPr>
          <w:rFonts w:ascii="Times New Roman" w:hAnsi="Times New Roman" w:cs="Times New Roman"/>
        </w:rPr>
        <w:t>Western Yellow-breasted</w:t>
      </w:r>
      <w:proofErr w:type="gramEnd"/>
      <w:r w:rsidRPr="00000BF2">
        <w:rPr>
          <w:rFonts w:ascii="Times New Roman" w:hAnsi="Times New Roman" w:cs="Times New Roman"/>
        </w:rPr>
        <w:t xml:space="preserve"> Chat (</w:t>
      </w:r>
      <w:r w:rsidRPr="00000BF2">
        <w:rPr>
          <w:rFonts w:ascii="Times New Roman" w:hAnsi="Times New Roman" w:cs="Times New Roman"/>
          <w:i/>
          <w:iCs/>
        </w:rPr>
        <w:t>Icteria virens auricollis</w:t>
      </w:r>
      <w:r w:rsidRPr="00000BF2">
        <w:rPr>
          <w:rFonts w:ascii="Times New Roman" w:hAnsi="Times New Roman" w:cs="Times New Roman"/>
        </w:rPr>
        <w:t xml:space="preserve">) in British Columbia, Canada. </w:t>
      </w:r>
      <w:r w:rsidRPr="00000BF2">
        <w:rPr>
          <w:rFonts w:ascii="Times New Roman" w:hAnsi="Times New Roman" w:cs="Times New Roman"/>
          <w:i/>
          <w:iCs/>
        </w:rPr>
        <w:t>Canadian Journal of Zoology</w:t>
      </w:r>
      <w:r w:rsidRPr="00000BF2">
        <w:rPr>
          <w:rFonts w:ascii="Times New Roman" w:hAnsi="Times New Roman" w:cs="Times New Roman"/>
        </w:rPr>
        <w:t xml:space="preserve">, </w:t>
      </w:r>
      <w:r w:rsidRPr="00000BF2">
        <w:rPr>
          <w:rFonts w:ascii="Times New Roman" w:hAnsi="Times New Roman" w:cs="Times New Roman"/>
          <w:i/>
          <w:iCs/>
        </w:rPr>
        <w:t>89</w:t>
      </w:r>
      <w:r w:rsidRPr="00000BF2">
        <w:rPr>
          <w:rFonts w:ascii="Times New Roman" w:hAnsi="Times New Roman" w:cs="Times New Roman"/>
        </w:rPr>
        <w:t>(10), 881–891. https://doi.org/10.1139/z11-061</w:t>
      </w:r>
    </w:p>
    <w:p w14:paraId="0DCB4FD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ño, C. I., Russello, M. A., Mussi Gonçalves, P. F., &amp; Del Lama, S. N. (2011). Reconstructing genetic mating systems in the absence of parental information in colonially breeding waterbirds. </w:t>
      </w:r>
      <w:r w:rsidRPr="00000BF2">
        <w:rPr>
          <w:rFonts w:ascii="Times New Roman" w:hAnsi="Times New Roman" w:cs="Times New Roman"/>
          <w:i/>
          <w:iCs/>
        </w:rPr>
        <w:t>BMC Evolutionary Biology</w:t>
      </w:r>
      <w:r w:rsidRPr="00000BF2">
        <w:rPr>
          <w:rFonts w:ascii="Times New Roman" w:hAnsi="Times New Roman" w:cs="Times New Roman"/>
        </w:rPr>
        <w:t xml:space="preserve">, </w:t>
      </w:r>
      <w:r w:rsidRPr="00000BF2">
        <w:rPr>
          <w:rFonts w:ascii="Times New Roman" w:hAnsi="Times New Roman" w:cs="Times New Roman"/>
          <w:i/>
          <w:iCs/>
        </w:rPr>
        <w:t>11</w:t>
      </w:r>
      <w:r w:rsidRPr="00000BF2">
        <w:rPr>
          <w:rFonts w:ascii="Times New Roman" w:hAnsi="Times New Roman" w:cs="Times New Roman"/>
        </w:rPr>
        <w:t>(1), 196. https://doi.org/10.1186/1471-2148-11-196</w:t>
      </w:r>
    </w:p>
    <w:p w14:paraId="4BC3854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itrus, J., Mitrus, C., Rutkowski, R., &amp; Sikora, M. (2014). Extra-pair Paternity in Relation to Age of the Red-breasted Flycatcher </w:t>
      </w:r>
      <w:r w:rsidRPr="00000BF2">
        <w:rPr>
          <w:rFonts w:ascii="Times New Roman" w:hAnsi="Times New Roman" w:cs="Times New Roman"/>
          <w:i/>
          <w:iCs/>
        </w:rPr>
        <w:t>Ficedula Parva</w:t>
      </w:r>
      <w:r w:rsidRPr="00000BF2">
        <w:rPr>
          <w:rFonts w:ascii="Times New Roman" w:hAnsi="Times New Roman" w:cs="Times New Roman"/>
        </w:rPr>
        <w:t xml:space="preserve"> males. </w:t>
      </w:r>
      <w:r w:rsidRPr="00000BF2">
        <w:rPr>
          <w:rFonts w:ascii="Times New Roman" w:hAnsi="Times New Roman" w:cs="Times New Roman"/>
          <w:i/>
          <w:iCs/>
        </w:rPr>
        <w:t>Avian Biology Research</w:t>
      </w:r>
      <w:r w:rsidRPr="00000BF2">
        <w:rPr>
          <w:rFonts w:ascii="Times New Roman" w:hAnsi="Times New Roman" w:cs="Times New Roman"/>
        </w:rPr>
        <w:t xml:space="preserve">, </w:t>
      </w:r>
      <w:r w:rsidRPr="00000BF2">
        <w:rPr>
          <w:rFonts w:ascii="Times New Roman" w:hAnsi="Times New Roman" w:cs="Times New Roman"/>
          <w:i/>
          <w:iCs/>
        </w:rPr>
        <w:t>7</w:t>
      </w:r>
      <w:r w:rsidRPr="00000BF2">
        <w:rPr>
          <w:rFonts w:ascii="Times New Roman" w:hAnsi="Times New Roman" w:cs="Times New Roman"/>
        </w:rPr>
        <w:t>(2), 111–116. https://doi.org/10.3184/175815514X13948188185179</w:t>
      </w:r>
    </w:p>
    <w:p w14:paraId="26DD1D9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øller, A. P., &amp; Tegelström, H. (1997). Extra-pair paternity and tail ornamentation in the barn swallow Hirundo rustica.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1</w:t>
      </w:r>
      <w:r w:rsidRPr="00000BF2">
        <w:rPr>
          <w:rFonts w:ascii="Times New Roman" w:hAnsi="Times New Roman" w:cs="Times New Roman"/>
        </w:rPr>
        <w:t>(5), 353–360. https://doi.org/10.1007/s002650050395</w:t>
      </w:r>
    </w:p>
    <w:p w14:paraId="0BC5A63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Moreno, J., Boto, L., Fargallo, J. A., De León, A., &amp; Potti, J. (2000). Absence of extra-pair fertilisations in the Chinstrap Penguin Pygoscelis antarctica.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1</w:t>
      </w:r>
      <w:r w:rsidRPr="00000BF2">
        <w:rPr>
          <w:rFonts w:ascii="Times New Roman" w:hAnsi="Times New Roman" w:cs="Times New Roman"/>
        </w:rPr>
        <w:t>(4), 580–583. https://doi.org/10.1034/j.1600-048X.2000.1310418.x</w:t>
      </w:r>
    </w:p>
    <w:p w14:paraId="38865CD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oreno, J., Martínez, J. G., González-Braojos, S., Ruiz-de-Castañeda, R., Cantarero, A., &amp; Sánchez-Tójar, A. (2013). Extra-pair matings, context-dependence and offspring quality: A brood manipulation experiment in pied flycatchers. </w:t>
      </w:r>
      <w:r w:rsidRPr="00000BF2">
        <w:rPr>
          <w:rFonts w:ascii="Times New Roman" w:hAnsi="Times New Roman" w:cs="Times New Roman"/>
          <w:i/>
          <w:iCs/>
        </w:rPr>
        <w:t>Behaviour</w:t>
      </w:r>
      <w:r w:rsidRPr="00000BF2">
        <w:rPr>
          <w:rFonts w:ascii="Times New Roman" w:hAnsi="Times New Roman" w:cs="Times New Roman"/>
        </w:rPr>
        <w:t xml:space="preserve">, </w:t>
      </w:r>
      <w:r w:rsidRPr="00000BF2">
        <w:rPr>
          <w:rFonts w:ascii="Times New Roman" w:hAnsi="Times New Roman" w:cs="Times New Roman"/>
          <w:i/>
          <w:iCs/>
        </w:rPr>
        <w:t>150</w:t>
      </w:r>
      <w:r w:rsidRPr="00000BF2">
        <w:rPr>
          <w:rFonts w:ascii="Times New Roman" w:hAnsi="Times New Roman" w:cs="Times New Roman"/>
        </w:rPr>
        <w:t>(3–4), 359–380. https://doi.org/10.1163/1568539X-00003056</w:t>
      </w:r>
    </w:p>
    <w:p w14:paraId="15A40A7C"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orton, E. S., Stutchbury, B. J. M., Howlett, J. S., &amp; Piper, W. H. (1998). Genetic monogamy in blue-headed vireos and a comparison with a sympatric vireo with extrapair paternity.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9</w:t>
      </w:r>
      <w:r w:rsidRPr="00000BF2">
        <w:rPr>
          <w:rFonts w:ascii="Times New Roman" w:hAnsi="Times New Roman" w:cs="Times New Roman"/>
        </w:rPr>
        <w:t>(5), 515–524. https://doi.org/10.1093/beheco/9.5.515</w:t>
      </w:r>
    </w:p>
    <w:p w14:paraId="5132E5E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ota, P. G., &amp; Hoi-Leitner, M. (2003). Intense extrapair behaviour in a semicolonial passerine does not result in extrapair fertilization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6</w:t>
      </w:r>
      <w:r w:rsidRPr="00000BF2">
        <w:rPr>
          <w:rFonts w:ascii="Times New Roman" w:hAnsi="Times New Roman" w:cs="Times New Roman"/>
        </w:rPr>
        <w:t>(6), 1019–1026. https://doi.org/10.1006/anbe.2002.2285</w:t>
      </w:r>
    </w:p>
    <w:p w14:paraId="28A9B05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uck, C., Kempenaers, B., Kuhn, S., Valcu, M., &amp; Goymann, W. (2009). Paternity in the classical polyandrous black coucal (Centropus grillii)—A cuckoo accepting cuckoldry?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0</w:t>
      </w:r>
      <w:r w:rsidRPr="00000BF2">
        <w:rPr>
          <w:rFonts w:ascii="Times New Roman" w:hAnsi="Times New Roman" w:cs="Times New Roman"/>
        </w:rPr>
        <w:t>(6), 1185–1193. https://doi.org/10.1093/beheco/arp118</w:t>
      </w:r>
    </w:p>
    <w:p w14:paraId="10DFF8D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Müller, W., Epplen, J. T., &amp; Lubjuhn, T. (2001). Genetic paternity analyses in Little Owls (Athene noctua): Does the high rate of paternal care select against extra-pair young?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42</w:t>
      </w:r>
      <w:r w:rsidRPr="00000BF2">
        <w:rPr>
          <w:rFonts w:ascii="Times New Roman" w:hAnsi="Times New Roman" w:cs="Times New Roman"/>
        </w:rPr>
        <w:t>(2), 195. https://doi.org/10.1046/j.1439-0361.2001.00069.x</w:t>
      </w:r>
    </w:p>
    <w:p w14:paraId="7B5B13A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Negro, J. J., Villarroel, M., Tella, J. L., Kuhnlein, U., Hiraldo, F., Donazar, J. A., &amp; Bird, D. M. (1996). DNA fingerprinting reveals a low incidence of extra-pair fertilizations in the lesser kestrel.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1</w:t>
      </w:r>
      <w:r w:rsidRPr="00000BF2">
        <w:rPr>
          <w:rFonts w:ascii="Times New Roman" w:hAnsi="Times New Roman" w:cs="Times New Roman"/>
        </w:rPr>
        <w:t>(4), 935–943. https://doi.org/10.1006/anbe.1996.0097</w:t>
      </w:r>
    </w:p>
    <w:p w14:paraId="700D873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Nelson-Flower, M. J., Hockey, P. A. R., O’Ryan, C., Raihani, N. J., du Plessis, M. A., &amp; Ridley, A. R. (2011). Monogamous dominant pairs monopolize reproduction in the cooperatively breeding pied babbler.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2</w:t>
      </w:r>
      <w:r w:rsidRPr="00000BF2">
        <w:rPr>
          <w:rFonts w:ascii="Times New Roman" w:hAnsi="Times New Roman" w:cs="Times New Roman"/>
        </w:rPr>
        <w:t>(3), 559–565. https://doi.org/10.1093/beheco/arr018</w:t>
      </w:r>
    </w:p>
    <w:p w14:paraId="520946E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Neto, J., Hansson, B., &amp; Hasselquist, D. (2010). Low frequency of extra-pair paternity in Savi’s Warblers (Locustella luscinioides). </w:t>
      </w:r>
      <w:r w:rsidRPr="00000BF2">
        <w:rPr>
          <w:rFonts w:ascii="Times New Roman" w:hAnsi="Times New Roman" w:cs="Times New Roman"/>
          <w:i/>
          <w:iCs/>
        </w:rPr>
        <w:t>Behaviour</w:t>
      </w:r>
      <w:r w:rsidRPr="00000BF2">
        <w:rPr>
          <w:rFonts w:ascii="Times New Roman" w:hAnsi="Times New Roman" w:cs="Times New Roman"/>
        </w:rPr>
        <w:t xml:space="preserve">, </w:t>
      </w:r>
      <w:r w:rsidRPr="00000BF2">
        <w:rPr>
          <w:rFonts w:ascii="Times New Roman" w:hAnsi="Times New Roman" w:cs="Times New Roman"/>
          <w:i/>
          <w:iCs/>
        </w:rPr>
        <w:t>147</w:t>
      </w:r>
      <w:r w:rsidRPr="00000BF2">
        <w:rPr>
          <w:rFonts w:ascii="Times New Roman" w:hAnsi="Times New Roman" w:cs="Times New Roman"/>
        </w:rPr>
        <w:t>(11), 1413–1429. https://doi.org/10.1163/000579510X517217</w:t>
      </w:r>
    </w:p>
    <w:p w14:paraId="48F325B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O’Brien, E. L., &amp; Dawson, R. D. (2007). Context-dependent genetic benefits of extra-pair mate choice in a socially monogamous passerine.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1</w:t>
      </w:r>
      <w:r w:rsidRPr="00000BF2">
        <w:rPr>
          <w:rFonts w:ascii="Times New Roman" w:hAnsi="Times New Roman" w:cs="Times New Roman"/>
        </w:rPr>
        <w:t>(5), 775–782. https://doi.org/10.1007/s00265-006-0308-8</w:t>
      </w:r>
    </w:p>
    <w:p w14:paraId="32FA2CE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Øigarden, T., Borge, T., &amp; Lifjeld, J. T. (2010). Extrapair paternity and genetic diversity: The white-throated dipper Cinclus cinclus.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41</w:t>
      </w:r>
      <w:r w:rsidRPr="00000BF2">
        <w:rPr>
          <w:rFonts w:ascii="Times New Roman" w:hAnsi="Times New Roman" w:cs="Times New Roman"/>
        </w:rPr>
        <w:t>(3), 248–257. https://doi.org/10.1111/j.1600-048X.2009.04847.x</w:t>
      </w:r>
    </w:p>
    <w:p w14:paraId="429A655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Orell, M., Rytkönen, S., Launonen, V., Welling, P., Kumpulainen, K., Koivula, K., &amp; Bachmann, L. (1997). Low frequency extra-pair paternity in the Willow Tit Parus montanus as revealed by DNA fingerprinting.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39</w:t>
      </w:r>
      <w:r w:rsidRPr="00000BF2">
        <w:rPr>
          <w:rFonts w:ascii="Times New Roman" w:hAnsi="Times New Roman" w:cs="Times New Roman"/>
        </w:rPr>
        <w:t>(3), 562–566.</w:t>
      </w:r>
    </w:p>
    <w:p w14:paraId="382E0A3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Overeem, K. R., Gabriel, P. O., Zirpoli, J. A., &amp; Black, J. M. (2014). Steller Sex: Infidelity and Sexual Selection in a Social Corvid (Cyanocitta stelleri). </w:t>
      </w:r>
      <w:r w:rsidRPr="00000BF2">
        <w:rPr>
          <w:rFonts w:ascii="Times New Roman" w:hAnsi="Times New Roman" w:cs="Times New Roman"/>
          <w:i/>
          <w:iCs/>
        </w:rPr>
        <w:t>PLoS ONE</w:t>
      </w:r>
      <w:r w:rsidRPr="00000BF2">
        <w:rPr>
          <w:rFonts w:ascii="Times New Roman" w:hAnsi="Times New Roman" w:cs="Times New Roman"/>
        </w:rPr>
        <w:t xml:space="preserve">, </w:t>
      </w:r>
      <w:r w:rsidRPr="00000BF2">
        <w:rPr>
          <w:rFonts w:ascii="Times New Roman" w:hAnsi="Times New Roman" w:cs="Times New Roman"/>
          <w:i/>
          <w:iCs/>
        </w:rPr>
        <w:t>9</w:t>
      </w:r>
      <w:r w:rsidRPr="00000BF2">
        <w:rPr>
          <w:rFonts w:ascii="Times New Roman" w:hAnsi="Times New Roman" w:cs="Times New Roman"/>
        </w:rPr>
        <w:t>(8), e105257. https://doi.org/10.1371/journal.pone.0105257</w:t>
      </w:r>
    </w:p>
    <w:p w14:paraId="594A39B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Owens, I. P. F., Dixon, A., Burke, T., &amp; Thompson, D. B. A. (1995). Strategic paternity assurance in the sex-role reversed Eurasian dotterel (</w:t>
      </w:r>
      <w:r w:rsidRPr="00000BF2">
        <w:rPr>
          <w:rFonts w:ascii="Times New Roman" w:hAnsi="Times New Roman" w:cs="Times New Roman"/>
          <w:i/>
          <w:iCs/>
        </w:rPr>
        <w:t>Charadrius morinellus</w:t>
      </w:r>
      <w:r w:rsidRPr="00000BF2">
        <w:rPr>
          <w:rFonts w:ascii="Times New Roman" w:hAnsi="Times New Roman" w:cs="Times New Roman"/>
        </w:rPr>
        <w:t xml:space="preserve">): Behavioral and genetic evidence.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6</w:t>
      </w:r>
      <w:r w:rsidRPr="00000BF2">
        <w:rPr>
          <w:rFonts w:ascii="Times New Roman" w:hAnsi="Times New Roman" w:cs="Times New Roman"/>
        </w:rPr>
        <w:t>(1), 14–21. https://doi.org/10.1093/beheco/6.1.14</w:t>
      </w:r>
    </w:p>
    <w:p w14:paraId="0F941C1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echacek, P., Michalek, K. G., Winkler, H., &amp; Blomqvist, D. (2005). Monogamy with exceptions: Social and genetic mating system in a bird species with high paternal investment. </w:t>
      </w:r>
      <w:r w:rsidRPr="00000BF2">
        <w:rPr>
          <w:rFonts w:ascii="Times New Roman" w:hAnsi="Times New Roman" w:cs="Times New Roman"/>
          <w:i/>
          <w:iCs/>
        </w:rPr>
        <w:t>Behaviour</w:t>
      </w:r>
      <w:r w:rsidRPr="00000BF2">
        <w:rPr>
          <w:rFonts w:ascii="Times New Roman" w:hAnsi="Times New Roman" w:cs="Times New Roman"/>
        </w:rPr>
        <w:t xml:space="preserve">, </w:t>
      </w:r>
      <w:r w:rsidRPr="00000BF2">
        <w:rPr>
          <w:rFonts w:ascii="Times New Roman" w:hAnsi="Times New Roman" w:cs="Times New Roman"/>
          <w:i/>
          <w:iCs/>
        </w:rPr>
        <w:t>142</w:t>
      </w:r>
      <w:r w:rsidRPr="00000BF2">
        <w:rPr>
          <w:rFonts w:ascii="Times New Roman" w:hAnsi="Times New Roman" w:cs="Times New Roman"/>
        </w:rPr>
        <w:t>(8), 1093–1114. https://doi.org/10.1163/156853905774405281</w:t>
      </w:r>
    </w:p>
    <w:p w14:paraId="40072BB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etren, K., Grant, B. R., &amp; Grant, P. R. (1999). Low Extrapair Paternity in the Cactus Finch (Geospiza scandens).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6</w:t>
      </w:r>
      <w:r w:rsidRPr="00000BF2">
        <w:rPr>
          <w:rFonts w:ascii="Times New Roman" w:hAnsi="Times New Roman" w:cs="Times New Roman"/>
        </w:rPr>
        <w:t>(1), 252–256. https://doi.org/10.2307/4089475</w:t>
      </w:r>
    </w:p>
    <w:p w14:paraId="6E2531F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ierce, E. P., &amp; Lifjeld, J. T. (1998). High Paternity without Paternity-Assurance Behavior in the Purple Sandpiper, a Species with High Paternal Investment.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15</w:t>
      </w:r>
      <w:r w:rsidRPr="00000BF2">
        <w:rPr>
          <w:rFonts w:ascii="Times New Roman" w:hAnsi="Times New Roman" w:cs="Times New Roman"/>
        </w:rPr>
        <w:t>(3), 602–612. https://doi.org/10.2307/4089409</w:t>
      </w:r>
    </w:p>
    <w:p w14:paraId="23FAE82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ilastro, A., Pezzo, F., Olmastroni, S., Callegarin, C., Corsolini, S., &amp; Focardi, S. (2001). Extrapair paternity in the Adélie Penguin Pygoscelis adeliae. </w:t>
      </w:r>
      <w:r w:rsidRPr="00000BF2">
        <w:rPr>
          <w:rFonts w:ascii="Times New Roman" w:hAnsi="Times New Roman" w:cs="Times New Roman"/>
          <w:i/>
          <w:iCs/>
        </w:rPr>
        <w:t>Ibis</w:t>
      </w:r>
      <w:r w:rsidRPr="00000BF2">
        <w:rPr>
          <w:rFonts w:ascii="Times New Roman" w:hAnsi="Times New Roman" w:cs="Times New Roman"/>
        </w:rPr>
        <w:t xml:space="preserve">, </w:t>
      </w:r>
      <w:r w:rsidRPr="00000BF2">
        <w:rPr>
          <w:rFonts w:ascii="Times New Roman" w:hAnsi="Times New Roman" w:cs="Times New Roman"/>
          <w:i/>
          <w:iCs/>
        </w:rPr>
        <w:t>143</w:t>
      </w:r>
      <w:r w:rsidRPr="00000BF2">
        <w:rPr>
          <w:rFonts w:ascii="Times New Roman" w:hAnsi="Times New Roman" w:cs="Times New Roman"/>
        </w:rPr>
        <w:t>, 681–684.</w:t>
      </w:r>
    </w:p>
    <w:p w14:paraId="6BA94A7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inxten, R., Hanotte, O., Eens, M., Verheyen, R. F., Dhondt, A. A., &amp; Burke, T. (1993). Extra-pair paternity and intraspecific brood parasitism in the European starling, Sturnus vulgaris: Evidence from DNA fingerprinting.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45</w:t>
      </w:r>
      <w:r w:rsidRPr="00000BF2">
        <w:rPr>
          <w:rFonts w:ascii="Times New Roman" w:hAnsi="Times New Roman" w:cs="Times New Roman"/>
        </w:rPr>
        <w:t>(4), 795–809. https://doi.org/10.1006/anbe.1993.1093</w:t>
      </w:r>
    </w:p>
    <w:p w14:paraId="589B2580"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iper, W. H., Evers, D. C., Meyer, M. W., Tischler, K. B., Kaplan, J. D., &amp; Fleischer, R. C. (1997). Genetic monogamy in the common loon (Gavia immer).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1</w:t>
      </w:r>
      <w:r w:rsidRPr="00000BF2">
        <w:rPr>
          <w:rFonts w:ascii="Times New Roman" w:hAnsi="Times New Roman" w:cs="Times New Roman"/>
        </w:rPr>
        <w:t>(1), 25–31. https://doi.org/10.1007/s002650050360</w:t>
      </w:r>
    </w:p>
    <w:p w14:paraId="52FA910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Põldmaa, T., Montgomerie, R., &amp; Boag, P. (1995). Mating system of the cooperatively breeding noisy miner Manorina melanocephala, as revealed by DNA profiling.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37</w:t>
      </w:r>
      <w:r w:rsidRPr="00000BF2">
        <w:rPr>
          <w:rFonts w:ascii="Times New Roman" w:hAnsi="Times New Roman" w:cs="Times New Roman"/>
        </w:rPr>
        <w:t>(2), 137–143. https://doi.org/10.1007/BF00164159</w:t>
      </w:r>
    </w:p>
    <w:p w14:paraId="719A276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Pravosudova, E. V., Parker, P. G., &amp; Gaunt, A. S. (2002). Genetic Evidence for Extrapair Paternity in the Tufted Titmouse. </w:t>
      </w:r>
      <w:r w:rsidRPr="00000BF2">
        <w:rPr>
          <w:rFonts w:ascii="Times New Roman" w:hAnsi="Times New Roman" w:cs="Times New Roman"/>
          <w:i/>
          <w:iCs/>
        </w:rPr>
        <w:t>The Wilson Bulletin</w:t>
      </w:r>
      <w:r w:rsidRPr="00000BF2">
        <w:rPr>
          <w:rFonts w:ascii="Times New Roman" w:hAnsi="Times New Roman" w:cs="Times New Roman"/>
        </w:rPr>
        <w:t xml:space="preserve">, </w:t>
      </w:r>
      <w:r w:rsidRPr="00000BF2">
        <w:rPr>
          <w:rFonts w:ascii="Times New Roman" w:hAnsi="Times New Roman" w:cs="Times New Roman"/>
          <w:i/>
          <w:iCs/>
        </w:rPr>
        <w:t>114</w:t>
      </w:r>
      <w:r w:rsidRPr="00000BF2">
        <w:rPr>
          <w:rFonts w:ascii="Times New Roman" w:hAnsi="Times New Roman" w:cs="Times New Roman"/>
        </w:rPr>
        <w:t>(2), 279–281. https://doi.org/10.1676/0043-5643(2002)114[</w:t>
      </w:r>
      <w:proofErr w:type="gramStart"/>
      <w:r w:rsidRPr="00000BF2">
        <w:rPr>
          <w:rFonts w:ascii="Times New Roman" w:hAnsi="Times New Roman" w:cs="Times New Roman"/>
        </w:rPr>
        <w:t>0279:GEFEPI</w:t>
      </w:r>
      <w:proofErr w:type="gramEnd"/>
      <w:r w:rsidRPr="00000BF2">
        <w:rPr>
          <w:rFonts w:ascii="Times New Roman" w:hAnsi="Times New Roman" w:cs="Times New Roman"/>
        </w:rPr>
        <w:t>]2.0.CO;2</w:t>
      </w:r>
    </w:p>
    <w:p w14:paraId="41E6C2A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Quinn, J. S., Woolfenden, G. E., Fitzpatrick, J. W., &amp; White, B. N. (1999). Multi-locus DNA fingerprinting supports genetic monogamy in Florida scrub-jay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45</w:t>
      </w:r>
      <w:r w:rsidRPr="00000BF2">
        <w:rPr>
          <w:rFonts w:ascii="Times New Roman" w:hAnsi="Times New Roman" w:cs="Times New Roman"/>
        </w:rPr>
        <w:t>(1), 1–10. https://doi.org/10.1007/s002650050534</w:t>
      </w:r>
    </w:p>
    <w:p w14:paraId="4CC5927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abenold, P. P., Rabenold, K. N., Piper, W. H., Haydock, J., &amp; Zack, S. W. (1990). Shared paternity revealed by genetic analysis in cooperatively breeding tropical wrens. </w:t>
      </w:r>
      <w:r w:rsidRPr="00000BF2">
        <w:rPr>
          <w:rFonts w:ascii="Times New Roman" w:hAnsi="Times New Roman" w:cs="Times New Roman"/>
          <w:i/>
          <w:iCs/>
        </w:rPr>
        <w:t>Nature</w:t>
      </w:r>
      <w:r w:rsidRPr="00000BF2">
        <w:rPr>
          <w:rFonts w:ascii="Times New Roman" w:hAnsi="Times New Roman" w:cs="Times New Roman"/>
        </w:rPr>
        <w:t xml:space="preserve">, </w:t>
      </w:r>
      <w:r w:rsidRPr="00000BF2">
        <w:rPr>
          <w:rFonts w:ascii="Times New Roman" w:hAnsi="Times New Roman" w:cs="Times New Roman"/>
          <w:i/>
          <w:iCs/>
        </w:rPr>
        <w:t>348</w:t>
      </w:r>
      <w:r w:rsidRPr="00000BF2">
        <w:rPr>
          <w:rFonts w:ascii="Times New Roman" w:hAnsi="Times New Roman" w:cs="Times New Roman"/>
        </w:rPr>
        <w:t>(6301), 538–540. https://doi.org/10.1038/348538a0</w:t>
      </w:r>
    </w:p>
    <w:p w14:paraId="5290183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Reneerkens, J., van Veelen, P., van der Velde, M., Luttikhuizen, P., &amp; Piersma, T. (2014). Within-population variation in mating system and parental care patterns in the Sanderling (</w:t>
      </w:r>
      <w:r w:rsidRPr="00000BF2">
        <w:rPr>
          <w:rFonts w:ascii="Times New Roman" w:hAnsi="Times New Roman" w:cs="Times New Roman"/>
          <w:i/>
          <w:iCs/>
        </w:rPr>
        <w:t>Calidris alba</w:t>
      </w:r>
      <w:r w:rsidRPr="00000BF2">
        <w:rPr>
          <w:rFonts w:ascii="Times New Roman" w:hAnsi="Times New Roman" w:cs="Times New Roman"/>
        </w:rPr>
        <w:t xml:space="preserve">) in northeast Greenland.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31</w:t>
      </w:r>
      <w:r w:rsidRPr="00000BF2">
        <w:rPr>
          <w:rFonts w:ascii="Times New Roman" w:hAnsi="Times New Roman" w:cs="Times New Roman"/>
        </w:rPr>
        <w:t>(2), 235–247. https://doi.org/10.1642/AUK-13-247.1</w:t>
      </w:r>
    </w:p>
    <w:p w14:paraId="7CFD2ED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ibeiro, Â. M., Lloyd, P., Feldheim, K. A., &amp; Bowie, R. C. K. (2012). Microgeographic socio-genetic structure of an African cooperative breeding passerine revealed: Integrating behavioural and genetic data.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21</w:t>
      </w:r>
      <w:r w:rsidRPr="00000BF2">
        <w:rPr>
          <w:rFonts w:ascii="Times New Roman" w:hAnsi="Times New Roman" w:cs="Times New Roman"/>
        </w:rPr>
        <w:t>(3), 662–672. https://doi.org/10.1111/j.1365-294X.2011.05236.x</w:t>
      </w:r>
    </w:p>
    <w:p w14:paraId="17FC12C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iley, H. T., Bryant, D. M., Carter, R. E., &amp; Parkin, D. T. (1995). Extra-pair fertilizations and paternity defence in house martins, Delichon urbica.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49</w:t>
      </w:r>
      <w:r w:rsidRPr="00000BF2">
        <w:rPr>
          <w:rFonts w:ascii="Times New Roman" w:hAnsi="Times New Roman" w:cs="Times New Roman"/>
        </w:rPr>
        <w:t>(2), 495–509. https://doi.org/10.1006/anbe.1995.0065</w:t>
      </w:r>
    </w:p>
    <w:p w14:paraId="3C6845C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itchison, G., Klatt, P. H., &amp; Westneat, D. F. (1994). Mate Guarding and Extra-Pair Paternity in Northern Cardinals.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96</w:t>
      </w:r>
      <w:r w:rsidRPr="00000BF2">
        <w:rPr>
          <w:rFonts w:ascii="Times New Roman" w:hAnsi="Times New Roman" w:cs="Times New Roman"/>
        </w:rPr>
        <w:t>(4), 1055–1063. https://doi.org/10.2307/1369114</w:t>
      </w:r>
    </w:p>
    <w:p w14:paraId="074926E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obertson, B. C., Degnan, S. M., Kikkawa, J., &amp; Moritz, C. C. (2001). Genetic monogamy in the absence of paternity guards: The Capricorn silvereye, Zosterops lateralis chlorocephalus, on Heron Island.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2</w:t>
      </w:r>
      <w:r w:rsidRPr="00000BF2">
        <w:rPr>
          <w:rFonts w:ascii="Times New Roman" w:hAnsi="Times New Roman" w:cs="Times New Roman"/>
        </w:rPr>
        <w:t>(6), 666–673. https://doi.org/10.1093/beheco/12.6.666</w:t>
      </w:r>
    </w:p>
    <w:p w14:paraId="1C66365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oeder, D. V., Husak, M. S., Murphy, M. T., &amp; Patten, M. A. (2019). Size, ornamentation, and flight feather morphology promote within-pair paternity in a sexually dimorphic passerine.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73</w:t>
      </w:r>
      <w:r w:rsidRPr="00000BF2">
        <w:rPr>
          <w:rFonts w:ascii="Times New Roman" w:hAnsi="Times New Roman" w:cs="Times New Roman"/>
        </w:rPr>
        <w:t>(7), 90. https://doi.org/10.1007/s00265-019-2704-x</w:t>
      </w:r>
    </w:p>
    <w:p w14:paraId="183ECFC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osenfield, R. N., Sonsthagen, S. A., Stout, W. E., &amp; Talbot, S. L. (2015). High frequency of extra-pair paternity in an urban population of Cooper’s Hawks. </w:t>
      </w:r>
      <w:r w:rsidRPr="00000BF2">
        <w:rPr>
          <w:rFonts w:ascii="Times New Roman" w:hAnsi="Times New Roman" w:cs="Times New Roman"/>
          <w:i/>
          <w:iCs/>
        </w:rPr>
        <w:t>Journal of Field Ornithology</w:t>
      </w:r>
      <w:r w:rsidRPr="00000BF2">
        <w:rPr>
          <w:rFonts w:ascii="Times New Roman" w:hAnsi="Times New Roman" w:cs="Times New Roman"/>
        </w:rPr>
        <w:t xml:space="preserve">, </w:t>
      </w:r>
      <w:r w:rsidRPr="00000BF2">
        <w:rPr>
          <w:rFonts w:ascii="Times New Roman" w:hAnsi="Times New Roman" w:cs="Times New Roman"/>
          <w:i/>
          <w:iCs/>
        </w:rPr>
        <w:t>86</w:t>
      </w:r>
      <w:r w:rsidRPr="00000BF2">
        <w:rPr>
          <w:rFonts w:ascii="Times New Roman" w:hAnsi="Times New Roman" w:cs="Times New Roman"/>
        </w:rPr>
        <w:t>(2), 144–152. https://doi.org/10.1111/jofo.12097</w:t>
      </w:r>
    </w:p>
    <w:p w14:paraId="3CB656B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Rudnick, J. A., Katzner, T. E., Bragin, E. A., Rhodes, O. E., &amp; Dewoody, J. A. (2005). Using naturally shed feathers for individual identification, genetic parentage analyses, and population monitoring in an endangered Eastern imperial eagle (Aquila heliaca) population from Kazakhstan.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4</w:t>
      </w:r>
      <w:r w:rsidRPr="00000BF2">
        <w:rPr>
          <w:rFonts w:ascii="Times New Roman" w:hAnsi="Times New Roman" w:cs="Times New Roman"/>
        </w:rPr>
        <w:t>(10), 2959–2967. https://doi.org/10.1111/j.1365-294X.2005.02641.x</w:t>
      </w:r>
    </w:p>
    <w:p w14:paraId="3A299E9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Rutkowski, R., Krupiński, D., Kitowski, I., Popović, D., Gryczyńska, A., Molak, M., Dulisz, B., Poprach, K., Müller, S., Müller, R., &amp; Gierach, K.-D. (2015). Genetic structure and diversity of breeding Montagu’s harrier (Circus pygargus) in Europe. </w:t>
      </w:r>
      <w:r w:rsidRPr="00000BF2">
        <w:rPr>
          <w:rFonts w:ascii="Times New Roman" w:hAnsi="Times New Roman" w:cs="Times New Roman"/>
          <w:i/>
          <w:iCs/>
        </w:rPr>
        <w:t>European Journal of Wildlife Research</w:t>
      </w:r>
      <w:r w:rsidRPr="00000BF2">
        <w:rPr>
          <w:rFonts w:ascii="Times New Roman" w:hAnsi="Times New Roman" w:cs="Times New Roman"/>
        </w:rPr>
        <w:t xml:space="preserve">, </w:t>
      </w:r>
      <w:r w:rsidRPr="00000BF2">
        <w:rPr>
          <w:rFonts w:ascii="Times New Roman" w:hAnsi="Times New Roman" w:cs="Times New Roman"/>
          <w:i/>
          <w:iCs/>
        </w:rPr>
        <w:t>61</w:t>
      </w:r>
      <w:r w:rsidRPr="00000BF2">
        <w:rPr>
          <w:rFonts w:ascii="Times New Roman" w:hAnsi="Times New Roman" w:cs="Times New Roman"/>
        </w:rPr>
        <w:t>(5), 691–701. https://doi.org/10.1007/s10344-015-0943-3</w:t>
      </w:r>
    </w:p>
    <w:p w14:paraId="69B7021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aladin, V., Ritschard, M., Roulin, A., Bize, P., &amp; Richner, H. (2007). Analysis of genetic parentage in the tawny owl (Strix aluco) reveals extra-pair paternity is low.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48</w:t>
      </w:r>
      <w:r w:rsidRPr="00000BF2">
        <w:rPr>
          <w:rFonts w:ascii="Times New Roman" w:hAnsi="Times New Roman" w:cs="Times New Roman"/>
        </w:rPr>
        <w:t>(1), 113–116. https://doi.org/10.1007/s10336-006-0109-x</w:t>
      </w:r>
    </w:p>
    <w:p w14:paraId="2CD72AE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aracura, V., Macedo, R. H., &amp; Blomqvist, D. (2008). Genetic parentage and variable social structure in breeding southern lapwings.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0</w:t>
      </w:r>
      <w:r w:rsidRPr="00000BF2">
        <w:rPr>
          <w:rFonts w:ascii="Times New Roman" w:hAnsi="Times New Roman" w:cs="Times New Roman"/>
        </w:rPr>
        <w:t>(3), 554–558. https://doi.org/10.1525/cond.2008.8477</w:t>
      </w:r>
    </w:p>
    <w:p w14:paraId="5594D85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chamel, D., Tracy, D. M., Lank, D. B., &amp; Westneat, D. F. (2004). Mate guarding, copulation strategies and paternity in the sex-role reversed, socially </w:t>
      </w:r>
      <w:proofErr w:type="gramStart"/>
      <w:r w:rsidRPr="00000BF2">
        <w:rPr>
          <w:rFonts w:ascii="Times New Roman" w:hAnsi="Times New Roman" w:cs="Times New Roman"/>
        </w:rPr>
        <w:t>polyandrous red-necked</w:t>
      </w:r>
      <w:proofErr w:type="gramEnd"/>
      <w:r w:rsidRPr="00000BF2">
        <w:rPr>
          <w:rFonts w:ascii="Times New Roman" w:hAnsi="Times New Roman" w:cs="Times New Roman"/>
        </w:rPr>
        <w:t xml:space="preserve"> phalarope Phalaropus lobatu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57</w:t>
      </w:r>
      <w:r w:rsidRPr="00000BF2">
        <w:rPr>
          <w:rFonts w:ascii="Times New Roman" w:hAnsi="Times New Roman" w:cs="Times New Roman"/>
        </w:rPr>
        <w:t>(2), 110–118. https://doi.org/10.1007/s00265-004-0825-2</w:t>
      </w:r>
    </w:p>
    <w:p w14:paraId="4A3D9E2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chwartz, M. K., Boness, D. J., Schaeff, C. M., Majluf, P., Perry, E. A., &amp; Fleischer, R. C. (1999). Female-solicited extrapair matings in Humboldt penguins fail to produce extrapair fertilization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0</w:t>
      </w:r>
      <w:r w:rsidRPr="00000BF2">
        <w:rPr>
          <w:rFonts w:ascii="Times New Roman" w:hAnsi="Times New Roman" w:cs="Times New Roman"/>
        </w:rPr>
        <w:t>(3), 242–250. https://doi.org/10.1093/beheco/10.3.242</w:t>
      </w:r>
    </w:p>
    <w:p w14:paraId="38E9691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eddon, N., Amos, W., Adcock, G., Johnson, P., Kraaijeveld, K., Kraaijeveld-Smit, F. J. L., Lee, W., Senapathi, G. D., Mulder, R. A., &amp; Tobias, J. A. (2005). Mating system, philopatry and patterns of kinship in the cooperatively breeding subdesert mesite Monias benschi.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4</w:t>
      </w:r>
      <w:r w:rsidRPr="00000BF2">
        <w:rPr>
          <w:rFonts w:ascii="Times New Roman" w:hAnsi="Times New Roman" w:cs="Times New Roman"/>
        </w:rPr>
        <w:t>(11), 3573–3583. https://doi.org/10.1111/j.1365-294X.2005.02675.x</w:t>
      </w:r>
    </w:p>
    <w:p w14:paraId="6D710A7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egelbacher, G., Kabisch, D., Stauss, M., &amp; Tomiuk, J. (2005). Extra-pair young despite strong pair bonds in the European Nuthatch (Sitta europaea).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46</w:t>
      </w:r>
      <w:r w:rsidRPr="00000BF2">
        <w:rPr>
          <w:rFonts w:ascii="Times New Roman" w:hAnsi="Times New Roman" w:cs="Times New Roman"/>
        </w:rPr>
        <w:t>(2), 99–102. https://doi.org/10.1007/s10336-004-0062-5</w:t>
      </w:r>
    </w:p>
    <w:p w14:paraId="24AB6E2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emple, K., Wayne, R. K., &amp; Gibson, R. M. (2001). Microsatellite analysis of female mating behaviour in lek-breeding sage grouse.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10</w:t>
      </w:r>
      <w:r w:rsidRPr="00000BF2">
        <w:rPr>
          <w:rFonts w:ascii="Times New Roman" w:hAnsi="Times New Roman" w:cs="Times New Roman"/>
        </w:rPr>
        <w:t>(8), 2043–2048. https://doi.org/10.1046/j.0962-1083.2001.01348.x</w:t>
      </w:r>
    </w:p>
    <w:p w14:paraId="5FAD3F1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Shealer, D. A., Devbhandari, S., &amp; Garcia-Mendoza, M. G. (2014). Evidence for Genetic Monogamy </w:t>
      </w:r>
      <w:proofErr w:type="gramStart"/>
      <w:r w:rsidRPr="00000BF2">
        <w:rPr>
          <w:rFonts w:ascii="Times New Roman" w:hAnsi="Times New Roman" w:cs="Times New Roman"/>
        </w:rPr>
        <w:t>But</w:t>
      </w:r>
      <w:proofErr w:type="gramEnd"/>
      <w:r w:rsidRPr="00000BF2">
        <w:rPr>
          <w:rFonts w:ascii="Times New Roman" w:hAnsi="Times New Roman" w:cs="Times New Roman"/>
        </w:rPr>
        <w:t xml:space="preserve"> Low Mate Retention in the North American Black Tern (</w:t>
      </w:r>
      <w:r w:rsidRPr="00000BF2">
        <w:rPr>
          <w:rFonts w:ascii="Times New Roman" w:hAnsi="Times New Roman" w:cs="Times New Roman"/>
          <w:i/>
          <w:iCs/>
        </w:rPr>
        <w:t>Chlidonias niger surinamensis</w:t>
      </w:r>
      <w:r w:rsidRPr="00000BF2">
        <w:rPr>
          <w:rFonts w:ascii="Times New Roman" w:hAnsi="Times New Roman" w:cs="Times New Roman"/>
        </w:rPr>
        <w:t xml:space="preserve">). </w:t>
      </w:r>
      <w:r w:rsidRPr="00000BF2">
        <w:rPr>
          <w:rFonts w:ascii="Times New Roman" w:hAnsi="Times New Roman" w:cs="Times New Roman"/>
          <w:i/>
          <w:iCs/>
        </w:rPr>
        <w:t>Waterbirds</w:t>
      </w:r>
      <w:r w:rsidRPr="00000BF2">
        <w:rPr>
          <w:rFonts w:ascii="Times New Roman" w:hAnsi="Times New Roman" w:cs="Times New Roman"/>
        </w:rPr>
        <w:t xml:space="preserve">, </w:t>
      </w:r>
      <w:r w:rsidRPr="00000BF2">
        <w:rPr>
          <w:rFonts w:ascii="Times New Roman" w:hAnsi="Times New Roman" w:cs="Times New Roman"/>
          <w:i/>
          <w:iCs/>
        </w:rPr>
        <w:t>37</w:t>
      </w:r>
      <w:r w:rsidRPr="00000BF2">
        <w:rPr>
          <w:rFonts w:ascii="Times New Roman" w:hAnsi="Times New Roman" w:cs="Times New Roman"/>
        </w:rPr>
        <w:t>(2), 129–135. https://doi.org/10.1675/063.037.0201</w:t>
      </w:r>
    </w:p>
    <w:p w14:paraId="145ADB7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mith, H. G., Montgomerie, R., Poldman, T., White, B. N., &amp; Boag, P. T. (1991). DNA fingerprinting reveals relation between tail ornaments and cuckoldry in barn swallows, Hirundo rustica.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w:t>
      </w:r>
      <w:r w:rsidRPr="00000BF2">
        <w:rPr>
          <w:rFonts w:ascii="Times New Roman" w:hAnsi="Times New Roman" w:cs="Times New Roman"/>
        </w:rPr>
        <w:t>(1), 90–98. https://doi.org/10.1093/beheco/2.1.90</w:t>
      </w:r>
    </w:p>
    <w:p w14:paraId="7CA1D98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mith, H. G., &amp; von Schantz, T. (1993). Extra-Pair Paternity in the European Starling: The Effect of Polygyny.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95</w:t>
      </w:r>
      <w:r w:rsidRPr="00000BF2">
        <w:rPr>
          <w:rFonts w:ascii="Times New Roman" w:hAnsi="Times New Roman" w:cs="Times New Roman"/>
        </w:rPr>
        <w:t>(4), 1006–1015. https://doi.org/10.2307/1369436</w:t>
      </w:r>
    </w:p>
    <w:p w14:paraId="682277C4"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mith, S. B., McKay, J. E., Murphy, M. T., &amp; Duffield, D. A. (2016). Spatial patterns of extra‐pair paternity for spotted towhees </w:t>
      </w:r>
      <w:r w:rsidRPr="00000BF2">
        <w:rPr>
          <w:rFonts w:ascii="Times New Roman" w:hAnsi="Times New Roman" w:cs="Times New Roman"/>
          <w:i/>
          <w:iCs/>
        </w:rPr>
        <w:t>Pipilo maculatus</w:t>
      </w:r>
      <w:r w:rsidRPr="00000BF2">
        <w:rPr>
          <w:rFonts w:ascii="Times New Roman" w:hAnsi="Times New Roman" w:cs="Times New Roman"/>
        </w:rPr>
        <w:t xml:space="preserve"> in urban parks.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47</w:t>
      </w:r>
      <w:r w:rsidRPr="00000BF2">
        <w:rPr>
          <w:rFonts w:ascii="Times New Roman" w:hAnsi="Times New Roman" w:cs="Times New Roman"/>
        </w:rPr>
        <w:t>(6), 815–823. https://doi.org/10.1111/jav.00931</w:t>
      </w:r>
    </w:p>
    <w:p w14:paraId="0D5979B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oukup, S. S., &amp; Thompson, C. F. (1997). Social mating system affects the frequency of extra-pair paternity in house wren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4</w:t>
      </w:r>
      <w:r w:rsidRPr="00000BF2">
        <w:rPr>
          <w:rFonts w:ascii="Times New Roman" w:hAnsi="Times New Roman" w:cs="Times New Roman"/>
        </w:rPr>
        <w:t>(5), 1089–1105. https://doi.org/10.1006/anbe.1997.0556</w:t>
      </w:r>
    </w:p>
    <w:p w14:paraId="3CA011D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ousa, B. F., &amp; Westneat, D. F. (2013). Positive association between social and extra-pair mating in a polygynous songbird, the dickcissel (Spiza americana).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7</w:t>
      </w:r>
      <w:r w:rsidRPr="00000BF2">
        <w:rPr>
          <w:rFonts w:ascii="Times New Roman" w:hAnsi="Times New Roman" w:cs="Times New Roman"/>
        </w:rPr>
        <w:t>(2), 243–255. https://doi.org/10.1007/s00265-012-1444-y</w:t>
      </w:r>
    </w:p>
    <w:p w14:paraId="63D9383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t Clair, C. C., Waas, J. R., St Clair, R. C., &amp; Boag, P. T. (1995). Unfit mothers? Maternal infanticide in royal penguin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0</w:t>
      </w:r>
      <w:r w:rsidRPr="00000BF2">
        <w:rPr>
          <w:rFonts w:ascii="Times New Roman" w:hAnsi="Times New Roman" w:cs="Times New Roman"/>
        </w:rPr>
        <w:t>(5), 1177–1185. https://doi.org/10.1016/0003-3472(95)80034-4</w:t>
      </w:r>
    </w:p>
    <w:p w14:paraId="1F4DE73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tanback, M., Richardson, D. S., Boix-Hinzen, C., &amp; Mendelsohn, J. (2002). Genetic monogamy in Monteiro’s hornbill, Tockus monteiri.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3</w:t>
      </w:r>
      <w:r w:rsidRPr="00000BF2">
        <w:rPr>
          <w:rFonts w:ascii="Times New Roman" w:hAnsi="Times New Roman" w:cs="Times New Roman"/>
        </w:rPr>
        <w:t>(4), 787–793. https://doi.org/10.1006/anbe.2001.1975</w:t>
      </w:r>
    </w:p>
    <w:p w14:paraId="0AAC68B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tapleton, M. K., Kleven, O., Lifjeld, J. T., &amp; Robertson, R. J. (2007). Female tree swallows (Tachycineta bicolor) increase offspring heterozygosity through extrapair mating.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1</w:t>
      </w:r>
      <w:r w:rsidRPr="00000BF2">
        <w:rPr>
          <w:rFonts w:ascii="Times New Roman" w:hAnsi="Times New Roman" w:cs="Times New Roman"/>
        </w:rPr>
        <w:t>(11), 1725–1733. https://doi.org/10.1007/s00265-007-0404-4</w:t>
      </w:r>
    </w:p>
    <w:p w14:paraId="133A541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tewart, S. L. M., Westneat, D. F., &amp; Ritchison, G. (2010). Extra-pair paternity in eastern bluebirds: Effects of manipulated density and natural patterns of breeding synchrony.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4</w:t>
      </w:r>
      <w:r w:rsidRPr="00000BF2">
        <w:rPr>
          <w:rFonts w:ascii="Times New Roman" w:hAnsi="Times New Roman" w:cs="Times New Roman"/>
        </w:rPr>
        <w:t>(3), 463–473. https://doi.org/10.1007/s00265-009-0862-y</w:t>
      </w:r>
    </w:p>
    <w:p w14:paraId="3FB8590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Strohbach, S., Curio, E., Bathen, A., Epplen, J., &amp; Lubjuhn, T. (1998). Extrapair paternity in the great tit (</w:t>
      </w:r>
      <w:r w:rsidRPr="00000BF2">
        <w:rPr>
          <w:rFonts w:ascii="Times New Roman" w:hAnsi="Times New Roman" w:cs="Times New Roman"/>
          <w:i/>
          <w:iCs/>
        </w:rPr>
        <w:t>Parus major</w:t>
      </w:r>
      <w:r w:rsidRPr="00000BF2">
        <w:rPr>
          <w:rFonts w:ascii="Times New Roman" w:hAnsi="Times New Roman" w:cs="Times New Roman"/>
        </w:rPr>
        <w:t xml:space="preserve">): A test of the “good genes” hypothesi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9</w:t>
      </w:r>
      <w:r w:rsidRPr="00000BF2">
        <w:rPr>
          <w:rFonts w:ascii="Times New Roman" w:hAnsi="Times New Roman" w:cs="Times New Roman"/>
        </w:rPr>
        <w:t>(4), 388–396. https://doi.org/10.1093/beheco/9.4.388</w:t>
      </w:r>
    </w:p>
    <w:p w14:paraId="1E3D6D7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undberg, J., &amp; Dixon, A. (1996). Old, colourful male </w:t>
      </w:r>
      <w:proofErr w:type="gramStart"/>
      <w:r w:rsidRPr="00000BF2">
        <w:rPr>
          <w:rFonts w:ascii="Times New Roman" w:hAnsi="Times New Roman" w:cs="Times New Roman"/>
        </w:rPr>
        <w:t>yellowhammers,Emberiza</w:t>
      </w:r>
      <w:proofErr w:type="gramEnd"/>
      <w:r w:rsidRPr="00000BF2">
        <w:rPr>
          <w:rFonts w:ascii="Times New Roman" w:hAnsi="Times New Roman" w:cs="Times New Roman"/>
        </w:rPr>
        <w:t xml:space="preserve"> citrinella, benefit from extra-pair copulation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52</w:t>
      </w:r>
      <w:r w:rsidRPr="00000BF2">
        <w:rPr>
          <w:rFonts w:ascii="Times New Roman" w:hAnsi="Times New Roman" w:cs="Times New Roman"/>
        </w:rPr>
        <w:t>(1), 113–122. https://doi.org/10.1006/anbe.1996.0157</w:t>
      </w:r>
    </w:p>
    <w:p w14:paraId="359D3FF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Swatschek, I., Ristow, D., Scharlau, W., Wink, C., &amp; Wink, M. (1993). Populationsgenetik und Vaterschaftanalyse beim Elernorenfalken (Falco elenorae). </w:t>
      </w:r>
      <w:r w:rsidRPr="00000BF2">
        <w:rPr>
          <w:rFonts w:ascii="Times New Roman" w:hAnsi="Times New Roman" w:cs="Times New Roman"/>
          <w:i/>
          <w:iCs/>
        </w:rPr>
        <w:t>J. Ornithol</w:t>
      </w:r>
      <w:r w:rsidRPr="00000BF2">
        <w:rPr>
          <w:rFonts w:ascii="Times New Roman" w:hAnsi="Times New Roman" w:cs="Times New Roman"/>
        </w:rPr>
        <w:t xml:space="preserve">, </w:t>
      </w:r>
      <w:r w:rsidRPr="00000BF2">
        <w:rPr>
          <w:rFonts w:ascii="Times New Roman" w:hAnsi="Times New Roman" w:cs="Times New Roman"/>
          <w:i/>
          <w:iCs/>
        </w:rPr>
        <w:t>134</w:t>
      </w:r>
      <w:r w:rsidRPr="00000BF2">
        <w:rPr>
          <w:rFonts w:ascii="Times New Roman" w:hAnsi="Times New Roman" w:cs="Times New Roman"/>
        </w:rPr>
        <w:t>, 137–143.</w:t>
      </w:r>
    </w:p>
    <w:p w14:paraId="6CAC3A2D"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Tarwater, C. E., Brawn, J. D., &amp; Maddox, J. D. (2013). Low extrapair paternity observed in a tropical bird despite ample opportunities for extrapair mating.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30</w:t>
      </w:r>
      <w:r w:rsidRPr="00000BF2">
        <w:rPr>
          <w:rFonts w:ascii="Times New Roman" w:hAnsi="Times New Roman" w:cs="Times New Roman"/>
        </w:rPr>
        <w:t>(4), 733–741. https://doi.org/10.1525/auk.2013.13117</w:t>
      </w:r>
    </w:p>
    <w:p w14:paraId="2640C0D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Taylor, S. S., Boessenkool, S., &amp; Jamieson, I. G. (2008). Genetic monogamy in two long-lived New Zealand passerines.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9</w:t>
      </w:r>
      <w:r w:rsidRPr="00000BF2">
        <w:rPr>
          <w:rFonts w:ascii="Times New Roman" w:hAnsi="Times New Roman" w:cs="Times New Roman"/>
        </w:rPr>
        <w:t>(5), 579–583. https://doi.org/10.1111/j.0908-8857.2008.04331.x</w:t>
      </w:r>
    </w:p>
    <w:p w14:paraId="1D31DE2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Triggs, S., Williams, M., Marshall, S., &amp; Chambers, G. (1991). Genetic relationships within a population of Blue Duck Hymenolaimus malacorhynchos. </w:t>
      </w:r>
      <w:r w:rsidRPr="00000BF2">
        <w:rPr>
          <w:rFonts w:ascii="Times New Roman" w:hAnsi="Times New Roman" w:cs="Times New Roman"/>
          <w:i/>
          <w:iCs/>
        </w:rPr>
        <w:t>Wildfowl</w:t>
      </w:r>
      <w:r w:rsidRPr="00000BF2">
        <w:rPr>
          <w:rFonts w:ascii="Times New Roman" w:hAnsi="Times New Roman" w:cs="Times New Roman"/>
        </w:rPr>
        <w:t xml:space="preserve">, </w:t>
      </w:r>
      <w:r w:rsidRPr="00000BF2">
        <w:rPr>
          <w:rFonts w:ascii="Times New Roman" w:hAnsi="Times New Roman" w:cs="Times New Roman"/>
          <w:i/>
          <w:iCs/>
        </w:rPr>
        <w:t>42</w:t>
      </w:r>
      <w:r w:rsidRPr="00000BF2">
        <w:rPr>
          <w:rFonts w:ascii="Times New Roman" w:hAnsi="Times New Roman" w:cs="Times New Roman"/>
        </w:rPr>
        <w:t>, 87–93.</w:t>
      </w:r>
    </w:p>
    <w:p w14:paraId="1D23676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áclav, R., &amp; Hoi, H. (2007). Experimental manipulation of timing of breeding suggests laying order instead of breeding synchrony affects extra-pair paternity in house sparrows.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48</w:t>
      </w:r>
      <w:r w:rsidRPr="00000BF2">
        <w:rPr>
          <w:rFonts w:ascii="Times New Roman" w:hAnsi="Times New Roman" w:cs="Times New Roman"/>
        </w:rPr>
        <w:t>(4), 395–400. https://doi.org/10.1007/s10336-007-0143-3</w:t>
      </w:r>
    </w:p>
    <w:p w14:paraId="724315A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alera, F., Hoi, H., &amp; Krištín, A. (2003). Male shrikes punish unfaithful female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14</w:t>
      </w:r>
      <w:r w:rsidRPr="00000BF2">
        <w:rPr>
          <w:rFonts w:ascii="Times New Roman" w:hAnsi="Times New Roman" w:cs="Times New Roman"/>
        </w:rPr>
        <w:t>(3), 403–408. https://doi.org/10.1093/beheco/14.3.403</w:t>
      </w:r>
    </w:p>
    <w:p w14:paraId="12A2F18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allender, R., Friesen, V. L., &amp; Robertson, R. J. (2007). Paternity and performance of golden-winged warblers (Vermivora chrysoptera) and golden-winged X blue-winged warbler (V. pinus) hybrids at the leading edge of a hybrid zone.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1</w:t>
      </w:r>
      <w:r w:rsidRPr="00000BF2">
        <w:rPr>
          <w:rFonts w:ascii="Times New Roman" w:hAnsi="Times New Roman" w:cs="Times New Roman"/>
        </w:rPr>
        <w:t>(12), 1797–1807. https://doi.org/10.1007/s00265-007-0413-3</w:t>
      </w:r>
    </w:p>
    <w:p w14:paraId="101888B6"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an den Heuvel, I. M., Cherry, M. I., &amp; Klump, G. M. (2014). Crimson-breasted Shrike females with extra pair offspring contributed more to duets.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68</w:t>
      </w:r>
      <w:r w:rsidRPr="00000BF2">
        <w:rPr>
          <w:rFonts w:ascii="Times New Roman" w:hAnsi="Times New Roman" w:cs="Times New Roman"/>
        </w:rPr>
        <w:t>(8), 1245–1252. https://doi.org/10.1007/s00265-014-1735-6</w:t>
      </w:r>
    </w:p>
    <w:p w14:paraId="1841583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an Dongen, W. F. D., &amp; Mulder, R. A. (2009). Multiple ornamentation, female breeding synchrony, and extra-pair mating success of golden whistlers (Pachycephala pectoralis).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50</w:t>
      </w:r>
      <w:r w:rsidRPr="00000BF2">
        <w:rPr>
          <w:rFonts w:ascii="Times New Roman" w:hAnsi="Times New Roman" w:cs="Times New Roman"/>
        </w:rPr>
        <w:t>(3), 607–620. https://doi.org/10.1007/s10336-009-0371-9</w:t>
      </w:r>
    </w:p>
    <w:p w14:paraId="1DE2860F"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 xml:space="preserve">van Oers, K., Drent, P. J., Dingemanse, N. J., &amp; Kempenaers, B. (2008). Personality is associated with extrapair paternity in great tits, Parus major.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76</w:t>
      </w:r>
      <w:r w:rsidRPr="00000BF2">
        <w:rPr>
          <w:rFonts w:ascii="Times New Roman" w:hAnsi="Times New Roman" w:cs="Times New Roman"/>
        </w:rPr>
        <w:t>(3), 555–563. https://doi.org/10.1016/j.anbehav.2008.03.011</w:t>
      </w:r>
    </w:p>
    <w:p w14:paraId="163DB0E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eiga, J. P., &amp; Boto, L. (2000). Low frequency of extra-pair fertilisations in House Sparrows breeding at high density.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1</w:t>
      </w:r>
      <w:r w:rsidRPr="00000BF2">
        <w:rPr>
          <w:rFonts w:ascii="Times New Roman" w:hAnsi="Times New Roman" w:cs="Times New Roman"/>
        </w:rPr>
        <w:t>(2), 237–244. https://doi.org/10.1034/j.1600-048X.2000.310215.x</w:t>
      </w:r>
    </w:p>
    <w:p w14:paraId="57B7BA3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Voigt, C., Leitner, S., &amp; Gahr, M. (2003). Mate fidelity in a population of Island Canaries (Serinus canaria) in the Madeiran Archipelago.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44</w:t>
      </w:r>
      <w:r w:rsidRPr="00000BF2">
        <w:rPr>
          <w:rFonts w:ascii="Times New Roman" w:hAnsi="Times New Roman" w:cs="Times New Roman"/>
        </w:rPr>
        <w:t>, 86–92. https://doi.org/10.1046/j.1439-0361.2003.02047.x</w:t>
      </w:r>
    </w:p>
    <w:p w14:paraId="3E6FFAA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allander, J., Blomqvist, D., &amp; Lifjeld, J. T. (2001). Genetic and Social Monogamy—Does It Occur Without Mate Guarding in the Ringed Plover? </w:t>
      </w:r>
      <w:r w:rsidRPr="00000BF2">
        <w:rPr>
          <w:rFonts w:ascii="Times New Roman" w:hAnsi="Times New Roman" w:cs="Times New Roman"/>
          <w:i/>
          <w:iCs/>
        </w:rPr>
        <w:t>Ethology</w:t>
      </w:r>
      <w:r w:rsidRPr="00000BF2">
        <w:rPr>
          <w:rFonts w:ascii="Times New Roman" w:hAnsi="Times New Roman" w:cs="Times New Roman"/>
        </w:rPr>
        <w:t xml:space="preserve">, </w:t>
      </w:r>
      <w:r w:rsidRPr="00000BF2">
        <w:rPr>
          <w:rFonts w:ascii="Times New Roman" w:hAnsi="Times New Roman" w:cs="Times New Roman"/>
          <w:i/>
          <w:iCs/>
        </w:rPr>
        <w:t>107</w:t>
      </w:r>
      <w:r w:rsidRPr="00000BF2">
        <w:rPr>
          <w:rFonts w:ascii="Times New Roman" w:hAnsi="Times New Roman" w:cs="Times New Roman"/>
        </w:rPr>
        <w:t>(7), 561–572. https://doi.org/10.1046/j.1439-0310.2001.00695.x</w:t>
      </w:r>
    </w:p>
    <w:p w14:paraId="68F0436B"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arkentin, I. G., D.-Curzon, A., Carter, R. E., Wetton, J. H., James, P. C., Oliphant, L. W., &amp; Parkin, D. T. (1994). No evidence for extrapair fertilizations in the merlin revealed by DNA fingerprinting. </w:t>
      </w:r>
      <w:r w:rsidRPr="00000BF2">
        <w:rPr>
          <w:rFonts w:ascii="Times New Roman" w:hAnsi="Times New Roman" w:cs="Times New Roman"/>
          <w:i/>
          <w:iCs/>
        </w:rPr>
        <w:t>Molecular Ecology</w:t>
      </w:r>
      <w:r w:rsidRPr="00000BF2">
        <w:rPr>
          <w:rFonts w:ascii="Times New Roman" w:hAnsi="Times New Roman" w:cs="Times New Roman"/>
        </w:rPr>
        <w:t xml:space="preserve">, </w:t>
      </w:r>
      <w:r w:rsidRPr="00000BF2">
        <w:rPr>
          <w:rFonts w:ascii="Times New Roman" w:hAnsi="Times New Roman" w:cs="Times New Roman"/>
          <w:i/>
          <w:iCs/>
        </w:rPr>
        <w:t>3</w:t>
      </w:r>
      <w:r w:rsidRPr="00000BF2">
        <w:rPr>
          <w:rFonts w:ascii="Times New Roman" w:hAnsi="Times New Roman" w:cs="Times New Roman"/>
        </w:rPr>
        <w:t>(3), 229–234. https://doi.org/10.1111/j.1365-294X.1994.tb00056.x</w:t>
      </w:r>
    </w:p>
    <w:p w14:paraId="64573CC8"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arrington, M. H., Rollins, L. A., Raihani, N. J., Russell, A. F., &amp; Griffith, S. C. (2013). Genetic monogamy despite variable ecological conditions and social environment in the cooperatively breeding apostlebird. </w:t>
      </w:r>
      <w:r w:rsidRPr="00000BF2">
        <w:rPr>
          <w:rFonts w:ascii="Times New Roman" w:hAnsi="Times New Roman" w:cs="Times New Roman"/>
          <w:i/>
          <w:iCs/>
        </w:rPr>
        <w:t>Ecology and Evolution</w:t>
      </w:r>
      <w:r w:rsidRPr="00000BF2">
        <w:rPr>
          <w:rFonts w:ascii="Times New Roman" w:hAnsi="Times New Roman" w:cs="Times New Roman"/>
        </w:rPr>
        <w:t xml:space="preserve">, </w:t>
      </w:r>
      <w:r w:rsidRPr="00000BF2">
        <w:rPr>
          <w:rFonts w:ascii="Times New Roman" w:hAnsi="Times New Roman" w:cs="Times New Roman"/>
          <w:i/>
          <w:iCs/>
        </w:rPr>
        <w:t>3</w:t>
      </w:r>
      <w:r w:rsidRPr="00000BF2">
        <w:rPr>
          <w:rFonts w:ascii="Times New Roman" w:hAnsi="Times New Roman" w:cs="Times New Roman"/>
        </w:rPr>
        <w:t>(14), 4669–4682. https://doi.org/10.1002/ece3.844</w:t>
      </w:r>
    </w:p>
    <w:p w14:paraId="01C3A77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iebe, K. L., &amp; Kempenaers, B. (2009). The social and genetic mating system in flickers linked to partially reversed sex roles. </w:t>
      </w:r>
      <w:r w:rsidRPr="00000BF2">
        <w:rPr>
          <w:rFonts w:ascii="Times New Roman" w:hAnsi="Times New Roman" w:cs="Times New Roman"/>
          <w:i/>
          <w:iCs/>
        </w:rPr>
        <w:t>Behavioral Ecology</w:t>
      </w:r>
      <w:r w:rsidRPr="00000BF2">
        <w:rPr>
          <w:rFonts w:ascii="Times New Roman" w:hAnsi="Times New Roman" w:cs="Times New Roman"/>
        </w:rPr>
        <w:t xml:space="preserve">, </w:t>
      </w:r>
      <w:r w:rsidRPr="00000BF2">
        <w:rPr>
          <w:rFonts w:ascii="Times New Roman" w:hAnsi="Times New Roman" w:cs="Times New Roman"/>
          <w:i/>
          <w:iCs/>
        </w:rPr>
        <w:t>20</w:t>
      </w:r>
      <w:r w:rsidRPr="00000BF2">
        <w:rPr>
          <w:rFonts w:ascii="Times New Roman" w:hAnsi="Times New Roman" w:cs="Times New Roman"/>
        </w:rPr>
        <w:t>(2), 453–458. https://doi.org/10.1093/beheco/arn138</w:t>
      </w:r>
    </w:p>
    <w:p w14:paraId="49FD304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ink, M., Becker, D., Tolkmitt, D., Knigge, V., Sauer-Gürth, H., &amp; Staudter, H. (2011). Mating system, </w:t>
      </w:r>
      <w:proofErr w:type="gramStart"/>
      <w:r w:rsidRPr="00000BF2">
        <w:rPr>
          <w:rFonts w:ascii="Times New Roman" w:hAnsi="Times New Roman" w:cs="Times New Roman"/>
        </w:rPr>
        <w:t>paternity</w:t>
      </w:r>
      <w:proofErr w:type="gramEnd"/>
      <w:r w:rsidRPr="00000BF2">
        <w:rPr>
          <w:rFonts w:ascii="Times New Roman" w:hAnsi="Times New Roman" w:cs="Times New Roman"/>
        </w:rPr>
        <w:t xml:space="preserve"> and sex allocation in Eurasian Wrynecks (Jynx torquilla). </w:t>
      </w:r>
      <w:r w:rsidRPr="00000BF2">
        <w:rPr>
          <w:rFonts w:ascii="Times New Roman" w:hAnsi="Times New Roman" w:cs="Times New Roman"/>
          <w:i/>
          <w:iCs/>
        </w:rPr>
        <w:t>Journal of Ornithology</w:t>
      </w:r>
      <w:r w:rsidRPr="00000BF2">
        <w:rPr>
          <w:rFonts w:ascii="Times New Roman" w:hAnsi="Times New Roman" w:cs="Times New Roman"/>
        </w:rPr>
        <w:t xml:space="preserve">, </w:t>
      </w:r>
      <w:r w:rsidRPr="00000BF2">
        <w:rPr>
          <w:rFonts w:ascii="Times New Roman" w:hAnsi="Times New Roman" w:cs="Times New Roman"/>
          <w:i/>
          <w:iCs/>
        </w:rPr>
        <w:t>152</w:t>
      </w:r>
      <w:r w:rsidRPr="00000BF2">
        <w:rPr>
          <w:rFonts w:ascii="Times New Roman" w:hAnsi="Times New Roman" w:cs="Times New Roman"/>
        </w:rPr>
        <w:t>(4), 983–989. https://doi.org/10.1007/s10336-011-0684-3</w:t>
      </w:r>
    </w:p>
    <w:p w14:paraId="1132647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inkel, W., Winkel, D., &amp; Lubjuhn, T. (2001). Vaterschaftsnachweise bei vier ungewöhnlich dicht benachbart brütenden Kohlmeisen-Paaren (Parus major). </w:t>
      </w:r>
      <w:r w:rsidRPr="00000BF2">
        <w:rPr>
          <w:rFonts w:ascii="Times New Roman" w:hAnsi="Times New Roman" w:cs="Times New Roman"/>
          <w:i/>
          <w:iCs/>
        </w:rPr>
        <w:t>Journal für Ornithologie</w:t>
      </w:r>
      <w:r w:rsidRPr="00000BF2">
        <w:rPr>
          <w:rFonts w:ascii="Times New Roman" w:hAnsi="Times New Roman" w:cs="Times New Roman"/>
        </w:rPr>
        <w:t xml:space="preserve">, </w:t>
      </w:r>
      <w:r w:rsidRPr="00000BF2">
        <w:rPr>
          <w:rFonts w:ascii="Times New Roman" w:hAnsi="Times New Roman" w:cs="Times New Roman"/>
          <w:i/>
          <w:iCs/>
        </w:rPr>
        <w:t>142</w:t>
      </w:r>
      <w:r w:rsidRPr="00000BF2">
        <w:rPr>
          <w:rFonts w:ascii="Times New Roman" w:hAnsi="Times New Roman" w:cs="Times New Roman"/>
        </w:rPr>
        <w:t>(4), 429–432. https://doi.org/10.1007/BF01651341</w:t>
      </w:r>
    </w:p>
    <w:p w14:paraId="55453B6A"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interbottom, M., Burke, T., &amp; Birkhead, T. (2001). The phalloid organ, </w:t>
      </w:r>
      <w:proofErr w:type="gramStart"/>
      <w:r w:rsidRPr="00000BF2">
        <w:rPr>
          <w:rFonts w:ascii="Times New Roman" w:hAnsi="Times New Roman" w:cs="Times New Roman"/>
        </w:rPr>
        <w:t>orgasm</w:t>
      </w:r>
      <w:proofErr w:type="gramEnd"/>
      <w:r w:rsidRPr="00000BF2">
        <w:rPr>
          <w:rFonts w:ascii="Times New Roman" w:hAnsi="Times New Roman" w:cs="Times New Roman"/>
        </w:rPr>
        <w:t xml:space="preserve"> and sperm competition in a polygynandrous bird: The red-billed buffalo weaver (Bubalornis niger). </w:t>
      </w:r>
      <w:r w:rsidRPr="00000BF2">
        <w:rPr>
          <w:rFonts w:ascii="Times New Roman" w:hAnsi="Times New Roman" w:cs="Times New Roman"/>
          <w:i/>
          <w:iCs/>
        </w:rPr>
        <w:t>Behavioral Ecology and Sociobiology</w:t>
      </w:r>
      <w:r w:rsidRPr="00000BF2">
        <w:rPr>
          <w:rFonts w:ascii="Times New Roman" w:hAnsi="Times New Roman" w:cs="Times New Roman"/>
        </w:rPr>
        <w:t xml:space="preserve">, </w:t>
      </w:r>
      <w:r w:rsidRPr="00000BF2">
        <w:rPr>
          <w:rFonts w:ascii="Times New Roman" w:hAnsi="Times New Roman" w:cs="Times New Roman"/>
          <w:i/>
          <w:iCs/>
        </w:rPr>
        <w:t>50</w:t>
      </w:r>
      <w:r w:rsidRPr="00000BF2">
        <w:rPr>
          <w:rFonts w:ascii="Times New Roman" w:hAnsi="Times New Roman" w:cs="Times New Roman"/>
        </w:rPr>
        <w:t>(5), 474–482. https://doi.org/10.1007/s002650100384</w:t>
      </w:r>
    </w:p>
    <w:p w14:paraId="5C0539F5"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lastRenderedPageBreak/>
        <w:t>Woolaver, L. G., Nichols, R. K., Morton, E. S., &amp; Stutchbury, B. J. M. (2013). Social and genetic mating system of Ridgway’s hawk (</w:t>
      </w:r>
      <w:r w:rsidRPr="00000BF2">
        <w:rPr>
          <w:rFonts w:ascii="Times New Roman" w:hAnsi="Times New Roman" w:cs="Times New Roman"/>
          <w:i/>
          <w:iCs/>
        </w:rPr>
        <w:t>Buteo ridgwayi</w:t>
      </w:r>
      <w:r w:rsidRPr="00000BF2">
        <w:rPr>
          <w:rFonts w:ascii="Times New Roman" w:hAnsi="Times New Roman" w:cs="Times New Roman"/>
        </w:rPr>
        <w:t xml:space="preserve">), an endemic raptor on Hispaniola. </w:t>
      </w:r>
      <w:r w:rsidRPr="00000BF2">
        <w:rPr>
          <w:rFonts w:ascii="Times New Roman" w:hAnsi="Times New Roman" w:cs="Times New Roman"/>
          <w:i/>
          <w:iCs/>
        </w:rPr>
        <w:t>Journal of Tropical Ecology</w:t>
      </w:r>
      <w:r w:rsidRPr="00000BF2">
        <w:rPr>
          <w:rFonts w:ascii="Times New Roman" w:hAnsi="Times New Roman" w:cs="Times New Roman"/>
        </w:rPr>
        <w:t xml:space="preserve">, </w:t>
      </w:r>
      <w:r w:rsidRPr="00000BF2">
        <w:rPr>
          <w:rFonts w:ascii="Times New Roman" w:hAnsi="Times New Roman" w:cs="Times New Roman"/>
          <w:i/>
          <w:iCs/>
        </w:rPr>
        <w:t>29</w:t>
      </w:r>
      <w:r w:rsidRPr="00000BF2">
        <w:rPr>
          <w:rFonts w:ascii="Times New Roman" w:hAnsi="Times New Roman" w:cs="Times New Roman"/>
        </w:rPr>
        <w:t>(6), 531–540. https://doi.org/10.1017/S0266467413000655</w:t>
      </w:r>
    </w:p>
    <w:p w14:paraId="4F8D4DC9"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oolfenden, B. E., Stutchbury, B. J. M., &amp; Morton, E. S. (2005). Male Acadian flycatchers, Empidonax virescens, obtain extrapair fertilizations with distant females. </w:t>
      </w:r>
      <w:r w:rsidRPr="00000BF2">
        <w:rPr>
          <w:rFonts w:ascii="Times New Roman" w:hAnsi="Times New Roman" w:cs="Times New Roman"/>
          <w:i/>
          <w:iCs/>
        </w:rPr>
        <w:t>Animal Behaviour</w:t>
      </w:r>
      <w:r w:rsidRPr="00000BF2">
        <w:rPr>
          <w:rFonts w:ascii="Times New Roman" w:hAnsi="Times New Roman" w:cs="Times New Roman"/>
        </w:rPr>
        <w:t xml:space="preserve">, </w:t>
      </w:r>
      <w:r w:rsidRPr="00000BF2">
        <w:rPr>
          <w:rFonts w:ascii="Times New Roman" w:hAnsi="Times New Roman" w:cs="Times New Roman"/>
          <w:i/>
          <w:iCs/>
        </w:rPr>
        <w:t>69</w:t>
      </w:r>
      <w:r w:rsidRPr="00000BF2">
        <w:rPr>
          <w:rFonts w:ascii="Times New Roman" w:hAnsi="Times New Roman" w:cs="Times New Roman"/>
        </w:rPr>
        <w:t>(4), 921–929. https://doi.org/10.1016/j.anbehav.2004.06.030</w:t>
      </w:r>
    </w:p>
    <w:p w14:paraId="7AEDF36E"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Woxvold, I. A., &amp; Mulder, R. A. (2008). Mixed mating strategies in cooperatively breeding apostlebirds Struthidea cinerea. </w:t>
      </w:r>
      <w:r w:rsidRPr="00000BF2">
        <w:rPr>
          <w:rFonts w:ascii="Times New Roman" w:hAnsi="Times New Roman" w:cs="Times New Roman"/>
          <w:i/>
          <w:iCs/>
        </w:rPr>
        <w:t>Journal of Avian Biology</w:t>
      </w:r>
      <w:r w:rsidRPr="00000BF2">
        <w:rPr>
          <w:rFonts w:ascii="Times New Roman" w:hAnsi="Times New Roman" w:cs="Times New Roman"/>
        </w:rPr>
        <w:t xml:space="preserve">, </w:t>
      </w:r>
      <w:r w:rsidRPr="00000BF2">
        <w:rPr>
          <w:rFonts w:ascii="Times New Roman" w:hAnsi="Times New Roman" w:cs="Times New Roman"/>
          <w:i/>
          <w:iCs/>
        </w:rPr>
        <w:t>39</w:t>
      </w:r>
      <w:r w:rsidRPr="00000BF2">
        <w:rPr>
          <w:rFonts w:ascii="Times New Roman" w:hAnsi="Times New Roman" w:cs="Times New Roman"/>
        </w:rPr>
        <w:t>(1), 50–56. https://doi.org/10.1111/j.0908-8857.2008.04102.x</w:t>
      </w:r>
    </w:p>
    <w:p w14:paraId="15A0B3E1"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Yamagishi, S., Nishiumi, I., &amp; Shimoda, C. (1992). Extrapair Fertilization in Monogamous Bull-Headed Shrikes Revealed by DNA Fingerprinting.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09</w:t>
      </w:r>
      <w:r w:rsidRPr="00000BF2">
        <w:rPr>
          <w:rFonts w:ascii="Times New Roman" w:hAnsi="Times New Roman" w:cs="Times New Roman"/>
        </w:rPr>
        <w:t>(4), 711–721. https://doi.org/10.2307/4088147</w:t>
      </w:r>
    </w:p>
    <w:p w14:paraId="51218E63"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Yezerinac, S., Lanctot, R. B., Sage, G. K., &amp; Talbot, S. L. (2013). Social and Genetic Mating System of the American Golden-Plover.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15</w:t>
      </w:r>
      <w:r w:rsidRPr="00000BF2">
        <w:rPr>
          <w:rFonts w:ascii="Times New Roman" w:hAnsi="Times New Roman" w:cs="Times New Roman"/>
        </w:rPr>
        <w:t>(4), 808–815. https://doi.org/10.1525/cond.2013.120081</w:t>
      </w:r>
    </w:p>
    <w:p w14:paraId="0F604907"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Zeng, L., Rotenberry, J. T., Zuk, M., Pratt, T. K., &amp; Zhang, Z. (2016). Social behavior and cooperative breeding in a precocial species: The Kalij Pheasant (</w:t>
      </w:r>
      <w:r w:rsidRPr="00000BF2">
        <w:rPr>
          <w:rFonts w:ascii="Times New Roman" w:hAnsi="Times New Roman" w:cs="Times New Roman"/>
          <w:i/>
          <w:iCs/>
        </w:rPr>
        <w:t>Lophura leucomelanos</w:t>
      </w:r>
      <w:r w:rsidRPr="00000BF2">
        <w:rPr>
          <w:rFonts w:ascii="Times New Roman" w:hAnsi="Times New Roman" w:cs="Times New Roman"/>
        </w:rPr>
        <w:t xml:space="preserve">) in Hawaii. </w:t>
      </w:r>
      <w:r w:rsidRPr="00000BF2">
        <w:rPr>
          <w:rFonts w:ascii="Times New Roman" w:hAnsi="Times New Roman" w:cs="Times New Roman"/>
          <w:i/>
          <w:iCs/>
        </w:rPr>
        <w:t>The Auk</w:t>
      </w:r>
      <w:r w:rsidRPr="00000BF2">
        <w:rPr>
          <w:rFonts w:ascii="Times New Roman" w:hAnsi="Times New Roman" w:cs="Times New Roman"/>
        </w:rPr>
        <w:t xml:space="preserve">, </w:t>
      </w:r>
      <w:r w:rsidRPr="00000BF2">
        <w:rPr>
          <w:rFonts w:ascii="Times New Roman" w:hAnsi="Times New Roman" w:cs="Times New Roman"/>
          <w:i/>
          <w:iCs/>
        </w:rPr>
        <w:t>133</w:t>
      </w:r>
      <w:r w:rsidRPr="00000BF2">
        <w:rPr>
          <w:rFonts w:ascii="Times New Roman" w:hAnsi="Times New Roman" w:cs="Times New Roman"/>
        </w:rPr>
        <w:t>(4), 747–760. https://doi.org/10.1642/AUK-15-227.1</w:t>
      </w:r>
    </w:p>
    <w:p w14:paraId="7BDE5BF2" w14:textId="77777777" w:rsidR="00000BF2" w:rsidRPr="00000BF2" w:rsidRDefault="00000BF2" w:rsidP="00000BF2">
      <w:pPr>
        <w:pStyle w:val="Bibliography"/>
        <w:spacing w:after="240" w:line="276" w:lineRule="auto"/>
        <w:rPr>
          <w:rFonts w:ascii="Times New Roman" w:hAnsi="Times New Roman" w:cs="Times New Roman"/>
        </w:rPr>
      </w:pPr>
      <w:r w:rsidRPr="00000BF2">
        <w:rPr>
          <w:rFonts w:ascii="Times New Roman" w:hAnsi="Times New Roman" w:cs="Times New Roman"/>
        </w:rPr>
        <w:t xml:space="preserve">Zharikov, Y., &amp; Nol, E. (2000). Copulation Behavior, Mate Guarding, and Paternity in the Semipalmated Plover. </w:t>
      </w:r>
      <w:r w:rsidRPr="00000BF2">
        <w:rPr>
          <w:rFonts w:ascii="Times New Roman" w:hAnsi="Times New Roman" w:cs="Times New Roman"/>
          <w:i/>
          <w:iCs/>
        </w:rPr>
        <w:t>The Condor</w:t>
      </w:r>
      <w:r w:rsidRPr="00000BF2">
        <w:rPr>
          <w:rFonts w:ascii="Times New Roman" w:hAnsi="Times New Roman" w:cs="Times New Roman"/>
        </w:rPr>
        <w:t xml:space="preserve">, </w:t>
      </w:r>
      <w:r w:rsidRPr="00000BF2">
        <w:rPr>
          <w:rFonts w:ascii="Times New Roman" w:hAnsi="Times New Roman" w:cs="Times New Roman"/>
          <w:i/>
          <w:iCs/>
        </w:rPr>
        <w:t>102</w:t>
      </w:r>
      <w:r w:rsidRPr="00000BF2">
        <w:rPr>
          <w:rFonts w:ascii="Times New Roman" w:hAnsi="Times New Roman" w:cs="Times New Roman"/>
        </w:rPr>
        <w:t>(1), 231–235. https://doi.org/10.1093/condor/102.1.231</w:t>
      </w:r>
    </w:p>
    <w:p w14:paraId="54F6B181" w14:textId="35F119B2" w:rsidR="00606C24" w:rsidRPr="00DD567A" w:rsidRDefault="009D0E8F" w:rsidP="00000BF2">
      <w:pPr>
        <w:keepLines/>
        <w:spacing w:after="240" w:line="276" w:lineRule="auto"/>
        <w:rPr>
          <w:rFonts w:ascii="Times New Roman" w:hAnsi="Times New Roman" w:cs="Times New Roman"/>
        </w:rPr>
      </w:pPr>
      <w:r w:rsidRPr="00000BF2">
        <w:rPr>
          <w:rFonts w:ascii="Times New Roman" w:hAnsi="Times New Roman" w:cs="Times New Roman"/>
        </w:rPr>
        <w:fldChar w:fldCharType="end"/>
      </w:r>
    </w:p>
    <w:sectPr w:rsidR="00606C24" w:rsidRPr="00DD567A" w:rsidSect="00806C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BE133" w14:textId="77777777" w:rsidR="00325653" w:rsidRDefault="00325653" w:rsidP="002E257B">
      <w:r>
        <w:separator/>
      </w:r>
    </w:p>
  </w:endnote>
  <w:endnote w:type="continuationSeparator" w:id="0">
    <w:p w14:paraId="42BD8A7F" w14:textId="77777777" w:rsidR="00325653" w:rsidRDefault="00325653" w:rsidP="002E2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FAA5E" w14:textId="77777777" w:rsidR="00325653" w:rsidRDefault="00325653" w:rsidP="002E257B">
      <w:r>
        <w:separator/>
      </w:r>
    </w:p>
  </w:footnote>
  <w:footnote w:type="continuationSeparator" w:id="0">
    <w:p w14:paraId="2B4D7FFF" w14:textId="77777777" w:rsidR="00325653" w:rsidRDefault="00325653" w:rsidP="002E257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6C9"/>
    <w:rsid w:val="00000BF2"/>
    <w:rsid w:val="0002279C"/>
    <w:rsid w:val="00037AD9"/>
    <w:rsid w:val="0004455E"/>
    <w:rsid w:val="0005401E"/>
    <w:rsid w:val="000571B2"/>
    <w:rsid w:val="0007031E"/>
    <w:rsid w:val="00081E71"/>
    <w:rsid w:val="00092E92"/>
    <w:rsid w:val="00093226"/>
    <w:rsid w:val="000A05A4"/>
    <w:rsid w:val="000A40B1"/>
    <w:rsid w:val="000A5E6F"/>
    <w:rsid w:val="000D03DC"/>
    <w:rsid w:val="000D34C1"/>
    <w:rsid w:val="0012259B"/>
    <w:rsid w:val="00177DE3"/>
    <w:rsid w:val="0018032E"/>
    <w:rsid w:val="00181EC7"/>
    <w:rsid w:val="0019117C"/>
    <w:rsid w:val="0019605E"/>
    <w:rsid w:val="001B0073"/>
    <w:rsid w:val="001B56E1"/>
    <w:rsid w:val="001B7BB4"/>
    <w:rsid w:val="001D5FDC"/>
    <w:rsid w:val="001E477B"/>
    <w:rsid w:val="001E77BF"/>
    <w:rsid w:val="00211C5A"/>
    <w:rsid w:val="002125E7"/>
    <w:rsid w:val="002223B9"/>
    <w:rsid w:val="00233BF1"/>
    <w:rsid w:val="002376CA"/>
    <w:rsid w:val="00241CF5"/>
    <w:rsid w:val="002446CF"/>
    <w:rsid w:val="002736C9"/>
    <w:rsid w:val="002867C1"/>
    <w:rsid w:val="00291E3D"/>
    <w:rsid w:val="00295CFF"/>
    <w:rsid w:val="002A3482"/>
    <w:rsid w:val="002B1C76"/>
    <w:rsid w:val="002C484B"/>
    <w:rsid w:val="002E257B"/>
    <w:rsid w:val="002F070F"/>
    <w:rsid w:val="002F301E"/>
    <w:rsid w:val="002F3607"/>
    <w:rsid w:val="003062B6"/>
    <w:rsid w:val="00325653"/>
    <w:rsid w:val="003364E0"/>
    <w:rsid w:val="003418B2"/>
    <w:rsid w:val="0034234F"/>
    <w:rsid w:val="00363F5C"/>
    <w:rsid w:val="003673B6"/>
    <w:rsid w:val="003948D0"/>
    <w:rsid w:val="003A15F5"/>
    <w:rsid w:val="003C3B38"/>
    <w:rsid w:val="003C71B4"/>
    <w:rsid w:val="003D0C1C"/>
    <w:rsid w:val="003D4C47"/>
    <w:rsid w:val="003E479B"/>
    <w:rsid w:val="003E4F78"/>
    <w:rsid w:val="004056AA"/>
    <w:rsid w:val="00405E87"/>
    <w:rsid w:val="0041496F"/>
    <w:rsid w:val="00440C54"/>
    <w:rsid w:val="00441F7E"/>
    <w:rsid w:val="004506E9"/>
    <w:rsid w:val="00451416"/>
    <w:rsid w:val="00457C56"/>
    <w:rsid w:val="004609CA"/>
    <w:rsid w:val="00464FEB"/>
    <w:rsid w:val="00466DE6"/>
    <w:rsid w:val="00467744"/>
    <w:rsid w:val="0049345E"/>
    <w:rsid w:val="00494F12"/>
    <w:rsid w:val="004A4724"/>
    <w:rsid w:val="004B5BE2"/>
    <w:rsid w:val="004C015B"/>
    <w:rsid w:val="004D0256"/>
    <w:rsid w:val="004D169A"/>
    <w:rsid w:val="004D5C0B"/>
    <w:rsid w:val="004E4C0B"/>
    <w:rsid w:val="004E6093"/>
    <w:rsid w:val="004F2E6C"/>
    <w:rsid w:val="00504BAF"/>
    <w:rsid w:val="0052153A"/>
    <w:rsid w:val="005653A3"/>
    <w:rsid w:val="005C2D71"/>
    <w:rsid w:val="005D3326"/>
    <w:rsid w:val="005E2FC2"/>
    <w:rsid w:val="005F4F76"/>
    <w:rsid w:val="00603D03"/>
    <w:rsid w:val="00604D66"/>
    <w:rsid w:val="00606C24"/>
    <w:rsid w:val="00614FBC"/>
    <w:rsid w:val="00646C1C"/>
    <w:rsid w:val="0065076B"/>
    <w:rsid w:val="006633C5"/>
    <w:rsid w:val="0066378A"/>
    <w:rsid w:val="0066528B"/>
    <w:rsid w:val="006707AC"/>
    <w:rsid w:val="0068485E"/>
    <w:rsid w:val="006B0C2C"/>
    <w:rsid w:val="006C7066"/>
    <w:rsid w:val="006E591B"/>
    <w:rsid w:val="006F5157"/>
    <w:rsid w:val="006F7A0E"/>
    <w:rsid w:val="007101CD"/>
    <w:rsid w:val="007145AB"/>
    <w:rsid w:val="0072009F"/>
    <w:rsid w:val="00724AAE"/>
    <w:rsid w:val="00740692"/>
    <w:rsid w:val="0075248D"/>
    <w:rsid w:val="00763C44"/>
    <w:rsid w:val="00763E51"/>
    <w:rsid w:val="00774C42"/>
    <w:rsid w:val="00784BEF"/>
    <w:rsid w:val="007866D3"/>
    <w:rsid w:val="007A2618"/>
    <w:rsid w:val="007A30E9"/>
    <w:rsid w:val="007B4E55"/>
    <w:rsid w:val="007B68FE"/>
    <w:rsid w:val="007C4EBE"/>
    <w:rsid w:val="007C5DEF"/>
    <w:rsid w:val="007E256E"/>
    <w:rsid w:val="007F3A7E"/>
    <w:rsid w:val="00806CFC"/>
    <w:rsid w:val="00806D8C"/>
    <w:rsid w:val="00813923"/>
    <w:rsid w:val="0083533E"/>
    <w:rsid w:val="00872076"/>
    <w:rsid w:val="008A0D1B"/>
    <w:rsid w:val="008E260F"/>
    <w:rsid w:val="00934958"/>
    <w:rsid w:val="00941A3B"/>
    <w:rsid w:val="00943C80"/>
    <w:rsid w:val="00961C37"/>
    <w:rsid w:val="009622BF"/>
    <w:rsid w:val="009629B2"/>
    <w:rsid w:val="00963929"/>
    <w:rsid w:val="00973C13"/>
    <w:rsid w:val="009746AA"/>
    <w:rsid w:val="009944F2"/>
    <w:rsid w:val="009B79FA"/>
    <w:rsid w:val="009C3046"/>
    <w:rsid w:val="009C650D"/>
    <w:rsid w:val="009D0E8F"/>
    <w:rsid w:val="009D10E2"/>
    <w:rsid w:val="00A13AA4"/>
    <w:rsid w:val="00A25D46"/>
    <w:rsid w:val="00A360D3"/>
    <w:rsid w:val="00A54C7E"/>
    <w:rsid w:val="00A75277"/>
    <w:rsid w:val="00A97EBB"/>
    <w:rsid w:val="00AA7ED8"/>
    <w:rsid w:val="00AB3409"/>
    <w:rsid w:val="00AC39C8"/>
    <w:rsid w:val="00AF16D9"/>
    <w:rsid w:val="00AF1DB1"/>
    <w:rsid w:val="00AF3AF0"/>
    <w:rsid w:val="00AF6598"/>
    <w:rsid w:val="00B23968"/>
    <w:rsid w:val="00B4407A"/>
    <w:rsid w:val="00B620DD"/>
    <w:rsid w:val="00B8660B"/>
    <w:rsid w:val="00BB1E21"/>
    <w:rsid w:val="00C067B2"/>
    <w:rsid w:val="00C32A3F"/>
    <w:rsid w:val="00C3536E"/>
    <w:rsid w:val="00C52E97"/>
    <w:rsid w:val="00C60DBC"/>
    <w:rsid w:val="00C659ED"/>
    <w:rsid w:val="00C96AC2"/>
    <w:rsid w:val="00C96C7A"/>
    <w:rsid w:val="00CB0D71"/>
    <w:rsid w:val="00CB4826"/>
    <w:rsid w:val="00CB794A"/>
    <w:rsid w:val="00CE58CD"/>
    <w:rsid w:val="00CE7BFC"/>
    <w:rsid w:val="00CF1DCA"/>
    <w:rsid w:val="00CF7594"/>
    <w:rsid w:val="00D002DF"/>
    <w:rsid w:val="00D05E36"/>
    <w:rsid w:val="00D134F9"/>
    <w:rsid w:val="00D15C71"/>
    <w:rsid w:val="00D21161"/>
    <w:rsid w:val="00D271BC"/>
    <w:rsid w:val="00D37DB4"/>
    <w:rsid w:val="00D66CFA"/>
    <w:rsid w:val="00D862F7"/>
    <w:rsid w:val="00D873CC"/>
    <w:rsid w:val="00D90BF9"/>
    <w:rsid w:val="00D93CE0"/>
    <w:rsid w:val="00DA2407"/>
    <w:rsid w:val="00DA5B44"/>
    <w:rsid w:val="00DB2B90"/>
    <w:rsid w:val="00DC3027"/>
    <w:rsid w:val="00DC7531"/>
    <w:rsid w:val="00DD0D96"/>
    <w:rsid w:val="00DD567A"/>
    <w:rsid w:val="00DE1833"/>
    <w:rsid w:val="00DE4DBF"/>
    <w:rsid w:val="00E03E6D"/>
    <w:rsid w:val="00E14598"/>
    <w:rsid w:val="00E31295"/>
    <w:rsid w:val="00E33141"/>
    <w:rsid w:val="00E42283"/>
    <w:rsid w:val="00E446D6"/>
    <w:rsid w:val="00E56DB0"/>
    <w:rsid w:val="00E6265B"/>
    <w:rsid w:val="00E77D8B"/>
    <w:rsid w:val="00EE5057"/>
    <w:rsid w:val="00F15A5C"/>
    <w:rsid w:val="00F175BE"/>
    <w:rsid w:val="00F3363B"/>
    <w:rsid w:val="00F61DC2"/>
    <w:rsid w:val="00F824B7"/>
    <w:rsid w:val="00F97273"/>
    <w:rsid w:val="00FA45DA"/>
    <w:rsid w:val="00FE3B5A"/>
    <w:rsid w:val="00FE47AE"/>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CD546"/>
  <w15:chartTrackingRefBased/>
  <w15:docId w15:val="{35A86932-15DF-0345-8E53-542495A96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2E257B"/>
    <w:rPr>
      <w:sz w:val="20"/>
      <w:szCs w:val="20"/>
    </w:rPr>
  </w:style>
  <w:style w:type="character" w:customStyle="1" w:styleId="EndnoteTextChar">
    <w:name w:val="Endnote Text Char"/>
    <w:basedOn w:val="DefaultParagraphFont"/>
    <w:link w:val="EndnoteText"/>
    <w:uiPriority w:val="99"/>
    <w:semiHidden/>
    <w:rsid w:val="002E257B"/>
    <w:rPr>
      <w:sz w:val="20"/>
      <w:szCs w:val="20"/>
    </w:rPr>
  </w:style>
  <w:style w:type="character" w:styleId="EndnoteReference">
    <w:name w:val="endnote reference"/>
    <w:basedOn w:val="DefaultParagraphFont"/>
    <w:uiPriority w:val="99"/>
    <w:semiHidden/>
    <w:unhideWhenUsed/>
    <w:rsid w:val="002E257B"/>
    <w:rPr>
      <w:vertAlign w:val="superscript"/>
    </w:rPr>
  </w:style>
  <w:style w:type="paragraph" w:styleId="FootnoteText">
    <w:name w:val="footnote text"/>
    <w:basedOn w:val="Normal"/>
    <w:link w:val="FootnoteTextChar"/>
    <w:uiPriority w:val="99"/>
    <w:semiHidden/>
    <w:unhideWhenUsed/>
    <w:rsid w:val="002E257B"/>
    <w:rPr>
      <w:sz w:val="20"/>
      <w:szCs w:val="20"/>
    </w:rPr>
  </w:style>
  <w:style w:type="character" w:customStyle="1" w:styleId="FootnoteTextChar">
    <w:name w:val="Footnote Text Char"/>
    <w:basedOn w:val="DefaultParagraphFont"/>
    <w:link w:val="FootnoteText"/>
    <w:uiPriority w:val="99"/>
    <w:semiHidden/>
    <w:rsid w:val="002E257B"/>
    <w:rPr>
      <w:sz w:val="20"/>
      <w:szCs w:val="20"/>
    </w:rPr>
  </w:style>
  <w:style w:type="character" w:styleId="FootnoteReference">
    <w:name w:val="footnote reference"/>
    <w:basedOn w:val="DefaultParagraphFont"/>
    <w:uiPriority w:val="99"/>
    <w:semiHidden/>
    <w:unhideWhenUsed/>
    <w:rsid w:val="002E257B"/>
    <w:rPr>
      <w:vertAlign w:val="superscript"/>
    </w:rPr>
  </w:style>
  <w:style w:type="paragraph" w:styleId="Bibliography">
    <w:name w:val="Bibliography"/>
    <w:basedOn w:val="Normal"/>
    <w:next w:val="Normal"/>
    <w:uiPriority w:val="37"/>
    <w:unhideWhenUsed/>
    <w:rsid w:val="009D0E8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6070421">
      <w:bodyDiv w:val="1"/>
      <w:marLeft w:val="0"/>
      <w:marRight w:val="0"/>
      <w:marTop w:val="0"/>
      <w:marBottom w:val="0"/>
      <w:divBdr>
        <w:top w:val="none" w:sz="0" w:space="0" w:color="auto"/>
        <w:left w:val="none" w:sz="0" w:space="0" w:color="auto"/>
        <w:bottom w:val="none" w:sz="0" w:space="0" w:color="auto"/>
        <w:right w:val="none" w:sz="0" w:space="0" w:color="auto"/>
      </w:divBdr>
    </w:div>
    <w:div w:id="660501282">
      <w:bodyDiv w:val="1"/>
      <w:marLeft w:val="0"/>
      <w:marRight w:val="0"/>
      <w:marTop w:val="0"/>
      <w:marBottom w:val="0"/>
      <w:divBdr>
        <w:top w:val="none" w:sz="0" w:space="0" w:color="auto"/>
        <w:left w:val="none" w:sz="0" w:space="0" w:color="auto"/>
        <w:bottom w:val="none" w:sz="0" w:space="0" w:color="auto"/>
        <w:right w:val="none" w:sz="0" w:space="0" w:color="auto"/>
      </w:divBdr>
    </w:div>
    <w:div w:id="1535458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581D3-0B37-604A-AD93-98D488257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9</Pages>
  <Words>49282</Words>
  <Characters>280908</Characters>
  <Application>Microsoft Office Word</Application>
  <DocSecurity>0</DocSecurity>
  <Lines>2340</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orreia</dc:creator>
  <cp:keywords/>
  <dc:description/>
  <cp:lastModifiedBy>Hannah Correia</cp:lastModifiedBy>
  <cp:revision>205</cp:revision>
  <dcterms:created xsi:type="dcterms:W3CDTF">2023-03-18T02:57:00Z</dcterms:created>
  <dcterms:modified xsi:type="dcterms:W3CDTF">2023-11-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e16MkWl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